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2F5531DF" w:rsidR="005F37CB" w:rsidRPr="00203710" w:rsidRDefault="005F37CB" w:rsidP="005F37CB">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3A47758F" w14:textId="69D2B1F8" w:rsidR="005F37CB" w:rsidRPr="00203710" w:rsidRDefault="005F37CB" w:rsidP="005F37CB">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77140278">
                <wp:simplePos x="0" y="0"/>
                <wp:positionH relativeFrom="column">
                  <wp:posOffset>2109100</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203710">
            <w:rPr>
              <w:b/>
              <w:bCs/>
              <w:sz w:val="40"/>
              <w:szCs w:val="40"/>
            </w:rPr>
            <w:t xml:space="preserve"> </w:t>
          </w:r>
          <w:r w:rsidRPr="00203710">
            <w:rPr>
              <w:b/>
              <w:bCs/>
              <w:sz w:val="40"/>
              <w:szCs w:val="40"/>
            </w:rPr>
            <w:t>Kirubel Abebe</w:t>
          </w:r>
          <w:r w:rsidR="00B82318" w:rsidRPr="00203710">
            <w:rPr>
              <w:b/>
              <w:bCs/>
              <w:sz w:val="40"/>
              <w:szCs w:val="40"/>
            </w:rPr>
            <w:t xml:space="preserve"> Senbeto</w:t>
          </w:r>
        </w:p>
        <w:p w14:paraId="0F54C13F" w14:textId="77777777"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r w:rsidRPr="00203710">
            <w:rPr>
              <w:b/>
              <w:bCs/>
              <w:sz w:val="32"/>
              <w:szCs w:val="32"/>
            </w:rPr>
            <w:t xml:space="preserve">Adama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r w:rsidRPr="00203710">
            <w:rPr>
              <w:sz w:val="28"/>
              <w:szCs w:val="28"/>
            </w:rPr>
            <w:t>Adama</w:t>
          </w:r>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r w:rsidRPr="00203710">
        <w:rPr>
          <w:sz w:val="32"/>
          <w:szCs w:val="32"/>
        </w:rPr>
        <w:t>Adama Science and Technology University</w:t>
      </w:r>
    </w:p>
    <w:p w14:paraId="05CBFB13" w14:textId="77777777" w:rsidR="0077350C" w:rsidRPr="00203710" w:rsidRDefault="0077350C" w:rsidP="00290A49">
      <w:pPr>
        <w:jc w:val="center"/>
        <w:rPr>
          <w:sz w:val="32"/>
          <w:szCs w:val="32"/>
        </w:rPr>
      </w:pPr>
    </w:p>
    <w:p w14:paraId="7A774D0C" w14:textId="77777777" w:rsidR="002F5ABC" w:rsidRPr="00203710" w:rsidRDefault="002F5ABC" w:rsidP="0077350C">
      <w:pPr>
        <w:jc w:val="right"/>
        <w:rPr>
          <w:sz w:val="28"/>
          <w:szCs w:val="28"/>
        </w:rPr>
      </w:pPr>
      <w:r w:rsidRPr="00203710">
        <w:rPr>
          <w:sz w:val="28"/>
          <w:szCs w:val="28"/>
        </w:rPr>
        <w:t>Adama,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52165E6F"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Senbeto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AF250F" w:rsidRDefault="00F2601F" w:rsidP="00C649AC">
      <w:pPr>
        <w:pStyle w:val="Heading1"/>
      </w:pPr>
      <w:bookmarkStart w:id="5" w:name="_Toc51695506"/>
      <w:r w:rsidRPr="00AF250F">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t. Yared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0D5B77C1" w14:textId="565F315B" w:rsidR="002F32C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95506" w:history="1">
            <w:r w:rsidR="002F32CF" w:rsidRPr="00F57686">
              <w:rPr>
                <w:rStyle w:val="Hyperlink"/>
                <w:noProof/>
              </w:rPr>
              <w:t>ACKNOWLEDGMENT</w:t>
            </w:r>
            <w:r w:rsidR="002F32CF">
              <w:rPr>
                <w:noProof/>
                <w:webHidden/>
              </w:rPr>
              <w:tab/>
            </w:r>
            <w:r w:rsidR="002F32CF">
              <w:rPr>
                <w:noProof/>
                <w:webHidden/>
              </w:rPr>
              <w:fldChar w:fldCharType="begin"/>
            </w:r>
            <w:r w:rsidR="002F32CF">
              <w:rPr>
                <w:noProof/>
                <w:webHidden/>
              </w:rPr>
              <w:instrText xml:space="preserve"> PAGEREF _Toc51695506 \h </w:instrText>
            </w:r>
            <w:r w:rsidR="002F32CF">
              <w:rPr>
                <w:noProof/>
                <w:webHidden/>
              </w:rPr>
            </w:r>
            <w:r w:rsidR="002F32CF">
              <w:rPr>
                <w:noProof/>
                <w:webHidden/>
              </w:rPr>
              <w:fldChar w:fldCharType="separate"/>
            </w:r>
            <w:r w:rsidR="00F27821">
              <w:rPr>
                <w:noProof/>
                <w:webHidden/>
              </w:rPr>
              <w:t>i</w:t>
            </w:r>
            <w:r w:rsidR="002F32CF">
              <w:rPr>
                <w:noProof/>
                <w:webHidden/>
              </w:rPr>
              <w:fldChar w:fldCharType="end"/>
            </w:r>
          </w:hyperlink>
        </w:p>
        <w:p w14:paraId="090DF185" w14:textId="0DCF2C9B" w:rsidR="002F32CF" w:rsidRDefault="00FC0B95">
          <w:pPr>
            <w:pStyle w:val="TOC1"/>
            <w:tabs>
              <w:tab w:val="right" w:leader="dot" w:pos="9350"/>
            </w:tabs>
            <w:rPr>
              <w:rFonts w:asciiTheme="minorHAnsi" w:eastAsiaTheme="minorEastAsia" w:hAnsiTheme="minorHAnsi" w:cstheme="minorBidi"/>
              <w:noProof/>
              <w:sz w:val="22"/>
              <w:szCs w:val="22"/>
            </w:rPr>
          </w:pPr>
          <w:hyperlink w:anchor="_Toc51695507" w:history="1">
            <w:r w:rsidR="002F32CF" w:rsidRPr="00F57686">
              <w:rPr>
                <w:rStyle w:val="Hyperlink"/>
                <w:noProof/>
              </w:rPr>
              <w:t>List of Table</w:t>
            </w:r>
            <w:r w:rsidR="002F32CF">
              <w:rPr>
                <w:noProof/>
                <w:webHidden/>
              </w:rPr>
              <w:tab/>
            </w:r>
            <w:r w:rsidR="002F32CF">
              <w:rPr>
                <w:noProof/>
                <w:webHidden/>
              </w:rPr>
              <w:fldChar w:fldCharType="begin"/>
            </w:r>
            <w:r w:rsidR="002F32CF">
              <w:rPr>
                <w:noProof/>
                <w:webHidden/>
              </w:rPr>
              <w:instrText xml:space="preserve"> PAGEREF _Toc51695507 \h </w:instrText>
            </w:r>
            <w:r w:rsidR="002F32CF">
              <w:rPr>
                <w:noProof/>
                <w:webHidden/>
              </w:rPr>
            </w:r>
            <w:r w:rsidR="002F32CF">
              <w:rPr>
                <w:noProof/>
                <w:webHidden/>
              </w:rPr>
              <w:fldChar w:fldCharType="separate"/>
            </w:r>
            <w:r w:rsidR="00F27821">
              <w:rPr>
                <w:noProof/>
                <w:webHidden/>
              </w:rPr>
              <w:t>vi</w:t>
            </w:r>
            <w:r w:rsidR="002F32CF">
              <w:rPr>
                <w:noProof/>
                <w:webHidden/>
              </w:rPr>
              <w:fldChar w:fldCharType="end"/>
            </w:r>
          </w:hyperlink>
        </w:p>
        <w:p w14:paraId="76F73CF3" w14:textId="6B5AB7E3" w:rsidR="002F32CF" w:rsidRDefault="00FC0B95">
          <w:pPr>
            <w:pStyle w:val="TOC1"/>
            <w:tabs>
              <w:tab w:val="right" w:leader="dot" w:pos="9350"/>
            </w:tabs>
            <w:rPr>
              <w:rFonts w:asciiTheme="minorHAnsi" w:eastAsiaTheme="minorEastAsia" w:hAnsiTheme="minorHAnsi" w:cstheme="minorBidi"/>
              <w:noProof/>
              <w:sz w:val="22"/>
              <w:szCs w:val="22"/>
            </w:rPr>
          </w:pPr>
          <w:hyperlink w:anchor="_Toc51695508" w:history="1">
            <w:r w:rsidR="002F32CF" w:rsidRPr="00F57686">
              <w:rPr>
                <w:rStyle w:val="Hyperlink"/>
                <w:noProof/>
              </w:rPr>
              <w:t>List of Figure</w:t>
            </w:r>
            <w:r w:rsidR="002F32CF">
              <w:rPr>
                <w:noProof/>
                <w:webHidden/>
              </w:rPr>
              <w:tab/>
            </w:r>
            <w:r w:rsidR="002F32CF">
              <w:rPr>
                <w:noProof/>
                <w:webHidden/>
              </w:rPr>
              <w:fldChar w:fldCharType="begin"/>
            </w:r>
            <w:r w:rsidR="002F32CF">
              <w:rPr>
                <w:noProof/>
                <w:webHidden/>
              </w:rPr>
              <w:instrText xml:space="preserve"> PAGEREF _Toc51695508 \h </w:instrText>
            </w:r>
            <w:r w:rsidR="002F32CF">
              <w:rPr>
                <w:noProof/>
                <w:webHidden/>
              </w:rPr>
            </w:r>
            <w:r w:rsidR="002F32CF">
              <w:rPr>
                <w:noProof/>
                <w:webHidden/>
              </w:rPr>
              <w:fldChar w:fldCharType="separate"/>
            </w:r>
            <w:r w:rsidR="00F27821">
              <w:rPr>
                <w:noProof/>
                <w:webHidden/>
              </w:rPr>
              <w:t>vii</w:t>
            </w:r>
            <w:r w:rsidR="002F32CF">
              <w:rPr>
                <w:noProof/>
                <w:webHidden/>
              </w:rPr>
              <w:fldChar w:fldCharType="end"/>
            </w:r>
          </w:hyperlink>
        </w:p>
        <w:p w14:paraId="05EA3AFB" w14:textId="41168114" w:rsidR="002F32CF" w:rsidRDefault="00FC0B95">
          <w:pPr>
            <w:pStyle w:val="TOC1"/>
            <w:tabs>
              <w:tab w:val="right" w:leader="dot" w:pos="9350"/>
            </w:tabs>
            <w:rPr>
              <w:rFonts w:asciiTheme="minorHAnsi" w:eastAsiaTheme="minorEastAsia" w:hAnsiTheme="minorHAnsi" w:cstheme="minorBidi"/>
              <w:noProof/>
              <w:sz w:val="22"/>
              <w:szCs w:val="22"/>
            </w:rPr>
          </w:pPr>
          <w:hyperlink w:anchor="_Toc51695509" w:history="1">
            <w:r w:rsidR="002F32CF" w:rsidRPr="00F57686">
              <w:rPr>
                <w:rStyle w:val="Hyperlink"/>
                <w:noProof/>
              </w:rPr>
              <w:t>Table of Equations</w:t>
            </w:r>
            <w:r w:rsidR="002F32CF">
              <w:rPr>
                <w:noProof/>
                <w:webHidden/>
              </w:rPr>
              <w:tab/>
            </w:r>
            <w:r w:rsidR="002F32CF">
              <w:rPr>
                <w:noProof/>
                <w:webHidden/>
              </w:rPr>
              <w:fldChar w:fldCharType="begin"/>
            </w:r>
            <w:r w:rsidR="002F32CF">
              <w:rPr>
                <w:noProof/>
                <w:webHidden/>
              </w:rPr>
              <w:instrText xml:space="preserve"> PAGEREF _Toc51695509 \h </w:instrText>
            </w:r>
            <w:r w:rsidR="002F32CF">
              <w:rPr>
                <w:noProof/>
                <w:webHidden/>
              </w:rPr>
            </w:r>
            <w:r w:rsidR="002F32CF">
              <w:rPr>
                <w:noProof/>
                <w:webHidden/>
              </w:rPr>
              <w:fldChar w:fldCharType="separate"/>
            </w:r>
            <w:r w:rsidR="00F27821">
              <w:rPr>
                <w:noProof/>
                <w:webHidden/>
              </w:rPr>
              <w:t>viii</w:t>
            </w:r>
            <w:r w:rsidR="002F32CF">
              <w:rPr>
                <w:noProof/>
                <w:webHidden/>
              </w:rPr>
              <w:fldChar w:fldCharType="end"/>
            </w:r>
          </w:hyperlink>
        </w:p>
        <w:p w14:paraId="05E556AD" w14:textId="420D8EAD" w:rsidR="002F32CF" w:rsidRDefault="00FC0B95">
          <w:pPr>
            <w:pStyle w:val="TOC1"/>
            <w:tabs>
              <w:tab w:val="right" w:leader="dot" w:pos="9350"/>
            </w:tabs>
            <w:rPr>
              <w:rFonts w:asciiTheme="minorHAnsi" w:eastAsiaTheme="minorEastAsia" w:hAnsiTheme="minorHAnsi" w:cstheme="minorBidi"/>
              <w:noProof/>
              <w:sz w:val="22"/>
              <w:szCs w:val="22"/>
            </w:rPr>
          </w:pPr>
          <w:hyperlink w:anchor="_Toc51695510" w:history="1">
            <w:r w:rsidR="002F32CF" w:rsidRPr="00F57686">
              <w:rPr>
                <w:rStyle w:val="Hyperlink"/>
                <w:noProof/>
              </w:rPr>
              <w:t>Abbreviations</w:t>
            </w:r>
            <w:r w:rsidR="002F32CF">
              <w:rPr>
                <w:noProof/>
                <w:webHidden/>
              </w:rPr>
              <w:tab/>
            </w:r>
            <w:r w:rsidR="002F32CF">
              <w:rPr>
                <w:noProof/>
                <w:webHidden/>
              </w:rPr>
              <w:fldChar w:fldCharType="begin"/>
            </w:r>
            <w:r w:rsidR="002F32CF">
              <w:rPr>
                <w:noProof/>
                <w:webHidden/>
              </w:rPr>
              <w:instrText xml:space="preserve"> PAGEREF _Toc51695510 \h </w:instrText>
            </w:r>
            <w:r w:rsidR="002F32CF">
              <w:rPr>
                <w:noProof/>
                <w:webHidden/>
              </w:rPr>
            </w:r>
            <w:r w:rsidR="002F32CF">
              <w:rPr>
                <w:noProof/>
                <w:webHidden/>
              </w:rPr>
              <w:fldChar w:fldCharType="separate"/>
            </w:r>
            <w:r w:rsidR="00F27821">
              <w:rPr>
                <w:noProof/>
                <w:webHidden/>
              </w:rPr>
              <w:t>ix</w:t>
            </w:r>
            <w:r w:rsidR="002F32CF">
              <w:rPr>
                <w:noProof/>
                <w:webHidden/>
              </w:rPr>
              <w:fldChar w:fldCharType="end"/>
            </w:r>
          </w:hyperlink>
        </w:p>
        <w:p w14:paraId="4A3AD3C2" w14:textId="0C23E634" w:rsidR="002F32CF" w:rsidRDefault="00FC0B95">
          <w:pPr>
            <w:pStyle w:val="TOC1"/>
            <w:tabs>
              <w:tab w:val="right" w:leader="dot" w:pos="9350"/>
            </w:tabs>
            <w:rPr>
              <w:rFonts w:asciiTheme="minorHAnsi" w:eastAsiaTheme="minorEastAsia" w:hAnsiTheme="minorHAnsi" w:cstheme="minorBidi"/>
              <w:noProof/>
              <w:sz w:val="22"/>
              <w:szCs w:val="22"/>
            </w:rPr>
          </w:pPr>
          <w:hyperlink w:anchor="_Toc51695511" w:history="1">
            <w:r w:rsidR="002F32CF" w:rsidRPr="00F57686">
              <w:rPr>
                <w:rStyle w:val="Hyperlink"/>
                <w:noProof/>
              </w:rPr>
              <w:t>Abstract</w:t>
            </w:r>
            <w:r w:rsidR="002F32CF">
              <w:rPr>
                <w:noProof/>
                <w:webHidden/>
              </w:rPr>
              <w:tab/>
            </w:r>
            <w:r w:rsidR="002F32CF">
              <w:rPr>
                <w:noProof/>
                <w:webHidden/>
              </w:rPr>
              <w:fldChar w:fldCharType="begin"/>
            </w:r>
            <w:r w:rsidR="002F32CF">
              <w:rPr>
                <w:noProof/>
                <w:webHidden/>
              </w:rPr>
              <w:instrText xml:space="preserve"> PAGEREF _Toc51695511 \h </w:instrText>
            </w:r>
            <w:r w:rsidR="002F32CF">
              <w:rPr>
                <w:noProof/>
                <w:webHidden/>
              </w:rPr>
            </w:r>
            <w:r w:rsidR="002F32CF">
              <w:rPr>
                <w:noProof/>
                <w:webHidden/>
              </w:rPr>
              <w:fldChar w:fldCharType="separate"/>
            </w:r>
            <w:r w:rsidR="00F27821">
              <w:rPr>
                <w:noProof/>
                <w:webHidden/>
              </w:rPr>
              <w:t>xi</w:t>
            </w:r>
            <w:r w:rsidR="002F32CF">
              <w:rPr>
                <w:noProof/>
                <w:webHidden/>
              </w:rPr>
              <w:fldChar w:fldCharType="end"/>
            </w:r>
          </w:hyperlink>
        </w:p>
        <w:p w14:paraId="4DDA9A0F" w14:textId="22603FBE" w:rsidR="002F32CF" w:rsidRDefault="00FC0B95">
          <w:pPr>
            <w:pStyle w:val="TOC1"/>
            <w:tabs>
              <w:tab w:val="left" w:pos="440"/>
              <w:tab w:val="right" w:leader="dot" w:pos="9350"/>
            </w:tabs>
            <w:rPr>
              <w:rFonts w:asciiTheme="minorHAnsi" w:eastAsiaTheme="minorEastAsia" w:hAnsiTheme="minorHAnsi" w:cstheme="minorBidi"/>
              <w:noProof/>
              <w:sz w:val="22"/>
              <w:szCs w:val="22"/>
            </w:rPr>
          </w:pPr>
          <w:hyperlink w:anchor="_Toc51695512" w:history="1">
            <w:r w:rsidR="002F32CF" w:rsidRPr="00F57686">
              <w:rPr>
                <w:rStyle w:val="Hyperlink"/>
                <w:noProof/>
              </w:rPr>
              <w:t>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12 \h </w:instrText>
            </w:r>
            <w:r w:rsidR="002F32CF">
              <w:rPr>
                <w:noProof/>
                <w:webHidden/>
              </w:rPr>
            </w:r>
            <w:r w:rsidR="002F32CF">
              <w:rPr>
                <w:noProof/>
                <w:webHidden/>
              </w:rPr>
              <w:fldChar w:fldCharType="separate"/>
            </w:r>
            <w:r w:rsidR="00F27821">
              <w:rPr>
                <w:noProof/>
                <w:webHidden/>
              </w:rPr>
              <w:t>1</w:t>
            </w:r>
            <w:r w:rsidR="002F32CF">
              <w:rPr>
                <w:noProof/>
                <w:webHidden/>
              </w:rPr>
              <w:fldChar w:fldCharType="end"/>
            </w:r>
          </w:hyperlink>
        </w:p>
        <w:p w14:paraId="56551075" w14:textId="22CB5203"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13" w:history="1">
            <w:r w:rsidR="002F32CF" w:rsidRPr="00F57686">
              <w:rPr>
                <w:rStyle w:val="Hyperlink"/>
                <w:noProof/>
              </w:rPr>
              <w:t>1.1.</w:t>
            </w:r>
            <w:r w:rsidR="002F32CF">
              <w:rPr>
                <w:rFonts w:asciiTheme="minorHAnsi" w:eastAsiaTheme="minorEastAsia" w:hAnsiTheme="minorHAnsi" w:cstheme="minorBidi"/>
                <w:noProof/>
                <w:sz w:val="22"/>
                <w:szCs w:val="22"/>
              </w:rPr>
              <w:tab/>
            </w:r>
            <w:r w:rsidR="002F32CF" w:rsidRPr="00F57686">
              <w:rPr>
                <w:rStyle w:val="Hyperlink"/>
                <w:noProof/>
              </w:rPr>
              <w:t>Backgrounds</w:t>
            </w:r>
            <w:r w:rsidR="002F32CF">
              <w:rPr>
                <w:noProof/>
                <w:webHidden/>
              </w:rPr>
              <w:tab/>
            </w:r>
            <w:r w:rsidR="002F32CF">
              <w:rPr>
                <w:noProof/>
                <w:webHidden/>
              </w:rPr>
              <w:fldChar w:fldCharType="begin"/>
            </w:r>
            <w:r w:rsidR="002F32CF">
              <w:rPr>
                <w:noProof/>
                <w:webHidden/>
              </w:rPr>
              <w:instrText xml:space="preserve"> PAGEREF _Toc51695513 \h </w:instrText>
            </w:r>
            <w:r w:rsidR="002F32CF">
              <w:rPr>
                <w:noProof/>
                <w:webHidden/>
              </w:rPr>
            </w:r>
            <w:r w:rsidR="002F32CF">
              <w:rPr>
                <w:noProof/>
                <w:webHidden/>
              </w:rPr>
              <w:fldChar w:fldCharType="separate"/>
            </w:r>
            <w:r w:rsidR="00F27821">
              <w:rPr>
                <w:noProof/>
                <w:webHidden/>
              </w:rPr>
              <w:t>4</w:t>
            </w:r>
            <w:r w:rsidR="002F32CF">
              <w:rPr>
                <w:noProof/>
                <w:webHidden/>
              </w:rPr>
              <w:fldChar w:fldCharType="end"/>
            </w:r>
          </w:hyperlink>
        </w:p>
        <w:p w14:paraId="18653EA2" w14:textId="7DDA5AEC" w:rsidR="002F32CF" w:rsidRDefault="00FC0B95">
          <w:pPr>
            <w:pStyle w:val="TOC3"/>
            <w:tabs>
              <w:tab w:val="left" w:pos="1320"/>
              <w:tab w:val="right" w:leader="dot" w:pos="9350"/>
            </w:tabs>
            <w:rPr>
              <w:rFonts w:asciiTheme="minorHAnsi" w:hAnsiTheme="minorHAnsi" w:cstheme="minorBidi"/>
              <w:noProof/>
            </w:rPr>
          </w:pPr>
          <w:hyperlink w:anchor="_Toc51695514" w:history="1">
            <w:r w:rsidR="002F32CF" w:rsidRPr="00F57686">
              <w:rPr>
                <w:rStyle w:val="Hyperlink"/>
                <w:noProof/>
              </w:rPr>
              <w:t>1.1.1.</w:t>
            </w:r>
            <w:r w:rsidR="002F32CF">
              <w:rPr>
                <w:rFonts w:asciiTheme="minorHAnsi" w:hAnsiTheme="minorHAnsi" w:cstheme="minorBidi"/>
                <w:noProof/>
              </w:rPr>
              <w:tab/>
            </w:r>
            <w:r w:rsidR="002F32CF" w:rsidRPr="00F57686">
              <w:rPr>
                <w:rStyle w:val="Hyperlink"/>
                <w:noProof/>
              </w:rPr>
              <w:t>Generative Adversarial Networks</w:t>
            </w:r>
            <w:r w:rsidR="002F32CF">
              <w:rPr>
                <w:noProof/>
                <w:webHidden/>
              </w:rPr>
              <w:tab/>
            </w:r>
            <w:r w:rsidR="002F32CF">
              <w:rPr>
                <w:noProof/>
                <w:webHidden/>
              </w:rPr>
              <w:fldChar w:fldCharType="begin"/>
            </w:r>
            <w:r w:rsidR="002F32CF">
              <w:rPr>
                <w:noProof/>
                <w:webHidden/>
              </w:rPr>
              <w:instrText xml:space="preserve"> PAGEREF _Toc51695514 \h </w:instrText>
            </w:r>
            <w:r w:rsidR="002F32CF">
              <w:rPr>
                <w:noProof/>
                <w:webHidden/>
              </w:rPr>
            </w:r>
            <w:r w:rsidR="002F32CF">
              <w:rPr>
                <w:noProof/>
                <w:webHidden/>
              </w:rPr>
              <w:fldChar w:fldCharType="separate"/>
            </w:r>
            <w:r w:rsidR="00F27821">
              <w:rPr>
                <w:noProof/>
                <w:webHidden/>
              </w:rPr>
              <w:t>4</w:t>
            </w:r>
            <w:r w:rsidR="002F32CF">
              <w:rPr>
                <w:noProof/>
                <w:webHidden/>
              </w:rPr>
              <w:fldChar w:fldCharType="end"/>
            </w:r>
          </w:hyperlink>
        </w:p>
        <w:p w14:paraId="7F20966D" w14:textId="5359889B"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15" w:history="1">
            <w:r w:rsidR="002F32CF" w:rsidRPr="00F57686">
              <w:rPr>
                <w:rStyle w:val="Hyperlink"/>
                <w:noProof/>
              </w:rPr>
              <w:t>1.2.</w:t>
            </w:r>
            <w:r w:rsidR="002F32CF">
              <w:rPr>
                <w:rFonts w:asciiTheme="minorHAnsi" w:eastAsiaTheme="minorEastAsia" w:hAnsiTheme="minorHAnsi" w:cstheme="minorBidi"/>
                <w:noProof/>
                <w:sz w:val="22"/>
                <w:szCs w:val="22"/>
              </w:rPr>
              <w:tab/>
            </w:r>
            <w:r w:rsidR="002F32CF" w:rsidRPr="00F57686">
              <w:rPr>
                <w:rStyle w:val="Hyperlink"/>
                <w:noProof/>
              </w:rPr>
              <w:t>Motivation</w:t>
            </w:r>
            <w:r w:rsidR="002F32CF">
              <w:rPr>
                <w:noProof/>
                <w:webHidden/>
              </w:rPr>
              <w:tab/>
            </w:r>
            <w:r w:rsidR="002F32CF">
              <w:rPr>
                <w:noProof/>
                <w:webHidden/>
              </w:rPr>
              <w:fldChar w:fldCharType="begin"/>
            </w:r>
            <w:r w:rsidR="002F32CF">
              <w:rPr>
                <w:noProof/>
                <w:webHidden/>
              </w:rPr>
              <w:instrText xml:space="preserve"> PAGEREF _Toc51695515 \h </w:instrText>
            </w:r>
            <w:r w:rsidR="002F32CF">
              <w:rPr>
                <w:noProof/>
                <w:webHidden/>
              </w:rPr>
            </w:r>
            <w:r w:rsidR="002F32CF">
              <w:rPr>
                <w:noProof/>
                <w:webHidden/>
              </w:rPr>
              <w:fldChar w:fldCharType="separate"/>
            </w:r>
            <w:r w:rsidR="00F27821">
              <w:rPr>
                <w:noProof/>
                <w:webHidden/>
              </w:rPr>
              <w:t>6</w:t>
            </w:r>
            <w:r w:rsidR="002F32CF">
              <w:rPr>
                <w:noProof/>
                <w:webHidden/>
              </w:rPr>
              <w:fldChar w:fldCharType="end"/>
            </w:r>
          </w:hyperlink>
        </w:p>
        <w:p w14:paraId="2037E20A" w14:textId="58DBC14E"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16" w:history="1">
            <w:r w:rsidR="002F32CF" w:rsidRPr="00F57686">
              <w:rPr>
                <w:rStyle w:val="Hyperlink"/>
                <w:noProof/>
              </w:rPr>
              <w:t>1.3.</w:t>
            </w:r>
            <w:r w:rsidR="002F32CF">
              <w:rPr>
                <w:rFonts w:asciiTheme="minorHAnsi" w:eastAsiaTheme="minorEastAsia" w:hAnsiTheme="minorHAnsi" w:cstheme="minorBidi"/>
                <w:noProof/>
                <w:sz w:val="22"/>
                <w:szCs w:val="22"/>
              </w:rPr>
              <w:tab/>
            </w:r>
            <w:r w:rsidR="002F32CF" w:rsidRPr="00F57686">
              <w:rPr>
                <w:rStyle w:val="Hyperlink"/>
                <w:noProof/>
              </w:rPr>
              <w:t>Statement of the Problem</w:t>
            </w:r>
            <w:r w:rsidR="002F32CF">
              <w:rPr>
                <w:noProof/>
                <w:webHidden/>
              </w:rPr>
              <w:tab/>
            </w:r>
            <w:r w:rsidR="002F32CF">
              <w:rPr>
                <w:noProof/>
                <w:webHidden/>
              </w:rPr>
              <w:fldChar w:fldCharType="begin"/>
            </w:r>
            <w:r w:rsidR="002F32CF">
              <w:rPr>
                <w:noProof/>
                <w:webHidden/>
              </w:rPr>
              <w:instrText xml:space="preserve"> PAGEREF _Toc51695516 \h </w:instrText>
            </w:r>
            <w:r w:rsidR="002F32CF">
              <w:rPr>
                <w:noProof/>
                <w:webHidden/>
              </w:rPr>
            </w:r>
            <w:r w:rsidR="002F32CF">
              <w:rPr>
                <w:noProof/>
                <w:webHidden/>
              </w:rPr>
              <w:fldChar w:fldCharType="separate"/>
            </w:r>
            <w:r w:rsidR="00F27821">
              <w:rPr>
                <w:noProof/>
                <w:webHidden/>
              </w:rPr>
              <w:t>6</w:t>
            </w:r>
            <w:r w:rsidR="002F32CF">
              <w:rPr>
                <w:noProof/>
                <w:webHidden/>
              </w:rPr>
              <w:fldChar w:fldCharType="end"/>
            </w:r>
          </w:hyperlink>
        </w:p>
        <w:p w14:paraId="1AE758A6" w14:textId="1C2D30BC"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17" w:history="1">
            <w:r w:rsidR="002F32CF" w:rsidRPr="00F57686">
              <w:rPr>
                <w:rStyle w:val="Hyperlink"/>
                <w:noProof/>
              </w:rPr>
              <w:t>1.4.</w:t>
            </w:r>
            <w:r w:rsidR="002F32CF">
              <w:rPr>
                <w:rFonts w:asciiTheme="minorHAnsi" w:eastAsiaTheme="minorEastAsia" w:hAnsiTheme="minorHAnsi" w:cstheme="minorBidi"/>
                <w:noProof/>
                <w:sz w:val="22"/>
                <w:szCs w:val="22"/>
              </w:rPr>
              <w:tab/>
            </w:r>
            <w:r w:rsidR="002F32CF" w:rsidRPr="00F57686">
              <w:rPr>
                <w:rStyle w:val="Hyperlink"/>
                <w:noProof/>
              </w:rPr>
              <w:t>The Objective of the Thesis</w:t>
            </w:r>
            <w:r w:rsidR="002F32CF">
              <w:rPr>
                <w:noProof/>
                <w:webHidden/>
              </w:rPr>
              <w:tab/>
            </w:r>
            <w:r w:rsidR="002F32CF">
              <w:rPr>
                <w:noProof/>
                <w:webHidden/>
              </w:rPr>
              <w:fldChar w:fldCharType="begin"/>
            </w:r>
            <w:r w:rsidR="002F32CF">
              <w:rPr>
                <w:noProof/>
                <w:webHidden/>
              </w:rPr>
              <w:instrText xml:space="preserve"> PAGEREF _Toc51695517 \h </w:instrText>
            </w:r>
            <w:r w:rsidR="002F32CF">
              <w:rPr>
                <w:noProof/>
                <w:webHidden/>
              </w:rPr>
            </w:r>
            <w:r w:rsidR="002F32CF">
              <w:rPr>
                <w:noProof/>
                <w:webHidden/>
              </w:rPr>
              <w:fldChar w:fldCharType="separate"/>
            </w:r>
            <w:r w:rsidR="00F27821">
              <w:rPr>
                <w:noProof/>
                <w:webHidden/>
              </w:rPr>
              <w:t>7</w:t>
            </w:r>
            <w:r w:rsidR="002F32CF">
              <w:rPr>
                <w:noProof/>
                <w:webHidden/>
              </w:rPr>
              <w:fldChar w:fldCharType="end"/>
            </w:r>
          </w:hyperlink>
        </w:p>
        <w:p w14:paraId="3840A8EE" w14:textId="553C2549" w:rsidR="002F32CF" w:rsidRDefault="00FC0B95">
          <w:pPr>
            <w:pStyle w:val="TOC3"/>
            <w:tabs>
              <w:tab w:val="left" w:pos="1320"/>
              <w:tab w:val="right" w:leader="dot" w:pos="9350"/>
            </w:tabs>
            <w:rPr>
              <w:rFonts w:asciiTheme="minorHAnsi" w:hAnsiTheme="minorHAnsi" w:cstheme="minorBidi"/>
              <w:noProof/>
            </w:rPr>
          </w:pPr>
          <w:hyperlink w:anchor="_Toc51695518" w:history="1">
            <w:r w:rsidR="002F32CF" w:rsidRPr="00F57686">
              <w:rPr>
                <w:rStyle w:val="Hyperlink"/>
                <w:noProof/>
              </w:rPr>
              <w:t>1.4.1.</w:t>
            </w:r>
            <w:r w:rsidR="002F32CF">
              <w:rPr>
                <w:rFonts w:asciiTheme="minorHAnsi" w:hAnsiTheme="minorHAnsi" w:cstheme="minorBidi"/>
                <w:noProof/>
              </w:rPr>
              <w:tab/>
            </w:r>
            <w:r w:rsidR="002F32CF" w:rsidRPr="00F57686">
              <w:rPr>
                <w:rStyle w:val="Hyperlink"/>
                <w:noProof/>
              </w:rPr>
              <w:t>General Objective</w:t>
            </w:r>
            <w:r w:rsidR="002F32CF">
              <w:rPr>
                <w:noProof/>
                <w:webHidden/>
              </w:rPr>
              <w:tab/>
            </w:r>
            <w:r w:rsidR="002F32CF">
              <w:rPr>
                <w:noProof/>
                <w:webHidden/>
              </w:rPr>
              <w:fldChar w:fldCharType="begin"/>
            </w:r>
            <w:r w:rsidR="002F32CF">
              <w:rPr>
                <w:noProof/>
                <w:webHidden/>
              </w:rPr>
              <w:instrText xml:space="preserve"> PAGEREF _Toc51695518 \h </w:instrText>
            </w:r>
            <w:r w:rsidR="002F32CF">
              <w:rPr>
                <w:noProof/>
                <w:webHidden/>
              </w:rPr>
            </w:r>
            <w:r w:rsidR="002F32CF">
              <w:rPr>
                <w:noProof/>
                <w:webHidden/>
              </w:rPr>
              <w:fldChar w:fldCharType="separate"/>
            </w:r>
            <w:r w:rsidR="00F27821">
              <w:rPr>
                <w:noProof/>
                <w:webHidden/>
              </w:rPr>
              <w:t>7</w:t>
            </w:r>
            <w:r w:rsidR="002F32CF">
              <w:rPr>
                <w:noProof/>
                <w:webHidden/>
              </w:rPr>
              <w:fldChar w:fldCharType="end"/>
            </w:r>
          </w:hyperlink>
        </w:p>
        <w:p w14:paraId="239D7706" w14:textId="6940BA40" w:rsidR="002F32CF" w:rsidRDefault="00FC0B95">
          <w:pPr>
            <w:pStyle w:val="TOC3"/>
            <w:tabs>
              <w:tab w:val="left" w:pos="1320"/>
              <w:tab w:val="right" w:leader="dot" w:pos="9350"/>
            </w:tabs>
            <w:rPr>
              <w:rFonts w:asciiTheme="minorHAnsi" w:hAnsiTheme="minorHAnsi" w:cstheme="minorBidi"/>
              <w:noProof/>
            </w:rPr>
          </w:pPr>
          <w:hyperlink w:anchor="_Toc51695519" w:history="1">
            <w:r w:rsidR="002F32CF" w:rsidRPr="00F57686">
              <w:rPr>
                <w:rStyle w:val="Hyperlink"/>
                <w:noProof/>
              </w:rPr>
              <w:t>1.4.2.</w:t>
            </w:r>
            <w:r w:rsidR="002F32CF">
              <w:rPr>
                <w:rFonts w:asciiTheme="minorHAnsi" w:hAnsiTheme="minorHAnsi" w:cstheme="minorBidi"/>
                <w:noProof/>
              </w:rPr>
              <w:tab/>
            </w:r>
            <w:r w:rsidR="002F32CF" w:rsidRPr="00F57686">
              <w:rPr>
                <w:rStyle w:val="Hyperlink"/>
                <w:noProof/>
              </w:rPr>
              <w:t>Specific Objective</w:t>
            </w:r>
            <w:r w:rsidR="002F32CF">
              <w:rPr>
                <w:noProof/>
                <w:webHidden/>
              </w:rPr>
              <w:tab/>
            </w:r>
            <w:r w:rsidR="002F32CF">
              <w:rPr>
                <w:noProof/>
                <w:webHidden/>
              </w:rPr>
              <w:fldChar w:fldCharType="begin"/>
            </w:r>
            <w:r w:rsidR="002F32CF">
              <w:rPr>
                <w:noProof/>
                <w:webHidden/>
              </w:rPr>
              <w:instrText xml:space="preserve"> PAGEREF _Toc51695519 \h </w:instrText>
            </w:r>
            <w:r w:rsidR="002F32CF">
              <w:rPr>
                <w:noProof/>
                <w:webHidden/>
              </w:rPr>
            </w:r>
            <w:r w:rsidR="002F32CF">
              <w:rPr>
                <w:noProof/>
                <w:webHidden/>
              </w:rPr>
              <w:fldChar w:fldCharType="separate"/>
            </w:r>
            <w:r w:rsidR="00F27821">
              <w:rPr>
                <w:noProof/>
                <w:webHidden/>
              </w:rPr>
              <w:t>7</w:t>
            </w:r>
            <w:r w:rsidR="002F32CF">
              <w:rPr>
                <w:noProof/>
                <w:webHidden/>
              </w:rPr>
              <w:fldChar w:fldCharType="end"/>
            </w:r>
          </w:hyperlink>
        </w:p>
        <w:p w14:paraId="6AEBDC5F" w14:textId="7A7D56E3"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20" w:history="1">
            <w:r w:rsidR="002F32CF" w:rsidRPr="00F57686">
              <w:rPr>
                <w:rStyle w:val="Hyperlink"/>
                <w:noProof/>
              </w:rPr>
              <w:t>1.5.</w:t>
            </w:r>
            <w:r w:rsidR="002F32CF">
              <w:rPr>
                <w:rFonts w:asciiTheme="minorHAnsi" w:eastAsiaTheme="minorEastAsia" w:hAnsiTheme="minorHAnsi" w:cstheme="minorBidi"/>
                <w:noProof/>
                <w:sz w:val="22"/>
                <w:szCs w:val="22"/>
              </w:rPr>
              <w:tab/>
            </w:r>
            <w:r w:rsidR="002F32CF" w:rsidRPr="00F57686">
              <w:rPr>
                <w:rStyle w:val="Hyperlink"/>
                <w:noProof/>
              </w:rPr>
              <w:t>Research Methodology</w:t>
            </w:r>
            <w:r w:rsidR="002F32CF">
              <w:rPr>
                <w:noProof/>
                <w:webHidden/>
              </w:rPr>
              <w:tab/>
            </w:r>
            <w:r w:rsidR="002F32CF">
              <w:rPr>
                <w:noProof/>
                <w:webHidden/>
              </w:rPr>
              <w:fldChar w:fldCharType="begin"/>
            </w:r>
            <w:r w:rsidR="002F32CF">
              <w:rPr>
                <w:noProof/>
                <w:webHidden/>
              </w:rPr>
              <w:instrText xml:space="preserve"> PAGEREF _Toc51695520 \h </w:instrText>
            </w:r>
            <w:r w:rsidR="002F32CF">
              <w:rPr>
                <w:noProof/>
                <w:webHidden/>
              </w:rPr>
            </w:r>
            <w:r w:rsidR="002F32CF">
              <w:rPr>
                <w:noProof/>
                <w:webHidden/>
              </w:rPr>
              <w:fldChar w:fldCharType="separate"/>
            </w:r>
            <w:r w:rsidR="00F27821">
              <w:rPr>
                <w:noProof/>
                <w:webHidden/>
              </w:rPr>
              <w:t>7</w:t>
            </w:r>
            <w:r w:rsidR="002F32CF">
              <w:rPr>
                <w:noProof/>
                <w:webHidden/>
              </w:rPr>
              <w:fldChar w:fldCharType="end"/>
            </w:r>
          </w:hyperlink>
        </w:p>
        <w:p w14:paraId="75721561" w14:textId="522A095A" w:rsidR="002F32CF" w:rsidRDefault="00FC0B95">
          <w:pPr>
            <w:pStyle w:val="TOC3"/>
            <w:tabs>
              <w:tab w:val="left" w:pos="1320"/>
              <w:tab w:val="right" w:leader="dot" w:pos="9350"/>
            </w:tabs>
            <w:rPr>
              <w:rFonts w:asciiTheme="minorHAnsi" w:hAnsiTheme="minorHAnsi" w:cstheme="minorBidi"/>
              <w:noProof/>
            </w:rPr>
          </w:pPr>
          <w:hyperlink w:anchor="_Toc51695521" w:history="1">
            <w:r w:rsidR="002F32CF" w:rsidRPr="00F57686">
              <w:rPr>
                <w:rStyle w:val="Hyperlink"/>
                <w:noProof/>
              </w:rPr>
              <w:t>1.5.1.</w:t>
            </w:r>
            <w:r w:rsidR="002F32CF">
              <w:rPr>
                <w:rFonts w:asciiTheme="minorHAnsi" w:hAnsiTheme="minorHAnsi" w:cstheme="minorBidi"/>
                <w:noProof/>
              </w:rPr>
              <w:tab/>
            </w:r>
            <w:r w:rsidR="002F32CF" w:rsidRPr="00F57686">
              <w:rPr>
                <w:rStyle w:val="Hyperlink"/>
                <w:noProof/>
              </w:rPr>
              <w:t>Data Collection</w:t>
            </w:r>
            <w:r w:rsidR="002F32CF">
              <w:rPr>
                <w:noProof/>
                <w:webHidden/>
              </w:rPr>
              <w:tab/>
            </w:r>
            <w:r w:rsidR="002F32CF">
              <w:rPr>
                <w:noProof/>
                <w:webHidden/>
              </w:rPr>
              <w:fldChar w:fldCharType="begin"/>
            </w:r>
            <w:r w:rsidR="002F32CF">
              <w:rPr>
                <w:noProof/>
                <w:webHidden/>
              </w:rPr>
              <w:instrText xml:space="preserve"> PAGEREF _Toc51695521 \h </w:instrText>
            </w:r>
            <w:r w:rsidR="002F32CF">
              <w:rPr>
                <w:noProof/>
                <w:webHidden/>
              </w:rPr>
            </w:r>
            <w:r w:rsidR="002F32CF">
              <w:rPr>
                <w:noProof/>
                <w:webHidden/>
              </w:rPr>
              <w:fldChar w:fldCharType="separate"/>
            </w:r>
            <w:r w:rsidR="00F27821">
              <w:rPr>
                <w:noProof/>
                <w:webHidden/>
              </w:rPr>
              <w:t>8</w:t>
            </w:r>
            <w:r w:rsidR="002F32CF">
              <w:rPr>
                <w:noProof/>
                <w:webHidden/>
              </w:rPr>
              <w:fldChar w:fldCharType="end"/>
            </w:r>
          </w:hyperlink>
        </w:p>
        <w:p w14:paraId="34AB2798" w14:textId="22EB1C9A" w:rsidR="002F32CF" w:rsidRDefault="00FC0B95">
          <w:pPr>
            <w:pStyle w:val="TOC3"/>
            <w:tabs>
              <w:tab w:val="left" w:pos="1320"/>
              <w:tab w:val="right" w:leader="dot" w:pos="9350"/>
            </w:tabs>
            <w:rPr>
              <w:rFonts w:asciiTheme="minorHAnsi" w:hAnsiTheme="minorHAnsi" w:cstheme="minorBidi"/>
              <w:noProof/>
            </w:rPr>
          </w:pPr>
          <w:hyperlink w:anchor="_Toc51695522" w:history="1">
            <w:r w:rsidR="002F32CF" w:rsidRPr="00F57686">
              <w:rPr>
                <w:rStyle w:val="Hyperlink"/>
                <w:noProof/>
              </w:rPr>
              <w:t>1.5.2.</w:t>
            </w:r>
            <w:r w:rsidR="002F32CF">
              <w:rPr>
                <w:rFonts w:asciiTheme="minorHAnsi" w:hAnsiTheme="minorHAnsi" w:cstheme="minorBidi"/>
                <w:noProof/>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2 \h </w:instrText>
            </w:r>
            <w:r w:rsidR="002F32CF">
              <w:rPr>
                <w:noProof/>
                <w:webHidden/>
              </w:rPr>
            </w:r>
            <w:r w:rsidR="002F32CF">
              <w:rPr>
                <w:noProof/>
                <w:webHidden/>
              </w:rPr>
              <w:fldChar w:fldCharType="separate"/>
            </w:r>
            <w:r w:rsidR="00F27821">
              <w:rPr>
                <w:noProof/>
                <w:webHidden/>
              </w:rPr>
              <w:t>8</w:t>
            </w:r>
            <w:r w:rsidR="002F32CF">
              <w:rPr>
                <w:noProof/>
                <w:webHidden/>
              </w:rPr>
              <w:fldChar w:fldCharType="end"/>
            </w:r>
          </w:hyperlink>
        </w:p>
        <w:p w14:paraId="251AC7B7" w14:textId="2C358204" w:rsidR="002F32CF" w:rsidRDefault="00FC0B95">
          <w:pPr>
            <w:pStyle w:val="TOC3"/>
            <w:tabs>
              <w:tab w:val="left" w:pos="1320"/>
              <w:tab w:val="right" w:leader="dot" w:pos="9350"/>
            </w:tabs>
            <w:rPr>
              <w:rFonts w:asciiTheme="minorHAnsi" w:hAnsiTheme="minorHAnsi" w:cstheme="minorBidi"/>
              <w:noProof/>
            </w:rPr>
          </w:pPr>
          <w:hyperlink w:anchor="_Toc51695523" w:history="1">
            <w:r w:rsidR="002F32CF" w:rsidRPr="00F57686">
              <w:rPr>
                <w:rStyle w:val="Hyperlink"/>
                <w:noProof/>
              </w:rPr>
              <w:t>1.5.3.</w:t>
            </w:r>
            <w:r w:rsidR="002F32CF">
              <w:rPr>
                <w:rFonts w:asciiTheme="minorHAnsi" w:hAnsiTheme="minorHAnsi" w:cstheme="minorBidi"/>
                <w:noProof/>
              </w:rPr>
              <w:tab/>
            </w:r>
            <w:r w:rsidR="002F32CF" w:rsidRPr="00F57686">
              <w:rPr>
                <w:rStyle w:val="Hyperlink"/>
                <w:noProof/>
              </w:rPr>
              <w:t>Evaluation</w:t>
            </w:r>
            <w:r w:rsidR="002F32CF">
              <w:rPr>
                <w:noProof/>
                <w:webHidden/>
              </w:rPr>
              <w:tab/>
            </w:r>
            <w:r w:rsidR="002F32CF">
              <w:rPr>
                <w:noProof/>
                <w:webHidden/>
              </w:rPr>
              <w:fldChar w:fldCharType="begin"/>
            </w:r>
            <w:r w:rsidR="002F32CF">
              <w:rPr>
                <w:noProof/>
                <w:webHidden/>
              </w:rPr>
              <w:instrText xml:space="preserve"> PAGEREF _Toc51695523 \h </w:instrText>
            </w:r>
            <w:r w:rsidR="002F32CF">
              <w:rPr>
                <w:noProof/>
                <w:webHidden/>
              </w:rPr>
            </w:r>
            <w:r w:rsidR="002F32CF">
              <w:rPr>
                <w:noProof/>
                <w:webHidden/>
              </w:rPr>
              <w:fldChar w:fldCharType="separate"/>
            </w:r>
            <w:r w:rsidR="00F27821">
              <w:rPr>
                <w:noProof/>
                <w:webHidden/>
              </w:rPr>
              <w:t>8</w:t>
            </w:r>
            <w:r w:rsidR="002F32CF">
              <w:rPr>
                <w:noProof/>
                <w:webHidden/>
              </w:rPr>
              <w:fldChar w:fldCharType="end"/>
            </w:r>
          </w:hyperlink>
        </w:p>
        <w:p w14:paraId="0F6C74A0" w14:textId="203E281F" w:rsidR="002F32CF" w:rsidRDefault="00FC0B95">
          <w:pPr>
            <w:pStyle w:val="TOC3"/>
            <w:tabs>
              <w:tab w:val="left" w:pos="1320"/>
              <w:tab w:val="right" w:leader="dot" w:pos="9350"/>
            </w:tabs>
            <w:rPr>
              <w:rFonts w:asciiTheme="minorHAnsi" w:hAnsiTheme="minorHAnsi" w:cstheme="minorBidi"/>
              <w:noProof/>
            </w:rPr>
          </w:pPr>
          <w:hyperlink w:anchor="_Toc51695524" w:history="1">
            <w:r w:rsidR="002F32CF" w:rsidRPr="00F57686">
              <w:rPr>
                <w:rStyle w:val="Hyperlink"/>
                <w:noProof/>
              </w:rPr>
              <w:t>1.5.4.</w:t>
            </w:r>
            <w:r w:rsidR="002F32CF">
              <w:rPr>
                <w:rFonts w:asciiTheme="minorHAnsi" w:hAnsiTheme="minorHAnsi" w:cstheme="minorBidi"/>
                <w:noProof/>
              </w:rPr>
              <w:tab/>
            </w:r>
            <w:r w:rsidR="002F32CF" w:rsidRPr="00F57686">
              <w:rPr>
                <w:rStyle w:val="Hyperlink"/>
                <w:noProof/>
              </w:rPr>
              <w:t>Implementation Tools</w:t>
            </w:r>
            <w:r w:rsidR="002F32CF">
              <w:rPr>
                <w:noProof/>
                <w:webHidden/>
              </w:rPr>
              <w:tab/>
            </w:r>
            <w:r w:rsidR="002F32CF">
              <w:rPr>
                <w:noProof/>
                <w:webHidden/>
              </w:rPr>
              <w:fldChar w:fldCharType="begin"/>
            </w:r>
            <w:r w:rsidR="002F32CF">
              <w:rPr>
                <w:noProof/>
                <w:webHidden/>
              </w:rPr>
              <w:instrText xml:space="preserve"> PAGEREF _Toc51695524 \h </w:instrText>
            </w:r>
            <w:r w:rsidR="002F32CF">
              <w:rPr>
                <w:noProof/>
                <w:webHidden/>
              </w:rPr>
            </w:r>
            <w:r w:rsidR="002F32CF">
              <w:rPr>
                <w:noProof/>
                <w:webHidden/>
              </w:rPr>
              <w:fldChar w:fldCharType="separate"/>
            </w:r>
            <w:r w:rsidR="00F27821">
              <w:rPr>
                <w:noProof/>
                <w:webHidden/>
              </w:rPr>
              <w:t>8</w:t>
            </w:r>
            <w:r w:rsidR="002F32CF">
              <w:rPr>
                <w:noProof/>
                <w:webHidden/>
              </w:rPr>
              <w:fldChar w:fldCharType="end"/>
            </w:r>
          </w:hyperlink>
        </w:p>
        <w:p w14:paraId="4EC2D9FE" w14:textId="14173394"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25" w:history="1">
            <w:r w:rsidR="002F32CF" w:rsidRPr="00F57686">
              <w:rPr>
                <w:rStyle w:val="Hyperlink"/>
                <w:noProof/>
              </w:rPr>
              <w:t>1.6.</w:t>
            </w:r>
            <w:r w:rsidR="002F32CF">
              <w:rPr>
                <w:rFonts w:asciiTheme="minorHAnsi" w:eastAsiaTheme="minorEastAsia" w:hAnsiTheme="minorHAnsi" w:cstheme="minorBidi"/>
                <w:noProof/>
                <w:sz w:val="22"/>
                <w:szCs w:val="22"/>
              </w:rPr>
              <w:tab/>
            </w:r>
            <w:r w:rsidR="002F32CF" w:rsidRPr="00F57686">
              <w:rPr>
                <w:rStyle w:val="Hyperlink"/>
                <w:noProof/>
              </w:rPr>
              <w:t>Scope and Limitation</w:t>
            </w:r>
            <w:r w:rsidR="002F32CF">
              <w:rPr>
                <w:noProof/>
                <w:webHidden/>
              </w:rPr>
              <w:tab/>
            </w:r>
            <w:r w:rsidR="002F32CF">
              <w:rPr>
                <w:noProof/>
                <w:webHidden/>
              </w:rPr>
              <w:fldChar w:fldCharType="begin"/>
            </w:r>
            <w:r w:rsidR="002F32CF">
              <w:rPr>
                <w:noProof/>
                <w:webHidden/>
              </w:rPr>
              <w:instrText xml:space="preserve"> PAGEREF _Toc51695525 \h </w:instrText>
            </w:r>
            <w:r w:rsidR="002F32CF">
              <w:rPr>
                <w:noProof/>
                <w:webHidden/>
              </w:rPr>
            </w:r>
            <w:r w:rsidR="002F32CF">
              <w:rPr>
                <w:noProof/>
                <w:webHidden/>
              </w:rPr>
              <w:fldChar w:fldCharType="separate"/>
            </w:r>
            <w:r w:rsidR="00F27821">
              <w:rPr>
                <w:noProof/>
                <w:webHidden/>
              </w:rPr>
              <w:t>8</w:t>
            </w:r>
            <w:r w:rsidR="002F32CF">
              <w:rPr>
                <w:noProof/>
                <w:webHidden/>
              </w:rPr>
              <w:fldChar w:fldCharType="end"/>
            </w:r>
          </w:hyperlink>
        </w:p>
        <w:p w14:paraId="2431C422" w14:textId="1AD763BD" w:rsidR="002F32CF" w:rsidRDefault="00FC0B95">
          <w:pPr>
            <w:pStyle w:val="TOC3"/>
            <w:tabs>
              <w:tab w:val="left" w:pos="1320"/>
              <w:tab w:val="right" w:leader="dot" w:pos="9350"/>
            </w:tabs>
            <w:rPr>
              <w:rFonts w:asciiTheme="minorHAnsi" w:hAnsiTheme="minorHAnsi" w:cstheme="minorBidi"/>
              <w:noProof/>
            </w:rPr>
          </w:pPr>
          <w:hyperlink w:anchor="_Toc51695526" w:history="1">
            <w:r w:rsidR="002F32CF" w:rsidRPr="00F57686">
              <w:rPr>
                <w:rStyle w:val="Hyperlink"/>
                <w:noProof/>
              </w:rPr>
              <w:t>1.6.1.</w:t>
            </w:r>
            <w:r w:rsidR="002F32CF">
              <w:rPr>
                <w:rFonts w:asciiTheme="minorHAnsi" w:hAnsiTheme="minorHAnsi" w:cstheme="minorBidi"/>
                <w:noProof/>
              </w:rPr>
              <w:tab/>
            </w:r>
            <w:r w:rsidR="002F32CF" w:rsidRPr="00F57686">
              <w:rPr>
                <w:rStyle w:val="Hyperlink"/>
                <w:noProof/>
              </w:rPr>
              <w:t>Scope</w:t>
            </w:r>
            <w:r w:rsidR="002F32CF">
              <w:rPr>
                <w:noProof/>
                <w:webHidden/>
              </w:rPr>
              <w:tab/>
            </w:r>
            <w:r w:rsidR="002F32CF">
              <w:rPr>
                <w:noProof/>
                <w:webHidden/>
              </w:rPr>
              <w:fldChar w:fldCharType="begin"/>
            </w:r>
            <w:r w:rsidR="002F32CF">
              <w:rPr>
                <w:noProof/>
                <w:webHidden/>
              </w:rPr>
              <w:instrText xml:space="preserve"> PAGEREF _Toc51695526 \h </w:instrText>
            </w:r>
            <w:r w:rsidR="002F32CF">
              <w:rPr>
                <w:noProof/>
                <w:webHidden/>
              </w:rPr>
            </w:r>
            <w:r w:rsidR="002F32CF">
              <w:rPr>
                <w:noProof/>
                <w:webHidden/>
              </w:rPr>
              <w:fldChar w:fldCharType="separate"/>
            </w:r>
            <w:r w:rsidR="00F27821">
              <w:rPr>
                <w:noProof/>
                <w:webHidden/>
              </w:rPr>
              <w:t>8</w:t>
            </w:r>
            <w:r w:rsidR="002F32CF">
              <w:rPr>
                <w:noProof/>
                <w:webHidden/>
              </w:rPr>
              <w:fldChar w:fldCharType="end"/>
            </w:r>
          </w:hyperlink>
        </w:p>
        <w:p w14:paraId="243E248B" w14:textId="043657B6" w:rsidR="002F32CF" w:rsidRDefault="00FC0B95">
          <w:pPr>
            <w:pStyle w:val="TOC3"/>
            <w:tabs>
              <w:tab w:val="left" w:pos="1320"/>
              <w:tab w:val="right" w:leader="dot" w:pos="9350"/>
            </w:tabs>
            <w:rPr>
              <w:rFonts w:asciiTheme="minorHAnsi" w:hAnsiTheme="minorHAnsi" w:cstheme="minorBidi"/>
              <w:noProof/>
            </w:rPr>
          </w:pPr>
          <w:hyperlink w:anchor="_Toc51695527" w:history="1">
            <w:r w:rsidR="002F32CF" w:rsidRPr="00F57686">
              <w:rPr>
                <w:rStyle w:val="Hyperlink"/>
                <w:noProof/>
              </w:rPr>
              <w:t>1.6.2.</w:t>
            </w:r>
            <w:r w:rsidR="002F32CF">
              <w:rPr>
                <w:rFonts w:asciiTheme="minorHAnsi" w:hAnsiTheme="minorHAnsi" w:cstheme="minorBidi"/>
                <w:noProof/>
              </w:rPr>
              <w:tab/>
            </w:r>
            <w:r w:rsidR="002F32CF" w:rsidRPr="00F57686">
              <w:rPr>
                <w:rStyle w:val="Hyperlink"/>
                <w:noProof/>
              </w:rPr>
              <w:t>Limitations</w:t>
            </w:r>
            <w:r w:rsidR="002F32CF">
              <w:rPr>
                <w:noProof/>
                <w:webHidden/>
              </w:rPr>
              <w:tab/>
            </w:r>
            <w:r w:rsidR="002F32CF">
              <w:rPr>
                <w:noProof/>
                <w:webHidden/>
              </w:rPr>
              <w:fldChar w:fldCharType="begin"/>
            </w:r>
            <w:r w:rsidR="002F32CF">
              <w:rPr>
                <w:noProof/>
                <w:webHidden/>
              </w:rPr>
              <w:instrText xml:space="preserve"> PAGEREF _Toc51695527 \h </w:instrText>
            </w:r>
            <w:r w:rsidR="002F32CF">
              <w:rPr>
                <w:noProof/>
                <w:webHidden/>
              </w:rPr>
            </w:r>
            <w:r w:rsidR="002F32CF">
              <w:rPr>
                <w:noProof/>
                <w:webHidden/>
              </w:rPr>
              <w:fldChar w:fldCharType="separate"/>
            </w:r>
            <w:r w:rsidR="00F27821">
              <w:rPr>
                <w:noProof/>
                <w:webHidden/>
              </w:rPr>
              <w:t>9</w:t>
            </w:r>
            <w:r w:rsidR="002F32CF">
              <w:rPr>
                <w:noProof/>
                <w:webHidden/>
              </w:rPr>
              <w:fldChar w:fldCharType="end"/>
            </w:r>
          </w:hyperlink>
        </w:p>
        <w:p w14:paraId="7F0CBA50" w14:textId="3B2B97EC"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28" w:history="1">
            <w:r w:rsidR="002F32CF" w:rsidRPr="00F57686">
              <w:rPr>
                <w:rStyle w:val="Hyperlink"/>
                <w:noProof/>
              </w:rPr>
              <w:t>1.7.</w:t>
            </w:r>
            <w:r w:rsidR="002F32CF">
              <w:rPr>
                <w:rFonts w:asciiTheme="minorHAnsi" w:eastAsiaTheme="minorEastAsia" w:hAnsiTheme="minorHAnsi" w:cstheme="minorBidi"/>
                <w:noProof/>
                <w:sz w:val="22"/>
                <w:szCs w:val="22"/>
              </w:rPr>
              <w:tab/>
            </w:r>
            <w:r w:rsidR="002F32CF" w:rsidRPr="00F57686">
              <w:rPr>
                <w:rStyle w:val="Hyperlink"/>
                <w:noProof/>
              </w:rPr>
              <w:t>Organization of the thesis</w:t>
            </w:r>
            <w:r w:rsidR="002F32CF">
              <w:rPr>
                <w:noProof/>
                <w:webHidden/>
              </w:rPr>
              <w:tab/>
            </w:r>
            <w:r w:rsidR="002F32CF">
              <w:rPr>
                <w:noProof/>
                <w:webHidden/>
              </w:rPr>
              <w:fldChar w:fldCharType="begin"/>
            </w:r>
            <w:r w:rsidR="002F32CF">
              <w:rPr>
                <w:noProof/>
                <w:webHidden/>
              </w:rPr>
              <w:instrText xml:space="preserve"> PAGEREF _Toc51695528 \h </w:instrText>
            </w:r>
            <w:r w:rsidR="002F32CF">
              <w:rPr>
                <w:noProof/>
                <w:webHidden/>
              </w:rPr>
            </w:r>
            <w:r w:rsidR="002F32CF">
              <w:rPr>
                <w:noProof/>
                <w:webHidden/>
              </w:rPr>
              <w:fldChar w:fldCharType="separate"/>
            </w:r>
            <w:r w:rsidR="00F27821">
              <w:rPr>
                <w:noProof/>
                <w:webHidden/>
              </w:rPr>
              <w:t>9</w:t>
            </w:r>
            <w:r w:rsidR="002F32CF">
              <w:rPr>
                <w:noProof/>
                <w:webHidden/>
              </w:rPr>
              <w:fldChar w:fldCharType="end"/>
            </w:r>
          </w:hyperlink>
        </w:p>
        <w:p w14:paraId="26549CC1" w14:textId="6D4C6830" w:rsidR="002F32CF" w:rsidRDefault="00FC0B95">
          <w:pPr>
            <w:pStyle w:val="TOC1"/>
            <w:tabs>
              <w:tab w:val="left" w:pos="440"/>
              <w:tab w:val="right" w:leader="dot" w:pos="9350"/>
            </w:tabs>
            <w:rPr>
              <w:rFonts w:asciiTheme="minorHAnsi" w:eastAsiaTheme="minorEastAsia" w:hAnsiTheme="minorHAnsi" w:cstheme="minorBidi"/>
              <w:noProof/>
              <w:sz w:val="22"/>
              <w:szCs w:val="22"/>
            </w:rPr>
          </w:pPr>
          <w:hyperlink w:anchor="_Toc51695529" w:history="1">
            <w:r w:rsidR="002F32CF" w:rsidRPr="00F57686">
              <w:rPr>
                <w:rStyle w:val="Hyperlink"/>
                <w:noProof/>
              </w:rPr>
              <w:t>2.</w:t>
            </w:r>
            <w:r w:rsidR="002F32CF">
              <w:rPr>
                <w:rFonts w:asciiTheme="minorHAnsi" w:eastAsiaTheme="minorEastAsia" w:hAnsiTheme="minorHAnsi" w:cstheme="minorBidi"/>
                <w:noProof/>
                <w:sz w:val="22"/>
                <w:szCs w:val="22"/>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9 \h </w:instrText>
            </w:r>
            <w:r w:rsidR="002F32CF">
              <w:rPr>
                <w:noProof/>
                <w:webHidden/>
              </w:rPr>
            </w:r>
            <w:r w:rsidR="002F32CF">
              <w:rPr>
                <w:noProof/>
                <w:webHidden/>
              </w:rPr>
              <w:fldChar w:fldCharType="separate"/>
            </w:r>
            <w:r w:rsidR="00F27821">
              <w:rPr>
                <w:noProof/>
                <w:webHidden/>
              </w:rPr>
              <w:t>10</w:t>
            </w:r>
            <w:r w:rsidR="002F32CF">
              <w:rPr>
                <w:noProof/>
                <w:webHidden/>
              </w:rPr>
              <w:fldChar w:fldCharType="end"/>
            </w:r>
          </w:hyperlink>
        </w:p>
        <w:p w14:paraId="170E5E2D" w14:textId="417B866D"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30" w:history="1">
            <w:r w:rsidR="002F32CF" w:rsidRPr="00F57686">
              <w:rPr>
                <w:rStyle w:val="Hyperlink"/>
                <w:noProof/>
              </w:rPr>
              <w:t>2.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30 \h </w:instrText>
            </w:r>
            <w:r w:rsidR="002F32CF">
              <w:rPr>
                <w:noProof/>
                <w:webHidden/>
              </w:rPr>
            </w:r>
            <w:r w:rsidR="002F32CF">
              <w:rPr>
                <w:noProof/>
                <w:webHidden/>
              </w:rPr>
              <w:fldChar w:fldCharType="separate"/>
            </w:r>
            <w:r w:rsidR="00F27821">
              <w:rPr>
                <w:noProof/>
                <w:webHidden/>
              </w:rPr>
              <w:t>10</w:t>
            </w:r>
            <w:r w:rsidR="002F32CF">
              <w:rPr>
                <w:noProof/>
                <w:webHidden/>
              </w:rPr>
              <w:fldChar w:fldCharType="end"/>
            </w:r>
          </w:hyperlink>
        </w:p>
        <w:p w14:paraId="1D3F9175" w14:textId="6192ECBA"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31" w:history="1">
            <w:r w:rsidR="002F32CF" w:rsidRPr="00F57686">
              <w:rPr>
                <w:rStyle w:val="Hyperlink"/>
                <w:noProof/>
              </w:rPr>
              <w:t>2.2.</w:t>
            </w:r>
            <w:r w:rsidR="002F32CF">
              <w:rPr>
                <w:rFonts w:asciiTheme="minorHAnsi" w:eastAsiaTheme="minorEastAsia" w:hAnsiTheme="minorHAnsi" w:cstheme="minorBidi"/>
                <w:noProof/>
                <w:sz w:val="22"/>
                <w:szCs w:val="22"/>
              </w:rPr>
              <w:tab/>
            </w:r>
            <w:r w:rsidR="002F32CF" w:rsidRPr="00F57686">
              <w:rPr>
                <w:rStyle w:val="Hyperlink"/>
                <w:noProof/>
              </w:rPr>
              <w:t>Inside GAN</w:t>
            </w:r>
            <w:r w:rsidR="002F32CF">
              <w:rPr>
                <w:noProof/>
                <w:webHidden/>
              </w:rPr>
              <w:tab/>
            </w:r>
            <w:r w:rsidR="002F32CF">
              <w:rPr>
                <w:noProof/>
                <w:webHidden/>
              </w:rPr>
              <w:fldChar w:fldCharType="begin"/>
            </w:r>
            <w:r w:rsidR="002F32CF">
              <w:rPr>
                <w:noProof/>
                <w:webHidden/>
              </w:rPr>
              <w:instrText xml:space="preserve"> PAGEREF _Toc51695531 \h </w:instrText>
            </w:r>
            <w:r w:rsidR="002F32CF">
              <w:rPr>
                <w:noProof/>
                <w:webHidden/>
              </w:rPr>
            </w:r>
            <w:r w:rsidR="002F32CF">
              <w:rPr>
                <w:noProof/>
                <w:webHidden/>
              </w:rPr>
              <w:fldChar w:fldCharType="separate"/>
            </w:r>
            <w:r w:rsidR="00F27821">
              <w:rPr>
                <w:noProof/>
                <w:webHidden/>
              </w:rPr>
              <w:t>11</w:t>
            </w:r>
            <w:r w:rsidR="002F32CF">
              <w:rPr>
                <w:noProof/>
                <w:webHidden/>
              </w:rPr>
              <w:fldChar w:fldCharType="end"/>
            </w:r>
          </w:hyperlink>
        </w:p>
        <w:p w14:paraId="2ABBF652" w14:textId="2E0BE246" w:rsidR="002F32CF" w:rsidRDefault="00FC0B95">
          <w:pPr>
            <w:pStyle w:val="TOC3"/>
            <w:tabs>
              <w:tab w:val="left" w:pos="1320"/>
              <w:tab w:val="right" w:leader="dot" w:pos="9350"/>
            </w:tabs>
            <w:rPr>
              <w:rFonts w:asciiTheme="minorHAnsi" w:hAnsiTheme="minorHAnsi" w:cstheme="minorBidi"/>
              <w:noProof/>
            </w:rPr>
          </w:pPr>
          <w:hyperlink w:anchor="_Toc51695532" w:history="1">
            <w:r w:rsidR="002F32CF" w:rsidRPr="00F57686">
              <w:rPr>
                <w:rStyle w:val="Hyperlink"/>
                <w:noProof/>
              </w:rPr>
              <w:t>2.2.1.</w:t>
            </w:r>
            <w:r w:rsidR="002F32CF">
              <w:rPr>
                <w:rFonts w:asciiTheme="minorHAnsi" w:hAnsiTheme="minorHAnsi" w:cstheme="minorBidi"/>
                <w:noProof/>
              </w:rPr>
              <w:tab/>
            </w:r>
            <w:r w:rsidR="002F32CF" w:rsidRPr="00F57686">
              <w:rPr>
                <w:rStyle w:val="Hyperlink"/>
                <w:noProof/>
              </w:rPr>
              <w:t>GAN training</w:t>
            </w:r>
            <w:r w:rsidR="002F32CF">
              <w:rPr>
                <w:noProof/>
                <w:webHidden/>
              </w:rPr>
              <w:tab/>
            </w:r>
            <w:r w:rsidR="002F32CF">
              <w:rPr>
                <w:noProof/>
                <w:webHidden/>
              </w:rPr>
              <w:fldChar w:fldCharType="begin"/>
            </w:r>
            <w:r w:rsidR="002F32CF">
              <w:rPr>
                <w:noProof/>
                <w:webHidden/>
              </w:rPr>
              <w:instrText xml:space="preserve"> PAGEREF _Toc51695532 \h </w:instrText>
            </w:r>
            <w:r w:rsidR="002F32CF">
              <w:rPr>
                <w:noProof/>
                <w:webHidden/>
              </w:rPr>
            </w:r>
            <w:r w:rsidR="002F32CF">
              <w:rPr>
                <w:noProof/>
                <w:webHidden/>
              </w:rPr>
              <w:fldChar w:fldCharType="separate"/>
            </w:r>
            <w:r w:rsidR="00F27821">
              <w:rPr>
                <w:noProof/>
                <w:webHidden/>
              </w:rPr>
              <w:t>12</w:t>
            </w:r>
            <w:r w:rsidR="002F32CF">
              <w:rPr>
                <w:noProof/>
                <w:webHidden/>
              </w:rPr>
              <w:fldChar w:fldCharType="end"/>
            </w:r>
          </w:hyperlink>
        </w:p>
        <w:p w14:paraId="07E55FD7" w14:textId="722EF251" w:rsidR="002F32CF" w:rsidRDefault="00FC0B95">
          <w:pPr>
            <w:pStyle w:val="TOC3"/>
            <w:tabs>
              <w:tab w:val="left" w:pos="1320"/>
              <w:tab w:val="right" w:leader="dot" w:pos="9350"/>
            </w:tabs>
            <w:rPr>
              <w:rFonts w:asciiTheme="minorHAnsi" w:hAnsiTheme="minorHAnsi" w:cstheme="minorBidi"/>
              <w:noProof/>
            </w:rPr>
          </w:pPr>
          <w:hyperlink w:anchor="_Toc51695533" w:history="1">
            <w:r w:rsidR="002F32CF" w:rsidRPr="00F57686">
              <w:rPr>
                <w:rStyle w:val="Hyperlink"/>
                <w:noProof/>
              </w:rPr>
              <w:t>2.2.2.</w:t>
            </w:r>
            <w:r w:rsidR="002F32CF">
              <w:rPr>
                <w:rFonts w:asciiTheme="minorHAnsi" w:hAnsiTheme="minorHAnsi" w:cstheme="minorBidi"/>
                <w:noProof/>
              </w:rPr>
              <w:tab/>
            </w:r>
            <w:r w:rsidR="002F32CF" w:rsidRPr="00F57686">
              <w:rPr>
                <w:rStyle w:val="Hyperlink"/>
                <w:noProof/>
                <w:shd w:val="clear" w:color="auto" w:fill="FFFFFF"/>
              </w:rPr>
              <w:t>Conditional GAN</w:t>
            </w:r>
            <w:r w:rsidR="002F32CF">
              <w:rPr>
                <w:noProof/>
                <w:webHidden/>
              </w:rPr>
              <w:tab/>
            </w:r>
            <w:r w:rsidR="002F32CF">
              <w:rPr>
                <w:noProof/>
                <w:webHidden/>
              </w:rPr>
              <w:fldChar w:fldCharType="begin"/>
            </w:r>
            <w:r w:rsidR="002F32CF">
              <w:rPr>
                <w:noProof/>
                <w:webHidden/>
              </w:rPr>
              <w:instrText xml:space="preserve"> PAGEREF _Toc51695533 \h </w:instrText>
            </w:r>
            <w:r w:rsidR="002F32CF">
              <w:rPr>
                <w:noProof/>
                <w:webHidden/>
              </w:rPr>
            </w:r>
            <w:r w:rsidR="002F32CF">
              <w:rPr>
                <w:noProof/>
                <w:webHidden/>
              </w:rPr>
              <w:fldChar w:fldCharType="separate"/>
            </w:r>
            <w:r w:rsidR="00F27821">
              <w:rPr>
                <w:noProof/>
                <w:webHidden/>
              </w:rPr>
              <w:t>13</w:t>
            </w:r>
            <w:r w:rsidR="002F32CF">
              <w:rPr>
                <w:noProof/>
                <w:webHidden/>
              </w:rPr>
              <w:fldChar w:fldCharType="end"/>
            </w:r>
          </w:hyperlink>
        </w:p>
        <w:p w14:paraId="059A697D" w14:textId="0A6F1D24"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34" w:history="1">
            <w:r w:rsidR="002F32CF" w:rsidRPr="00F57686">
              <w:rPr>
                <w:rStyle w:val="Hyperlink"/>
                <w:noProof/>
              </w:rPr>
              <w:t>2.3.</w:t>
            </w:r>
            <w:r w:rsidR="002F32CF">
              <w:rPr>
                <w:rFonts w:asciiTheme="minorHAnsi" w:eastAsiaTheme="minorEastAsia" w:hAnsiTheme="minorHAnsi" w:cstheme="minorBidi"/>
                <w:noProof/>
                <w:sz w:val="22"/>
                <w:szCs w:val="22"/>
              </w:rPr>
              <w:tab/>
            </w:r>
            <w:r w:rsidR="002F32CF" w:rsidRPr="00F57686">
              <w:rPr>
                <w:rStyle w:val="Hyperlink"/>
                <w:noProof/>
              </w:rPr>
              <w:t>Variational Autoencoders</w:t>
            </w:r>
            <w:r w:rsidR="002F32CF">
              <w:rPr>
                <w:noProof/>
                <w:webHidden/>
              </w:rPr>
              <w:tab/>
            </w:r>
            <w:r w:rsidR="002F32CF">
              <w:rPr>
                <w:noProof/>
                <w:webHidden/>
              </w:rPr>
              <w:fldChar w:fldCharType="begin"/>
            </w:r>
            <w:r w:rsidR="002F32CF">
              <w:rPr>
                <w:noProof/>
                <w:webHidden/>
              </w:rPr>
              <w:instrText xml:space="preserve"> PAGEREF _Toc51695534 \h </w:instrText>
            </w:r>
            <w:r w:rsidR="002F32CF">
              <w:rPr>
                <w:noProof/>
                <w:webHidden/>
              </w:rPr>
            </w:r>
            <w:r w:rsidR="002F32CF">
              <w:rPr>
                <w:noProof/>
                <w:webHidden/>
              </w:rPr>
              <w:fldChar w:fldCharType="separate"/>
            </w:r>
            <w:r w:rsidR="00F27821">
              <w:rPr>
                <w:noProof/>
                <w:webHidden/>
              </w:rPr>
              <w:t>14</w:t>
            </w:r>
            <w:r w:rsidR="002F32CF">
              <w:rPr>
                <w:noProof/>
                <w:webHidden/>
              </w:rPr>
              <w:fldChar w:fldCharType="end"/>
            </w:r>
          </w:hyperlink>
        </w:p>
        <w:p w14:paraId="0FCDA499" w14:textId="7C75BB8F"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35" w:history="1">
            <w:r w:rsidR="002F32CF" w:rsidRPr="00F57686">
              <w:rPr>
                <w:rStyle w:val="Hyperlink"/>
                <w:noProof/>
              </w:rPr>
              <w:t>2.4.</w:t>
            </w:r>
            <w:r w:rsidR="002F32CF">
              <w:rPr>
                <w:rFonts w:asciiTheme="minorHAnsi" w:eastAsiaTheme="minorEastAsia" w:hAnsiTheme="minorHAnsi" w:cstheme="minorBidi"/>
                <w:noProof/>
                <w:sz w:val="22"/>
                <w:szCs w:val="22"/>
              </w:rPr>
              <w:tab/>
            </w:r>
            <w:r w:rsidR="002F32CF" w:rsidRPr="00F57686">
              <w:rPr>
                <w:rStyle w:val="Hyperlink"/>
                <w:noProof/>
              </w:rPr>
              <w:t>GAN based Image-to-Image Translation using unpaired training data</w:t>
            </w:r>
            <w:r w:rsidR="002F32CF">
              <w:rPr>
                <w:noProof/>
                <w:webHidden/>
              </w:rPr>
              <w:tab/>
            </w:r>
            <w:r w:rsidR="002F32CF">
              <w:rPr>
                <w:noProof/>
                <w:webHidden/>
              </w:rPr>
              <w:fldChar w:fldCharType="begin"/>
            </w:r>
            <w:r w:rsidR="002F32CF">
              <w:rPr>
                <w:noProof/>
                <w:webHidden/>
              </w:rPr>
              <w:instrText xml:space="preserve"> PAGEREF _Toc51695535 \h </w:instrText>
            </w:r>
            <w:r w:rsidR="002F32CF">
              <w:rPr>
                <w:noProof/>
                <w:webHidden/>
              </w:rPr>
            </w:r>
            <w:r w:rsidR="002F32CF">
              <w:rPr>
                <w:noProof/>
                <w:webHidden/>
              </w:rPr>
              <w:fldChar w:fldCharType="separate"/>
            </w:r>
            <w:r w:rsidR="00F27821">
              <w:rPr>
                <w:noProof/>
                <w:webHidden/>
              </w:rPr>
              <w:t>14</w:t>
            </w:r>
            <w:r w:rsidR="002F32CF">
              <w:rPr>
                <w:noProof/>
                <w:webHidden/>
              </w:rPr>
              <w:fldChar w:fldCharType="end"/>
            </w:r>
          </w:hyperlink>
        </w:p>
        <w:p w14:paraId="5F30404C" w14:textId="37E97B10"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36" w:history="1">
            <w:r w:rsidR="002F32CF" w:rsidRPr="00F57686">
              <w:rPr>
                <w:rStyle w:val="Hyperlink"/>
                <w:noProof/>
              </w:rPr>
              <w:t>2.5.</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36 \h </w:instrText>
            </w:r>
            <w:r w:rsidR="002F32CF">
              <w:rPr>
                <w:noProof/>
                <w:webHidden/>
              </w:rPr>
            </w:r>
            <w:r w:rsidR="002F32CF">
              <w:rPr>
                <w:noProof/>
                <w:webHidden/>
              </w:rPr>
              <w:fldChar w:fldCharType="separate"/>
            </w:r>
            <w:r w:rsidR="00F27821">
              <w:rPr>
                <w:noProof/>
                <w:webHidden/>
              </w:rPr>
              <w:t>16</w:t>
            </w:r>
            <w:r w:rsidR="002F32CF">
              <w:rPr>
                <w:noProof/>
                <w:webHidden/>
              </w:rPr>
              <w:fldChar w:fldCharType="end"/>
            </w:r>
          </w:hyperlink>
        </w:p>
        <w:p w14:paraId="591F7EB9" w14:textId="3AB2164D"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37" w:history="1">
            <w:r w:rsidR="002F32CF" w:rsidRPr="00F57686">
              <w:rPr>
                <w:rStyle w:val="Hyperlink"/>
                <w:noProof/>
              </w:rPr>
              <w:t>2.6.</w:t>
            </w:r>
            <w:r w:rsidR="002F32CF">
              <w:rPr>
                <w:rFonts w:asciiTheme="minorHAnsi" w:eastAsiaTheme="minorEastAsia" w:hAnsiTheme="minorHAnsi" w:cstheme="minorBidi"/>
                <w:noProof/>
                <w:sz w:val="22"/>
                <w:szCs w:val="22"/>
              </w:rPr>
              <w:tab/>
            </w:r>
            <w:r w:rsidR="002F32CF" w:rsidRPr="00F57686">
              <w:rPr>
                <w:rStyle w:val="Hyperlink"/>
                <w:noProof/>
              </w:rPr>
              <w:t>Problems in Translation Networks</w:t>
            </w:r>
            <w:r w:rsidR="002F32CF">
              <w:rPr>
                <w:noProof/>
                <w:webHidden/>
              </w:rPr>
              <w:tab/>
            </w:r>
            <w:r w:rsidR="002F32CF">
              <w:rPr>
                <w:noProof/>
                <w:webHidden/>
              </w:rPr>
              <w:fldChar w:fldCharType="begin"/>
            </w:r>
            <w:r w:rsidR="002F32CF">
              <w:rPr>
                <w:noProof/>
                <w:webHidden/>
              </w:rPr>
              <w:instrText xml:space="preserve"> PAGEREF _Toc51695537 \h </w:instrText>
            </w:r>
            <w:r w:rsidR="002F32CF">
              <w:rPr>
                <w:noProof/>
                <w:webHidden/>
              </w:rPr>
            </w:r>
            <w:r w:rsidR="002F32CF">
              <w:rPr>
                <w:noProof/>
                <w:webHidden/>
              </w:rPr>
              <w:fldChar w:fldCharType="separate"/>
            </w:r>
            <w:r w:rsidR="00F27821">
              <w:rPr>
                <w:noProof/>
                <w:webHidden/>
              </w:rPr>
              <w:t>17</w:t>
            </w:r>
            <w:r w:rsidR="002F32CF">
              <w:rPr>
                <w:noProof/>
                <w:webHidden/>
              </w:rPr>
              <w:fldChar w:fldCharType="end"/>
            </w:r>
          </w:hyperlink>
        </w:p>
        <w:p w14:paraId="284D5441" w14:textId="0CD68E36"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38" w:history="1">
            <w:r w:rsidR="002F32CF" w:rsidRPr="00F57686">
              <w:rPr>
                <w:rStyle w:val="Hyperlink"/>
                <w:noProof/>
              </w:rPr>
              <w:t>2.7.</w:t>
            </w:r>
            <w:r w:rsidR="002F32CF">
              <w:rPr>
                <w:rFonts w:asciiTheme="minorHAnsi" w:eastAsiaTheme="minorEastAsia" w:hAnsiTheme="minorHAnsi" w:cstheme="minorBidi"/>
                <w:noProof/>
                <w:sz w:val="22"/>
                <w:szCs w:val="22"/>
              </w:rPr>
              <w:tab/>
            </w:r>
            <w:r w:rsidR="002F32CF" w:rsidRPr="00F57686">
              <w:rPr>
                <w:rStyle w:val="Hyperlink"/>
                <w:noProof/>
              </w:rPr>
              <w:t>Temporal information</w:t>
            </w:r>
            <w:r w:rsidR="002F32CF">
              <w:rPr>
                <w:noProof/>
                <w:webHidden/>
              </w:rPr>
              <w:tab/>
            </w:r>
            <w:r w:rsidR="002F32CF">
              <w:rPr>
                <w:noProof/>
                <w:webHidden/>
              </w:rPr>
              <w:fldChar w:fldCharType="begin"/>
            </w:r>
            <w:r w:rsidR="002F32CF">
              <w:rPr>
                <w:noProof/>
                <w:webHidden/>
              </w:rPr>
              <w:instrText xml:space="preserve"> PAGEREF _Toc51695538 \h </w:instrText>
            </w:r>
            <w:r w:rsidR="002F32CF">
              <w:rPr>
                <w:noProof/>
                <w:webHidden/>
              </w:rPr>
            </w:r>
            <w:r w:rsidR="002F32CF">
              <w:rPr>
                <w:noProof/>
                <w:webHidden/>
              </w:rPr>
              <w:fldChar w:fldCharType="separate"/>
            </w:r>
            <w:r w:rsidR="00F27821">
              <w:rPr>
                <w:noProof/>
                <w:webHidden/>
              </w:rPr>
              <w:t>18</w:t>
            </w:r>
            <w:r w:rsidR="002F32CF">
              <w:rPr>
                <w:noProof/>
                <w:webHidden/>
              </w:rPr>
              <w:fldChar w:fldCharType="end"/>
            </w:r>
          </w:hyperlink>
        </w:p>
        <w:p w14:paraId="39A5FB4F" w14:textId="7508C784" w:rsidR="002F32CF" w:rsidRDefault="00FC0B95">
          <w:pPr>
            <w:pStyle w:val="TOC3"/>
            <w:tabs>
              <w:tab w:val="left" w:pos="1320"/>
              <w:tab w:val="right" w:leader="dot" w:pos="9350"/>
            </w:tabs>
            <w:rPr>
              <w:rFonts w:asciiTheme="minorHAnsi" w:hAnsiTheme="minorHAnsi" w:cstheme="minorBidi"/>
              <w:noProof/>
            </w:rPr>
          </w:pPr>
          <w:hyperlink w:anchor="_Toc51695539" w:history="1">
            <w:r w:rsidR="002F32CF" w:rsidRPr="00F57686">
              <w:rPr>
                <w:rStyle w:val="Hyperlink"/>
                <w:noProof/>
              </w:rPr>
              <w:t>2.7.1.</w:t>
            </w:r>
            <w:r w:rsidR="002F32CF">
              <w:rPr>
                <w:rFonts w:asciiTheme="minorHAnsi" w:hAnsiTheme="minorHAnsi" w:cstheme="minorBidi"/>
                <w:noProof/>
              </w:rPr>
              <w:tab/>
            </w:r>
            <w:r w:rsidR="002F32CF" w:rsidRPr="00F57686">
              <w:rPr>
                <w:rStyle w:val="Hyperlink"/>
                <w:noProof/>
                <w:shd w:val="clear" w:color="auto" w:fill="FFFFFF"/>
              </w:rPr>
              <w:t>Optical flow</w:t>
            </w:r>
            <w:r w:rsidR="002F32CF">
              <w:rPr>
                <w:noProof/>
                <w:webHidden/>
              </w:rPr>
              <w:tab/>
            </w:r>
            <w:r w:rsidR="002F32CF">
              <w:rPr>
                <w:noProof/>
                <w:webHidden/>
              </w:rPr>
              <w:fldChar w:fldCharType="begin"/>
            </w:r>
            <w:r w:rsidR="002F32CF">
              <w:rPr>
                <w:noProof/>
                <w:webHidden/>
              </w:rPr>
              <w:instrText xml:space="preserve"> PAGEREF _Toc51695539 \h </w:instrText>
            </w:r>
            <w:r w:rsidR="002F32CF">
              <w:rPr>
                <w:noProof/>
                <w:webHidden/>
              </w:rPr>
            </w:r>
            <w:r w:rsidR="002F32CF">
              <w:rPr>
                <w:noProof/>
                <w:webHidden/>
              </w:rPr>
              <w:fldChar w:fldCharType="separate"/>
            </w:r>
            <w:r w:rsidR="00F27821">
              <w:rPr>
                <w:noProof/>
                <w:webHidden/>
              </w:rPr>
              <w:t>19</w:t>
            </w:r>
            <w:r w:rsidR="002F32CF">
              <w:rPr>
                <w:noProof/>
                <w:webHidden/>
              </w:rPr>
              <w:fldChar w:fldCharType="end"/>
            </w:r>
          </w:hyperlink>
        </w:p>
        <w:p w14:paraId="2FA6DA4B" w14:textId="2C0790DE" w:rsidR="002F32CF" w:rsidRDefault="00FC0B95">
          <w:pPr>
            <w:pStyle w:val="TOC3"/>
            <w:tabs>
              <w:tab w:val="left" w:pos="1320"/>
              <w:tab w:val="right" w:leader="dot" w:pos="9350"/>
            </w:tabs>
            <w:rPr>
              <w:rFonts w:asciiTheme="minorHAnsi" w:hAnsiTheme="minorHAnsi" w:cstheme="minorBidi"/>
              <w:noProof/>
            </w:rPr>
          </w:pPr>
          <w:hyperlink w:anchor="_Toc51695540" w:history="1">
            <w:r w:rsidR="002F32CF" w:rsidRPr="00F57686">
              <w:rPr>
                <w:rStyle w:val="Hyperlink"/>
                <w:noProof/>
              </w:rPr>
              <w:t>2.7.2.</w:t>
            </w:r>
            <w:r w:rsidR="002F32CF">
              <w:rPr>
                <w:rFonts w:asciiTheme="minorHAnsi" w:hAnsiTheme="minorHAnsi" w:cstheme="minorBidi"/>
                <w:noProof/>
              </w:rPr>
              <w:tab/>
            </w:r>
            <w:r w:rsidR="002F32CF" w:rsidRPr="00F57686">
              <w:rPr>
                <w:rStyle w:val="Hyperlink"/>
                <w:noProof/>
              </w:rPr>
              <w:t>Pose estimation</w:t>
            </w:r>
            <w:r w:rsidR="002F32CF">
              <w:rPr>
                <w:noProof/>
                <w:webHidden/>
              </w:rPr>
              <w:tab/>
            </w:r>
            <w:r w:rsidR="002F32CF">
              <w:rPr>
                <w:noProof/>
                <w:webHidden/>
              </w:rPr>
              <w:fldChar w:fldCharType="begin"/>
            </w:r>
            <w:r w:rsidR="002F32CF">
              <w:rPr>
                <w:noProof/>
                <w:webHidden/>
              </w:rPr>
              <w:instrText xml:space="preserve"> PAGEREF _Toc51695540 \h </w:instrText>
            </w:r>
            <w:r w:rsidR="002F32CF">
              <w:rPr>
                <w:noProof/>
                <w:webHidden/>
              </w:rPr>
            </w:r>
            <w:r w:rsidR="002F32CF">
              <w:rPr>
                <w:noProof/>
                <w:webHidden/>
              </w:rPr>
              <w:fldChar w:fldCharType="separate"/>
            </w:r>
            <w:r w:rsidR="00F27821">
              <w:rPr>
                <w:noProof/>
                <w:webHidden/>
              </w:rPr>
              <w:t>20</w:t>
            </w:r>
            <w:r w:rsidR="002F32CF">
              <w:rPr>
                <w:noProof/>
                <w:webHidden/>
              </w:rPr>
              <w:fldChar w:fldCharType="end"/>
            </w:r>
          </w:hyperlink>
        </w:p>
        <w:p w14:paraId="2F114BDC" w14:textId="6902152F" w:rsidR="002F32CF" w:rsidRDefault="00FC0B95">
          <w:pPr>
            <w:pStyle w:val="TOC3"/>
            <w:tabs>
              <w:tab w:val="left" w:pos="1320"/>
              <w:tab w:val="right" w:leader="dot" w:pos="9350"/>
            </w:tabs>
            <w:rPr>
              <w:rFonts w:asciiTheme="minorHAnsi" w:hAnsiTheme="minorHAnsi" w:cstheme="minorBidi"/>
              <w:noProof/>
            </w:rPr>
          </w:pPr>
          <w:hyperlink w:anchor="_Toc51695541" w:history="1">
            <w:r w:rsidR="002F32CF" w:rsidRPr="00F57686">
              <w:rPr>
                <w:rStyle w:val="Hyperlink"/>
                <w:noProof/>
              </w:rPr>
              <w:t>2.7.3.</w:t>
            </w:r>
            <w:r w:rsidR="002F32CF">
              <w:rPr>
                <w:rFonts w:asciiTheme="minorHAnsi" w:hAnsiTheme="minorHAnsi" w:cstheme="minorBidi"/>
                <w:noProof/>
              </w:rPr>
              <w:tab/>
            </w:r>
            <w:r w:rsidR="002F32CF" w:rsidRPr="00F57686">
              <w:rPr>
                <w:rStyle w:val="Hyperlink"/>
                <w:noProof/>
              </w:rPr>
              <w:t>3D convolutional tensor</w:t>
            </w:r>
            <w:r w:rsidR="002F32CF">
              <w:rPr>
                <w:noProof/>
                <w:webHidden/>
              </w:rPr>
              <w:tab/>
            </w:r>
            <w:r w:rsidR="002F32CF">
              <w:rPr>
                <w:noProof/>
                <w:webHidden/>
              </w:rPr>
              <w:fldChar w:fldCharType="begin"/>
            </w:r>
            <w:r w:rsidR="002F32CF">
              <w:rPr>
                <w:noProof/>
                <w:webHidden/>
              </w:rPr>
              <w:instrText xml:space="preserve"> PAGEREF _Toc51695541 \h </w:instrText>
            </w:r>
            <w:r w:rsidR="002F32CF">
              <w:rPr>
                <w:noProof/>
                <w:webHidden/>
              </w:rPr>
            </w:r>
            <w:r w:rsidR="002F32CF">
              <w:rPr>
                <w:noProof/>
                <w:webHidden/>
              </w:rPr>
              <w:fldChar w:fldCharType="separate"/>
            </w:r>
            <w:r w:rsidR="00F27821">
              <w:rPr>
                <w:noProof/>
                <w:webHidden/>
              </w:rPr>
              <w:t>21</w:t>
            </w:r>
            <w:r w:rsidR="002F32CF">
              <w:rPr>
                <w:noProof/>
                <w:webHidden/>
              </w:rPr>
              <w:fldChar w:fldCharType="end"/>
            </w:r>
          </w:hyperlink>
        </w:p>
        <w:p w14:paraId="4597FDE1" w14:textId="124D2FA8" w:rsidR="002F32CF" w:rsidRDefault="00FC0B95">
          <w:pPr>
            <w:pStyle w:val="TOC3"/>
            <w:tabs>
              <w:tab w:val="left" w:pos="1320"/>
              <w:tab w:val="right" w:leader="dot" w:pos="9350"/>
            </w:tabs>
            <w:rPr>
              <w:rFonts w:asciiTheme="minorHAnsi" w:hAnsiTheme="minorHAnsi" w:cstheme="minorBidi"/>
              <w:noProof/>
            </w:rPr>
          </w:pPr>
          <w:hyperlink w:anchor="_Toc51695542" w:history="1">
            <w:r w:rsidR="002F32CF" w:rsidRPr="00F57686">
              <w:rPr>
                <w:rStyle w:val="Hyperlink"/>
                <w:noProof/>
              </w:rPr>
              <w:t>2.7.4.</w:t>
            </w:r>
            <w:r w:rsidR="002F32CF">
              <w:rPr>
                <w:rFonts w:asciiTheme="minorHAnsi" w:hAnsiTheme="minorHAnsi" w:cstheme="minorBidi"/>
                <w:noProof/>
              </w:rPr>
              <w:tab/>
            </w:r>
            <w:r w:rsidR="002F32CF" w:rsidRPr="00F57686">
              <w:rPr>
                <w:rStyle w:val="Hyperlink"/>
                <w:noProof/>
              </w:rPr>
              <w:t>Recurrent temporal</w:t>
            </w:r>
            <w:r w:rsidR="002F32CF">
              <w:rPr>
                <w:noProof/>
                <w:webHidden/>
              </w:rPr>
              <w:tab/>
            </w:r>
            <w:r w:rsidR="002F32CF">
              <w:rPr>
                <w:noProof/>
                <w:webHidden/>
              </w:rPr>
              <w:fldChar w:fldCharType="begin"/>
            </w:r>
            <w:r w:rsidR="002F32CF">
              <w:rPr>
                <w:noProof/>
                <w:webHidden/>
              </w:rPr>
              <w:instrText xml:space="preserve"> PAGEREF _Toc51695542 \h </w:instrText>
            </w:r>
            <w:r w:rsidR="002F32CF">
              <w:rPr>
                <w:noProof/>
                <w:webHidden/>
              </w:rPr>
            </w:r>
            <w:r w:rsidR="002F32CF">
              <w:rPr>
                <w:noProof/>
                <w:webHidden/>
              </w:rPr>
              <w:fldChar w:fldCharType="separate"/>
            </w:r>
            <w:r w:rsidR="00F27821">
              <w:rPr>
                <w:noProof/>
                <w:webHidden/>
              </w:rPr>
              <w:t>21</w:t>
            </w:r>
            <w:r w:rsidR="002F32CF">
              <w:rPr>
                <w:noProof/>
                <w:webHidden/>
              </w:rPr>
              <w:fldChar w:fldCharType="end"/>
            </w:r>
          </w:hyperlink>
        </w:p>
        <w:p w14:paraId="72F37B19" w14:textId="053873D4"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43" w:history="1">
            <w:r w:rsidR="002F32CF" w:rsidRPr="00F57686">
              <w:rPr>
                <w:rStyle w:val="Hyperlink"/>
                <w:noProof/>
              </w:rPr>
              <w:t>2.8.</w:t>
            </w:r>
            <w:r w:rsidR="002F32CF">
              <w:rPr>
                <w:rFonts w:asciiTheme="minorHAnsi" w:eastAsiaTheme="minorEastAsia" w:hAnsiTheme="minorHAnsi" w:cstheme="minorBidi"/>
                <w:noProof/>
                <w:sz w:val="22"/>
                <w:szCs w:val="22"/>
              </w:rPr>
              <w:tab/>
            </w:r>
            <w:r w:rsidR="002F32CF" w:rsidRPr="00F57686">
              <w:rPr>
                <w:rStyle w:val="Hyperlink"/>
                <w:noProof/>
              </w:rPr>
              <w:t>Recent works on Spatio-temporal information</w:t>
            </w:r>
            <w:r w:rsidR="002F32CF">
              <w:rPr>
                <w:noProof/>
                <w:webHidden/>
              </w:rPr>
              <w:tab/>
            </w:r>
            <w:r w:rsidR="002F32CF">
              <w:rPr>
                <w:noProof/>
                <w:webHidden/>
              </w:rPr>
              <w:fldChar w:fldCharType="begin"/>
            </w:r>
            <w:r w:rsidR="002F32CF">
              <w:rPr>
                <w:noProof/>
                <w:webHidden/>
              </w:rPr>
              <w:instrText xml:space="preserve"> PAGEREF _Toc51695543 \h </w:instrText>
            </w:r>
            <w:r w:rsidR="002F32CF">
              <w:rPr>
                <w:noProof/>
                <w:webHidden/>
              </w:rPr>
            </w:r>
            <w:r w:rsidR="002F32CF">
              <w:rPr>
                <w:noProof/>
                <w:webHidden/>
              </w:rPr>
              <w:fldChar w:fldCharType="separate"/>
            </w:r>
            <w:r w:rsidR="00F27821">
              <w:rPr>
                <w:noProof/>
                <w:webHidden/>
              </w:rPr>
              <w:t>21</w:t>
            </w:r>
            <w:r w:rsidR="002F32CF">
              <w:rPr>
                <w:noProof/>
                <w:webHidden/>
              </w:rPr>
              <w:fldChar w:fldCharType="end"/>
            </w:r>
          </w:hyperlink>
        </w:p>
        <w:p w14:paraId="01C67089" w14:textId="29503F6D"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44" w:history="1">
            <w:r w:rsidR="002F32CF" w:rsidRPr="00F57686">
              <w:rPr>
                <w:rStyle w:val="Hyperlink"/>
                <w:noProof/>
              </w:rPr>
              <w:t>2.9.</w:t>
            </w:r>
            <w:r w:rsidR="002F32CF">
              <w:rPr>
                <w:rFonts w:asciiTheme="minorHAnsi" w:eastAsiaTheme="minorEastAsia" w:hAnsiTheme="minorHAnsi" w:cstheme="minorBidi"/>
                <w:noProof/>
                <w:sz w:val="22"/>
                <w:szCs w:val="22"/>
              </w:rPr>
              <w:tab/>
            </w:r>
            <w:r w:rsidR="002F32CF" w:rsidRPr="00F57686">
              <w:rPr>
                <w:rStyle w:val="Hyperlink"/>
                <w:noProof/>
              </w:rPr>
              <w:t>Recent work summary</w:t>
            </w:r>
            <w:r w:rsidR="002F32CF">
              <w:rPr>
                <w:noProof/>
                <w:webHidden/>
              </w:rPr>
              <w:tab/>
            </w:r>
            <w:r w:rsidR="002F32CF">
              <w:rPr>
                <w:noProof/>
                <w:webHidden/>
              </w:rPr>
              <w:fldChar w:fldCharType="begin"/>
            </w:r>
            <w:r w:rsidR="002F32CF">
              <w:rPr>
                <w:noProof/>
                <w:webHidden/>
              </w:rPr>
              <w:instrText xml:space="preserve"> PAGEREF _Toc51695544 \h </w:instrText>
            </w:r>
            <w:r w:rsidR="002F32CF">
              <w:rPr>
                <w:noProof/>
                <w:webHidden/>
              </w:rPr>
            </w:r>
            <w:r w:rsidR="002F32CF">
              <w:rPr>
                <w:noProof/>
                <w:webHidden/>
              </w:rPr>
              <w:fldChar w:fldCharType="separate"/>
            </w:r>
            <w:r w:rsidR="00F27821">
              <w:rPr>
                <w:noProof/>
                <w:webHidden/>
              </w:rPr>
              <w:t>23</w:t>
            </w:r>
            <w:r w:rsidR="002F32CF">
              <w:rPr>
                <w:noProof/>
                <w:webHidden/>
              </w:rPr>
              <w:fldChar w:fldCharType="end"/>
            </w:r>
          </w:hyperlink>
        </w:p>
        <w:p w14:paraId="34D7F463" w14:textId="7872AD26" w:rsidR="002F32CF" w:rsidRDefault="00FC0B95">
          <w:pPr>
            <w:pStyle w:val="TOC1"/>
            <w:tabs>
              <w:tab w:val="left" w:pos="440"/>
              <w:tab w:val="right" w:leader="dot" w:pos="9350"/>
            </w:tabs>
            <w:rPr>
              <w:rFonts w:asciiTheme="minorHAnsi" w:eastAsiaTheme="minorEastAsia" w:hAnsiTheme="minorHAnsi" w:cstheme="minorBidi"/>
              <w:noProof/>
              <w:sz w:val="22"/>
              <w:szCs w:val="22"/>
            </w:rPr>
          </w:pPr>
          <w:hyperlink w:anchor="_Toc51695545" w:history="1">
            <w:r w:rsidR="002F32CF" w:rsidRPr="00F57686">
              <w:rPr>
                <w:rStyle w:val="Hyperlink"/>
                <w:noProof/>
              </w:rPr>
              <w:t>3.</w:t>
            </w:r>
            <w:r w:rsidR="002F32CF">
              <w:rPr>
                <w:rFonts w:asciiTheme="minorHAnsi" w:eastAsiaTheme="minorEastAsia" w:hAnsiTheme="minorHAnsi" w:cstheme="minorBidi"/>
                <w:noProof/>
                <w:sz w:val="22"/>
                <w:szCs w:val="22"/>
              </w:rPr>
              <w:tab/>
            </w:r>
            <w:r w:rsidR="002F32CF" w:rsidRPr="00F57686">
              <w:rPr>
                <w:rStyle w:val="Hyperlink"/>
                <w:noProof/>
              </w:rPr>
              <w:t>Materials and Methods</w:t>
            </w:r>
            <w:r w:rsidR="002F32CF">
              <w:rPr>
                <w:noProof/>
                <w:webHidden/>
              </w:rPr>
              <w:tab/>
            </w:r>
            <w:r w:rsidR="002F32CF">
              <w:rPr>
                <w:noProof/>
                <w:webHidden/>
              </w:rPr>
              <w:fldChar w:fldCharType="begin"/>
            </w:r>
            <w:r w:rsidR="002F32CF">
              <w:rPr>
                <w:noProof/>
                <w:webHidden/>
              </w:rPr>
              <w:instrText xml:space="preserve"> PAGEREF _Toc51695545 \h </w:instrText>
            </w:r>
            <w:r w:rsidR="002F32CF">
              <w:rPr>
                <w:noProof/>
                <w:webHidden/>
              </w:rPr>
            </w:r>
            <w:r w:rsidR="002F32CF">
              <w:rPr>
                <w:noProof/>
                <w:webHidden/>
              </w:rPr>
              <w:fldChar w:fldCharType="separate"/>
            </w:r>
            <w:r w:rsidR="00F27821">
              <w:rPr>
                <w:noProof/>
                <w:webHidden/>
              </w:rPr>
              <w:t>28</w:t>
            </w:r>
            <w:r w:rsidR="002F32CF">
              <w:rPr>
                <w:noProof/>
                <w:webHidden/>
              </w:rPr>
              <w:fldChar w:fldCharType="end"/>
            </w:r>
          </w:hyperlink>
        </w:p>
        <w:p w14:paraId="5BC751C8" w14:textId="07B5CA14"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46" w:history="1">
            <w:r w:rsidR="002F32CF" w:rsidRPr="00F57686">
              <w:rPr>
                <w:rStyle w:val="Hyperlink"/>
                <w:noProof/>
              </w:rPr>
              <w:t>3.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46 \h </w:instrText>
            </w:r>
            <w:r w:rsidR="002F32CF">
              <w:rPr>
                <w:noProof/>
                <w:webHidden/>
              </w:rPr>
            </w:r>
            <w:r w:rsidR="002F32CF">
              <w:rPr>
                <w:noProof/>
                <w:webHidden/>
              </w:rPr>
              <w:fldChar w:fldCharType="separate"/>
            </w:r>
            <w:r w:rsidR="00F27821">
              <w:rPr>
                <w:noProof/>
                <w:webHidden/>
              </w:rPr>
              <w:t>28</w:t>
            </w:r>
            <w:r w:rsidR="002F32CF">
              <w:rPr>
                <w:noProof/>
                <w:webHidden/>
              </w:rPr>
              <w:fldChar w:fldCharType="end"/>
            </w:r>
          </w:hyperlink>
        </w:p>
        <w:p w14:paraId="08995202" w14:textId="3E79EAF2"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47" w:history="1">
            <w:r w:rsidR="002F32CF" w:rsidRPr="00F57686">
              <w:rPr>
                <w:rStyle w:val="Hyperlink"/>
                <w:noProof/>
              </w:rPr>
              <w:t>3.2.</w:t>
            </w:r>
            <w:r w:rsidR="002F32CF">
              <w:rPr>
                <w:rFonts w:asciiTheme="minorHAnsi" w:eastAsiaTheme="minorEastAsia" w:hAnsiTheme="minorHAnsi" w:cstheme="minorBidi"/>
                <w:noProof/>
                <w:sz w:val="22"/>
                <w:szCs w:val="22"/>
              </w:rPr>
              <w:tab/>
            </w:r>
            <w:r w:rsidR="002F32CF" w:rsidRPr="00F57686">
              <w:rPr>
                <w:rStyle w:val="Hyperlink"/>
                <w:noProof/>
              </w:rPr>
              <w:t>Dataset</w:t>
            </w:r>
            <w:r w:rsidR="002F32CF">
              <w:rPr>
                <w:noProof/>
                <w:webHidden/>
              </w:rPr>
              <w:tab/>
            </w:r>
            <w:r w:rsidR="002F32CF">
              <w:rPr>
                <w:noProof/>
                <w:webHidden/>
              </w:rPr>
              <w:fldChar w:fldCharType="begin"/>
            </w:r>
            <w:r w:rsidR="002F32CF">
              <w:rPr>
                <w:noProof/>
                <w:webHidden/>
              </w:rPr>
              <w:instrText xml:space="preserve"> PAGEREF _Toc51695547 \h </w:instrText>
            </w:r>
            <w:r w:rsidR="002F32CF">
              <w:rPr>
                <w:noProof/>
                <w:webHidden/>
              </w:rPr>
            </w:r>
            <w:r w:rsidR="002F32CF">
              <w:rPr>
                <w:noProof/>
                <w:webHidden/>
              </w:rPr>
              <w:fldChar w:fldCharType="separate"/>
            </w:r>
            <w:r w:rsidR="00F27821">
              <w:rPr>
                <w:noProof/>
                <w:webHidden/>
              </w:rPr>
              <w:t>28</w:t>
            </w:r>
            <w:r w:rsidR="002F32CF">
              <w:rPr>
                <w:noProof/>
                <w:webHidden/>
              </w:rPr>
              <w:fldChar w:fldCharType="end"/>
            </w:r>
          </w:hyperlink>
        </w:p>
        <w:p w14:paraId="7CEBBCDD" w14:textId="6B0F2930"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48" w:history="1">
            <w:r w:rsidR="002F32CF" w:rsidRPr="00F57686">
              <w:rPr>
                <w:rStyle w:val="Hyperlink"/>
                <w:noProof/>
              </w:rPr>
              <w:t>3.3.</w:t>
            </w:r>
            <w:r w:rsidR="002F32CF">
              <w:rPr>
                <w:rFonts w:asciiTheme="minorHAnsi" w:eastAsiaTheme="minorEastAsia" w:hAnsiTheme="minorHAnsi" w:cstheme="minorBidi"/>
                <w:noProof/>
                <w:sz w:val="22"/>
                <w:szCs w:val="22"/>
              </w:rPr>
              <w:tab/>
            </w:r>
            <w:r w:rsidR="002F32CF" w:rsidRPr="00F57686">
              <w:rPr>
                <w:rStyle w:val="Hyperlink"/>
                <w:noProof/>
              </w:rPr>
              <w:t>Development tools</w:t>
            </w:r>
            <w:r w:rsidR="002F32CF">
              <w:rPr>
                <w:noProof/>
                <w:webHidden/>
              </w:rPr>
              <w:tab/>
            </w:r>
            <w:r w:rsidR="002F32CF">
              <w:rPr>
                <w:noProof/>
                <w:webHidden/>
              </w:rPr>
              <w:fldChar w:fldCharType="begin"/>
            </w:r>
            <w:r w:rsidR="002F32CF">
              <w:rPr>
                <w:noProof/>
                <w:webHidden/>
              </w:rPr>
              <w:instrText xml:space="preserve"> PAGEREF _Toc51695548 \h </w:instrText>
            </w:r>
            <w:r w:rsidR="002F32CF">
              <w:rPr>
                <w:noProof/>
                <w:webHidden/>
              </w:rPr>
            </w:r>
            <w:r w:rsidR="002F32CF">
              <w:rPr>
                <w:noProof/>
                <w:webHidden/>
              </w:rPr>
              <w:fldChar w:fldCharType="separate"/>
            </w:r>
            <w:r w:rsidR="00F27821">
              <w:rPr>
                <w:noProof/>
                <w:webHidden/>
              </w:rPr>
              <w:t>31</w:t>
            </w:r>
            <w:r w:rsidR="002F32CF">
              <w:rPr>
                <w:noProof/>
                <w:webHidden/>
              </w:rPr>
              <w:fldChar w:fldCharType="end"/>
            </w:r>
          </w:hyperlink>
        </w:p>
        <w:p w14:paraId="7AB95594" w14:textId="47C24531"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49" w:history="1">
            <w:r w:rsidR="002F32CF" w:rsidRPr="00F57686">
              <w:rPr>
                <w:rStyle w:val="Hyperlink"/>
                <w:noProof/>
              </w:rPr>
              <w:t>3.4.</w:t>
            </w:r>
            <w:r w:rsidR="002F32CF">
              <w:rPr>
                <w:rFonts w:asciiTheme="minorHAnsi" w:eastAsiaTheme="minorEastAsia" w:hAnsiTheme="minorHAnsi" w:cstheme="minorBidi"/>
                <w:noProof/>
                <w:sz w:val="22"/>
                <w:szCs w:val="22"/>
              </w:rPr>
              <w:tab/>
            </w:r>
            <w:r w:rsidR="002F32CF" w:rsidRPr="00F57686">
              <w:rPr>
                <w:rStyle w:val="Hyperlink"/>
                <w:noProof/>
              </w:rPr>
              <w:t>Design tools</w:t>
            </w:r>
            <w:r w:rsidR="002F32CF">
              <w:rPr>
                <w:noProof/>
                <w:webHidden/>
              </w:rPr>
              <w:tab/>
            </w:r>
            <w:r w:rsidR="002F32CF">
              <w:rPr>
                <w:noProof/>
                <w:webHidden/>
              </w:rPr>
              <w:fldChar w:fldCharType="begin"/>
            </w:r>
            <w:r w:rsidR="002F32CF">
              <w:rPr>
                <w:noProof/>
                <w:webHidden/>
              </w:rPr>
              <w:instrText xml:space="preserve"> PAGEREF _Toc51695549 \h </w:instrText>
            </w:r>
            <w:r w:rsidR="002F32CF">
              <w:rPr>
                <w:noProof/>
                <w:webHidden/>
              </w:rPr>
            </w:r>
            <w:r w:rsidR="002F32CF">
              <w:rPr>
                <w:noProof/>
                <w:webHidden/>
              </w:rPr>
              <w:fldChar w:fldCharType="separate"/>
            </w:r>
            <w:r w:rsidR="00F27821">
              <w:rPr>
                <w:noProof/>
                <w:webHidden/>
              </w:rPr>
              <w:t>31</w:t>
            </w:r>
            <w:r w:rsidR="002F32CF">
              <w:rPr>
                <w:noProof/>
                <w:webHidden/>
              </w:rPr>
              <w:fldChar w:fldCharType="end"/>
            </w:r>
          </w:hyperlink>
        </w:p>
        <w:p w14:paraId="3315132A" w14:textId="2DED19C3"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50" w:history="1">
            <w:r w:rsidR="002F32CF" w:rsidRPr="00F57686">
              <w:rPr>
                <w:rStyle w:val="Hyperlink"/>
                <w:noProof/>
              </w:rPr>
              <w:t>3.5.</w:t>
            </w:r>
            <w:r w:rsidR="002F32CF">
              <w:rPr>
                <w:rFonts w:asciiTheme="minorHAnsi" w:eastAsiaTheme="minorEastAsia" w:hAnsiTheme="minorHAnsi" w:cstheme="minorBidi"/>
                <w:noProof/>
                <w:sz w:val="22"/>
                <w:szCs w:val="22"/>
              </w:rPr>
              <w:tab/>
            </w:r>
            <w:r w:rsidR="002F32CF" w:rsidRPr="00F57686">
              <w:rPr>
                <w:rStyle w:val="Hyperlink"/>
                <w:noProof/>
              </w:rPr>
              <w:t>Prototype development framework</w:t>
            </w:r>
            <w:r w:rsidR="002F32CF">
              <w:rPr>
                <w:noProof/>
                <w:webHidden/>
              </w:rPr>
              <w:tab/>
            </w:r>
            <w:r w:rsidR="002F32CF">
              <w:rPr>
                <w:noProof/>
                <w:webHidden/>
              </w:rPr>
              <w:fldChar w:fldCharType="begin"/>
            </w:r>
            <w:r w:rsidR="002F32CF">
              <w:rPr>
                <w:noProof/>
                <w:webHidden/>
              </w:rPr>
              <w:instrText xml:space="preserve"> PAGEREF _Toc51695550 \h </w:instrText>
            </w:r>
            <w:r w:rsidR="002F32CF">
              <w:rPr>
                <w:noProof/>
                <w:webHidden/>
              </w:rPr>
            </w:r>
            <w:r w:rsidR="002F32CF">
              <w:rPr>
                <w:noProof/>
                <w:webHidden/>
              </w:rPr>
              <w:fldChar w:fldCharType="separate"/>
            </w:r>
            <w:r w:rsidR="00F27821">
              <w:rPr>
                <w:noProof/>
                <w:webHidden/>
              </w:rPr>
              <w:t>32</w:t>
            </w:r>
            <w:r w:rsidR="002F32CF">
              <w:rPr>
                <w:noProof/>
                <w:webHidden/>
              </w:rPr>
              <w:fldChar w:fldCharType="end"/>
            </w:r>
          </w:hyperlink>
        </w:p>
        <w:p w14:paraId="4A8D0A99" w14:textId="79C7863C" w:rsidR="002F32CF" w:rsidRDefault="00FC0B95">
          <w:pPr>
            <w:pStyle w:val="TOC3"/>
            <w:tabs>
              <w:tab w:val="left" w:pos="1320"/>
              <w:tab w:val="right" w:leader="dot" w:pos="9350"/>
            </w:tabs>
            <w:rPr>
              <w:rFonts w:asciiTheme="minorHAnsi" w:hAnsiTheme="minorHAnsi" w:cstheme="minorBidi"/>
              <w:noProof/>
            </w:rPr>
          </w:pPr>
          <w:hyperlink w:anchor="_Toc51695551" w:history="1">
            <w:r w:rsidR="002F32CF" w:rsidRPr="00F57686">
              <w:rPr>
                <w:rStyle w:val="Hyperlink"/>
                <w:noProof/>
              </w:rPr>
              <w:t>3.5.1.</w:t>
            </w:r>
            <w:r w:rsidR="002F32CF">
              <w:rPr>
                <w:rFonts w:asciiTheme="minorHAnsi" w:hAnsiTheme="minorHAnsi" w:cstheme="minorBidi"/>
                <w:noProof/>
              </w:rPr>
              <w:tab/>
            </w:r>
            <w:r w:rsidR="002F32CF" w:rsidRPr="00F57686">
              <w:rPr>
                <w:rStyle w:val="Hyperlink"/>
                <w:noProof/>
              </w:rPr>
              <w:t>TensorFlow</w:t>
            </w:r>
            <w:r w:rsidR="002F32CF">
              <w:rPr>
                <w:noProof/>
                <w:webHidden/>
              </w:rPr>
              <w:tab/>
            </w:r>
            <w:r w:rsidR="002F32CF">
              <w:rPr>
                <w:noProof/>
                <w:webHidden/>
              </w:rPr>
              <w:fldChar w:fldCharType="begin"/>
            </w:r>
            <w:r w:rsidR="002F32CF">
              <w:rPr>
                <w:noProof/>
                <w:webHidden/>
              </w:rPr>
              <w:instrText xml:space="preserve"> PAGEREF _Toc51695551 \h </w:instrText>
            </w:r>
            <w:r w:rsidR="002F32CF">
              <w:rPr>
                <w:noProof/>
                <w:webHidden/>
              </w:rPr>
            </w:r>
            <w:r w:rsidR="002F32CF">
              <w:rPr>
                <w:noProof/>
                <w:webHidden/>
              </w:rPr>
              <w:fldChar w:fldCharType="separate"/>
            </w:r>
            <w:r w:rsidR="00F27821">
              <w:rPr>
                <w:noProof/>
                <w:webHidden/>
              </w:rPr>
              <w:t>32</w:t>
            </w:r>
            <w:r w:rsidR="002F32CF">
              <w:rPr>
                <w:noProof/>
                <w:webHidden/>
              </w:rPr>
              <w:fldChar w:fldCharType="end"/>
            </w:r>
          </w:hyperlink>
        </w:p>
        <w:p w14:paraId="1FDC6F58" w14:textId="1C963F44" w:rsidR="002F32CF" w:rsidRDefault="00FC0B95">
          <w:pPr>
            <w:pStyle w:val="TOC3"/>
            <w:tabs>
              <w:tab w:val="left" w:pos="1320"/>
              <w:tab w:val="right" w:leader="dot" w:pos="9350"/>
            </w:tabs>
            <w:rPr>
              <w:rFonts w:asciiTheme="minorHAnsi" w:hAnsiTheme="minorHAnsi" w:cstheme="minorBidi"/>
              <w:noProof/>
            </w:rPr>
          </w:pPr>
          <w:hyperlink w:anchor="_Toc51695552" w:history="1">
            <w:r w:rsidR="002F32CF" w:rsidRPr="00F57686">
              <w:rPr>
                <w:rStyle w:val="Hyperlink"/>
                <w:noProof/>
              </w:rPr>
              <w:t>3.5.2.</w:t>
            </w:r>
            <w:r w:rsidR="002F32CF">
              <w:rPr>
                <w:rFonts w:asciiTheme="minorHAnsi" w:hAnsiTheme="minorHAnsi" w:cstheme="minorBidi"/>
                <w:noProof/>
              </w:rPr>
              <w:tab/>
            </w:r>
            <w:r w:rsidR="002F32CF" w:rsidRPr="00F57686">
              <w:rPr>
                <w:rStyle w:val="Hyperlink"/>
                <w:noProof/>
              </w:rPr>
              <w:t>OpenCV</w:t>
            </w:r>
            <w:r w:rsidR="002F32CF">
              <w:rPr>
                <w:noProof/>
                <w:webHidden/>
              </w:rPr>
              <w:tab/>
            </w:r>
            <w:r w:rsidR="002F32CF">
              <w:rPr>
                <w:noProof/>
                <w:webHidden/>
              </w:rPr>
              <w:fldChar w:fldCharType="begin"/>
            </w:r>
            <w:r w:rsidR="002F32CF">
              <w:rPr>
                <w:noProof/>
                <w:webHidden/>
              </w:rPr>
              <w:instrText xml:space="preserve"> PAGEREF _Toc51695552 \h </w:instrText>
            </w:r>
            <w:r w:rsidR="002F32CF">
              <w:rPr>
                <w:noProof/>
                <w:webHidden/>
              </w:rPr>
            </w:r>
            <w:r w:rsidR="002F32CF">
              <w:rPr>
                <w:noProof/>
                <w:webHidden/>
              </w:rPr>
              <w:fldChar w:fldCharType="separate"/>
            </w:r>
            <w:r w:rsidR="00F27821">
              <w:rPr>
                <w:noProof/>
                <w:webHidden/>
              </w:rPr>
              <w:t>33</w:t>
            </w:r>
            <w:r w:rsidR="002F32CF">
              <w:rPr>
                <w:noProof/>
                <w:webHidden/>
              </w:rPr>
              <w:fldChar w:fldCharType="end"/>
            </w:r>
          </w:hyperlink>
        </w:p>
        <w:p w14:paraId="66A83BB0" w14:textId="3885F812" w:rsidR="002F32CF" w:rsidRDefault="00FC0B95">
          <w:pPr>
            <w:pStyle w:val="TOC3"/>
            <w:tabs>
              <w:tab w:val="left" w:pos="1320"/>
              <w:tab w:val="right" w:leader="dot" w:pos="9350"/>
            </w:tabs>
            <w:rPr>
              <w:rFonts w:asciiTheme="minorHAnsi" w:hAnsiTheme="minorHAnsi" w:cstheme="minorBidi"/>
              <w:noProof/>
            </w:rPr>
          </w:pPr>
          <w:hyperlink w:anchor="_Toc51695553" w:history="1">
            <w:r w:rsidR="002F32CF" w:rsidRPr="00F57686">
              <w:rPr>
                <w:rStyle w:val="Hyperlink"/>
                <w:noProof/>
              </w:rPr>
              <w:t>3.5.3.</w:t>
            </w:r>
            <w:r w:rsidR="002F32CF">
              <w:rPr>
                <w:rFonts w:asciiTheme="minorHAnsi" w:hAnsiTheme="minorHAnsi" w:cstheme="minorBidi"/>
                <w:noProof/>
              </w:rPr>
              <w:tab/>
            </w:r>
            <w:r w:rsidR="002F32CF" w:rsidRPr="00F57686">
              <w:rPr>
                <w:rStyle w:val="Hyperlink"/>
                <w:noProof/>
              </w:rPr>
              <w:t>MATLAB Deep Network Designer</w:t>
            </w:r>
            <w:r w:rsidR="002F32CF">
              <w:rPr>
                <w:noProof/>
                <w:webHidden/>
              </w:rPr>
              <w:tab/>
            </w:r>
            <w:r w:rsidR="002F32CF">
              <w:rPr>
                <w:noProof/>
                <w:webHidden/>
              </w:rPr>
              <w:fldChar w:fldCharType="begin"/>
            </w:r>
            <w:r w:rsidR="002F32CF">
              <w:rPr>
                <w:noProof/>
                <w:webHidden/>
              </w:rPr>
              <w:instrText xml:space="preserve"> PAGEREF _Toc51695553 \h </w:instrText>
            </w:r>
            <w:r w:rsidR="002F32CF">
              <w:rPr>
                <w:noProof/>
                <w:webHidden/>
              </w:rPr>
            </w:r>
            <w:r w:rsidR="002F32CF">
              <w:rPr>
                <w:noProof/>
                <w:webHidden/>
              </w:rPr>
              <w:fldChar w:fldCharType="separate"/>
            </w:r>
            <w:r w:rsidR="00F27821">
              <w:rPr>
                <w:noProof/>
                <w:webHidden/>
              </w:rPr>
              <w:t>33</w:t>
            </w:r>
            <w:r w:rsidR="002F32CF">
              <w:rPr>
                <w:noProof/>
                <w:webHidden/>
              </w:rPr>
              <w:fldChar w:fldCharType="end"/>
            </w:r>
          </w:hyperlink>
        </w:p>
        <w:p w14:paraId="5F06BC08" w14:textId="11469E1A"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54" w:history="1">
            <w:r w:rsidR="002F32CF" w:rsidRPr="00F57686">
              <w:rPr>
                <w:rStyle w:val="Hyperlink"/>
                <w:noProof/>
              </w:rPr>
              <w:t>3.6.</w:t>
            </w:r>
            <w:r w:rsidR="002F32CF">
              <w:rPr>
                <w:rFonts w:asciiTheme="minorHAnsi" w:eastAsiaTheme="minorEastAsia" w:hAnsiTheme="minorHAnsi" w:cstheme="minorBidi"/>
                <w:noProof/>
                <w:sz w:val="22"/>
                <w:szCs w:val="22"/>
              </w:rPr>
              <w:tab/>
            </w:r>
            <w:r w:rsidR="002F32CF" w:rsidRPr="00F57686">
              <w:rPr>
                <w:rStyle w:val="Hyperlink"/>
                <w:noProof/>
              </w:rPr>
              <w:t>Baselines</w:t>
            </w:r>
            <w:r w:rsidR="002F32CF">
              <w:rPr>
                <w:noProof/>
                <w:webHidden/>
              </w:rPr>
              <w:tab/>
            </w:r>
            <w:r w:rsidR="002F32CF">
              <w:rPr>
                <w:noProof/>
                <w:webHidden/>
              </w:rPr>
              <w:fldChar w:fldCharType="begin"/>
            </w:r>
            <w:r w:rsidR="002F32CF">
              <w:rPr>
                <w:noProof/>
                <w:webHidden/>
              </w:rPr>
              <w:instrText xml:space="preserve"> PAGEREF _Toc51695554 \h </w:instrText>
            </w:r>
            <w:r w:rsidR="002F32CF">
              <w:rPr>
                <w:noProof/>
                <w:webHidden/>
              </w:rPr>
            </w:r>
            <w:r w:rsidR="002F32CF">
              <w:rPr>
                <w:noProof/>
                <w:webHidden/>
              </w:rPr>
              <w:fldChar w:fldCharType="separate"/>
            </w:r>
            <w:r w:rsidR="00F27821">
              <w:rPr>
                <w:noProof/>
                <w:webHidden/>
              </w:rPr>
              <w:t>33</w:t>
            </w:r>
            <w:r w:rsidR="002F32CF">
              <w:rPr>
                <w:noProof/>
                <w:webHidden/>
              </w:rPr>
              <w:fldChar w:fldCharType="end"/>
            </w:r>
          </w:hyperlink>
        </w:p>
        <w:p w14:paraId="20686ABB" w14:textId="7C01F3DA"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55" w:history="1">
            <w:r w:rsidR="002F32CF" w:rsidRPr="00F57686">
              <w:rPr>
                <w:rStyle w:val="Hyperlink"/>
                <w:noProof/>
              </w:rPr>
              <w:t>3.7.</w:t>
            </w:r>
            <w:r w:rsidR="002F32CF">
              <w:rPr>
                <w:rFonts w:asciiTheme="minorHAnsi" w:eastAsiaTheme="minorEastAsia" w:hAnsiTheme="minorHAnsi" w:cstheme="minorBidi"/>
                <w:noProof/>
                <w:sz w:val="22"/>
                <w:szCs w:val="22"/>
              </w:rPr>
              <w:tab/>
            </w:r>
            <w:r w:rsidR="002F32CF" w:rsidRPr="00F57686">
              <w:rPr>
                <w:rStyle w:val="Hyperlink"/>
                <w:noProof/>
              </w:rPr>
              <w:t>Feature Extraction Algorithm</w:t>
            </w:r>
            <w:r w:rsidR="002F32CF">
              <w:rPr>
                <w:noProof/>
                <w:webHidden/>
              </w:rPr>
              <w:tab/>
            </w:r>
            <w:r w:rsidR="002F32CF">
              <w:rPr>
                <w:noProof/>
                <w:webHidden/>
              </w:rPr>
              <w:fldChar w:fldCharType="begin"/>
            </w:r>
            <w:r w:rsidR="002F32CF">
              <w:rPr>
                <w:noProof/>
                <w:webHidden/>
              </w:rPr>
              <w:instrText xml:space="preserve"> PAGEREF _Toc51695555 \h </w:instrText>
            </w:r>
            <w:r w:rsidR="002F32CF">
              <w:rPr>
                <w:noProof/>
                <w:webHidden/>
              </w:rPr>
            </w:r>
            <w:r w:rsidR="002F32CF">
              <w:rPr>
                <w:noProof/>
                <w:webHidden/>
              </w:rPr>
              <w:fldChar w:fldCharType="separate"/>
            </w:r>
            <w:r w:rsidR="00F27821">
              <w:rPr>
                <w:noProof/>
                <w:webHidden/>
              </w:rPr>
              <w:t>34</w:t>
            </w:r>
            <w:r w:rsidR="002F32CF">
              <w:rPr>
                <w:noProof/>
                <w:webHidden/>
              </w:rPr>
              <w:fldChar w:fldCharType="end"/>
            </w:r>
          </w:hyperlink>
        </w:p>
        <w:p w14:paraId="60D34A05" w14:textId="5B4958B7"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56" w:history="1">
            <w:r w:rsidR="002F32CF" w:rsidRPr="00F57686">
              <w:rPr>
                <w:rStyle w:val="Hyperlink"/>
                <w:noProof/>
              </w:rPr>
              <w:t>3.8.</w:t>
            </w:r>
            <w:r w:rsidR="002F32CF">
              <w:rPr>
                <w:rFonts w:asciiTheme="minorHAnsi" w:eastAsiaTheme="minorEastAsia" w:hAnsiTheme="minorHAnsi" w:cstheme="minorBidi"/>
                <w:noProof/>
                <w:sz w:val="22"/>
                <w:szCs w:val="22"/>
              </w:rPr>
              <w:tab/>
            </w:r>
            <w:r w:rsidR="002F32CF" w:rsidRPr="00F57686">
              <w:rPr>
                <w:rStyle w:val="Hyperlink"/>
                <w:noProof/>
              </w:rPr>
              <w:t>Evaluation methods</w:t>
            </w:r>
            <w:r w:rsidR="002F32CF">
              <w:rPr>
                <w:noProof/>
                <w:webHidden/>
              </w:rPr>
              <w:tab/>
            </w:r>
            <w:r w:rsidR="002F32CF">
              <w:rPr>
                <w:noProof/>
                <w:webHidden/>
              </w:rPr>
              <w:fldChar w:fldCharType="begin"/>
            </w:r>
            <w:r w:rsidR="002F32CF">
              <w:rPr>
                <w:noProof/>
                <w:webHidden/>
              </w:rPr>
              <w:instrText xml:space="preserve"> PAGEREF _Toc51695556 \h </w:instrText>
            </w:r>
            <w:r w:rsidR="002F32CF">
              <w:rPr>
                <w:noProof/>
                <w:webHidden/>
              </w:rPr>
            </w:r>
            <w:r w:rsidR="002F32CF">
              <w:rPr>
                <w:noProof/>
                <w:webHidden/>
              </w:rPr>
              <w:fldChar w:fldCharType="separate"/>
            </w:r>
            <w:r w:rsidR="00F27821">
              <w:rPr>
                <w:noProof/>
                <w:webHidden/>
              </w:rPr>
              <w:t>35</w:t>
            </w:r>
            <w:r w:rsidR="002F32CF">
              <w:rPr>
                <w:noProof/>
                <w:webHidden/>
              </w:rPr>
              <w:fldChar w:fldCharType="end"/>
            </w:r>
          </w:hyperlink>
        </w:p>
        <w:p w14:paraId="24CB839A" w14:textId="71C8B220" w:rsidR="002F32CF" w:rsidRDefault="00FC0B95">
          <w:pPr>
            <w:pStyle w:val="TOC3"/>
            <w:tabs>
              <w:tab w:val="left" w:pos="1320"/>
              <w:tab w:val="right" w:leader="dot" w:pos="9350"/>
            </w:tabs>
            <w:rPr>
              <w:rFonts w:asciiTheme="minorHAnsi" w:hAnsiTheme="minorHAnsi" w:cstheme="minorBidi"/>
              <w:noProof/>
            </w:rPr>
          </w:pPr>
          <w:hyperlink w:anchor="_Toc51695557" w:history="1">
            <w:r w:rsidR="002F32CF" w:rsidRPr="00F57686">
              <w:rPr>
                <w:rStyle w:val="Hyperlink"/>
                <w:noProof/>
              </w:rPr>
              <w:t>3.8.1.</w:t>
            </w:r>
            <w:r w:rsidR="002F32CF">
              <w:rPr>
                <w:rFonts w:asciiTheme="minorHAnsi" w:hAnsiTheme="minorHAnsi" w:cstheme="minorBidi"/>
                <w:noProof/>
              </w:rPr>
              <w:tab/>
            </w:r>
            <w:r w:rsidR="002F32CF" w:rsidRPr="00F57686">
              <w:rPr>
                <w:rStyle w:val="Hyperlink"/>
                <w:noProof/>
              </w:rPr>
              <w:t>Human evaluation study</w:t>
            </w:r>
            <w:r w:rsidR="002F32CF">
              <w:rPr>
                <w:noProof/>
                <w:webHidden/>
              </w:rPr>
              <w:tab/>
            </w:r>
            <w:r w:rsidR="002F32CF">
              <w:rPr>
                <w:noProof/>
                <w:webHidden/>
              </w:rPr>
              <w:fldChar w:fldCharType="begin"/>
            </w:r>
            <w:r w:rsidR="002F32CF">
              <w:rPr>
                <w:noProof/>
                <w:webHidden/>
              </w:rPr>
              <w:instrText xml:space="preserve"> PAGEREF _Toc51695557 \h </w:instrText>
            </w:r>
            <w:r w:rsidR="002F32CF">
              <w:rPr>
                <w:noProof/>
                <w:webHidden/>
              </w:rPr>
            </w:r>
            <w:r w:rsidR="002F32CF">
              <w:rPr>
                <w:noProof/>
                <w:webHidden/>
              </w:rPr>
              <w:fldChar w:fldCharType="separate"/>
            </w:r>
            <w:r w:rsidR="00F27821">
              <w:rPr>
                <w:noProof/>
                <w:webHidden/>
              </w:rPr>
              <w:t>35</w:t>
            </w:r>
            <w:r w:rsidR="002F32CF">
              <w:rPr>
                <w:noProof/>
                <w:webHidden/>
              </w:rPr>
              <w:fldChar w:fldCharType="end"/>
            </w:r>
          </w:hyperlink>
        </w:p>
        <w:p w14:paraId="2E845FFF" w14:textId="62E02D7D" w:rsidR="002F32CF" w:rsidRDefault="00FC0B95">
          <w:pPr>
            <w:pStyle w:val="TOC3"/>
            <w:tabs>
              <w:tab w:val="left" w:pos="1320"/>
              <w:tab w:val="right" w:leader="dot" w:pos="9350"/>
            </w:tabs>
            <w:rPr>
              <w:rFonts w:asciiTheme="minorHAnsi" w:hAnsiTheme="minorHAnsi" w:cstheme="minorBidi"/>
              <w:noProof/>
            </w:rPr>
          </w:pPr>
          <w:hyperlink w:anchor="_Toc51695558" w:history="1">
            <w:r w:rsidR="002F32CF" w:rsidRPr="00F57686">
              <w:rPr>
                <w:rStyle w:val="Hyperlink"/>
                <w:noProof/>
              </w:rPr>
              <w:t>3.8.2.</w:t>
            </w:r>
            <w:r w:rsidR="002F32CF">
              <w:rPr>
                <w:rFonts w:asciiTheme="minorHAnsi" w:hAnsiTheme="minorHAnsi" w:cstheme="minorBidi"/>
                <w:noProof/>
              </w:rPr>
              <w:tab/>
            </w:r>
            <w:r w:rsidR="002F32CF" w:rsidRPr="00F57686">
              <w:rPr>
                <w:rStyle w:val="Hyperlink"/>
                <w:noProof/>
              </w:rPr>
              <w:t>Inception score</w:t>
            </w:r>
            <w:r w:rsidR="002F32CF">
              <w:rPr>
                <w:noProof/>
                <w:webHidden/>
              </w:rPr>
              <w:tab/>
            </w:r>
            <w:r w:rsidR="002F32CF">
              <w:rPr>
                <w:noProof/>
                <w:webHidden/>
              </w:rPr>
              <w:fldChar w:fldCharType="begin"/>
            </w:r>
            <w:r w:rsidR="002F32CF">
              <w:rPr>
                <w:noProof/>
                <w:webHidden/>
              </w:rPr>
              <w:instrText xml:space="preserve"> PAGEREF _Toc51695558 \h </w:instrText>
            </w:r>
            <w:r w:rsidR="002F32CF">
              <w:rPr>
                <w:noProof/>
                <w:webHidden/>
              </w:rPr>
            </w:r>
            <w:r w:rsidR="002F32CF">
              <w:rPr>
                <w:noProof/>
                <w:webHidden/>
              </w:rPr>
              <w:fldChar w:fldCharType="separate"/>
            </w:r>
            <w:r w:rsidR="00F27821">
              <w:rPr>
                <w:noProof/>
                <w:webHidden/>
              </w:rPr>
              <w:t>35</w:t>
            </w:r>
            <w:r w:rsidR="002F32CF">
              <w:rPr>
                <w:noProof/>
                <w:webHidden/>
              </w:rPr>
              <w:fldChar w:fldCharType="end"/>
            </w:r>
          </w:hyperlink>
        </w:p>
        <w:p w14:paraId="27638431" w14:textId="5D28F091" w:rsidR="002F32CF" w:rsidRDefault="00FC0B95">
          <w:pPr>
            <w:pStyle w:val="TOC1"/>
            <w:tabs>
              <w:tab w:val="left" w:pos="440"/>
              <w:tab w:val="right" w:leader="dot" w:pos="9350"/>
            </w:tabs>
            <w:rPr>
              <w:rFonts w:asciiTheme="minorHAnsi" w:eastAsiaTheme="minorEastAsia" w:hAnsiTheme="minorHAnsi" w:cstheme="minorBidi"/>
              <w:noProof/>
              <w:sz w:val="22"/>
              <w:szCs w:val="22"/>
            </w:rPr>
          </w:pPr>
          <w:hyperlink w:anchor="_Toc51695559" w:history="1">
            <w:r w:rsidR="002F32CF" w:rsidRPr="00F57686">
              <w:rPr>
                <w:rStyle w:val="Hyperlink"/>
                <w:noProof/>
              </w:rPr>
              <w:t>4.</w:t>
            </w:r>
            <w:r w:rsidR="002F32CF">
              <w:rPr>
                <w:rFonts w:asciiTheme="minorHAnsi" w:eastAsiaTheme="minorEastAsia" w:hAnsiTheme="minorHAnsi" w:cstheme="minorBidi"/>
                <w:noProof/>
                <w:sz w:val="22"/>
                <w:szCs w:val="22"/>
              </w:rPr>
              <w:tab/>
            </w:r>
            <w:r w:rsidR="002F32CF" w:rsidRPr="00F57686">
              <w:rPr>
                <w:rStyle w:val="Hyperlink"/>
                <w:noProof/>
              </w:rPr>
              <w:t>Proposed work.</w:t>
            </w:r>
            <w:r w:rsidR="002F32CF">
              <w:rPr>
                <w:noProof/>
                <w:webHidden/>
              </w:rPr>
              <w:tab/>
            </w:r>
            <w:r w:rsidR="002F32CF">
              <w:rPr>
                <w:noProof/>
                <w:webHidden/>
              </w:rPr>
              <w:fldChar w:fldCharType="begin"/>
            </w:r>
            <w:r w:rsidR="002F32CF">
              <w:rPr>
                <w:noProof/>
                <w:webHidden/>
              </w:rPr>
              <w:instrText xml:space="preserve"> PAGEREF _Toc51695559 \h </w:instrText>
            </w:r>
            <w:r w:rsidR="002F32CF">
              <w:rPr>
                <w:noProof/>
                <w:webHidden/>
              </w:rPr>
            </w:r>
            <w:r w:rsidR="002F32CF">
              <w:rPr>
                <w:noProof/>
                <w:webHidden/>
              </w:rPr>
              <w:fldChar w:fldCharType="separate"/>
            </w:r>
            <w:r w:rsidR="00F27821">
              <w:rPr>
                <w:noProof/>
                <w:webHidden/>
              </w:rPr>
              <w:t>36</w:t>
            </w:r>
            <w:r w:rsidR="002F32CF">
              <w:rPr>
                <w:noProof/>
                <w:webHidden/>
              </w:rPr>
              <w:fldChar w:fldCharType="end"/>
            </w:r>
          </w:hyperlink>
        </w:p>
        <w:p w14:paraId="2FD31B60" w14:textId="075BA95C"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60" w:history="1">
            <w:r w:rsidR="002F32CF" w:rsidRPr="00F57686">
              <w:rPr>
                <w:rStyle w:val="Hyperlink"/>
                <w:noProof/>
              </w:rPr>
              <w:t>4.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0 \h </w:instrText>
            </w:r>
            <w:r w:rsidR="002F32CF">
              <w:rPr>
                <w:noProof/>
                <w:webHidden/>
              </w:rPr>
            </w:r>
            <w:r w:rsidR="002F32CF">
              <w:rPr>
                <w:noProof/>
                <w:webHidden/>
              </w:rPr>
              <w:fldChar w:fldCharType="separate"/>
            </w:r>
            <w:r w:rsidR="00F27821">
              <w:rPr>
                <w:noProof/>
                <w:webHidden/>
              </w:rPr>
              <w:t>36</w:t>
            </w:r>
            <w:r w:rsidR="002F32CF">
              <w:rPr>
                <w:noProof/>
                <w:webHidden/>
              </w:rPr>
              <w:fldChar w:fldCharType="end"/>
            </w:r>
          </w:hyperlink>
        </w:p>
        <w:p w14:paraId="50CE07F8" w14:textId="6E7F88DE"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61" w:history="1">
            <w:r w:rsidR="002F32CF" w:rsidRPr="00F57686">
              <w:rPr>
                <w:rStyle w:val="Hyperlink"/>
                <w:noProof/>
              </w:rPr>
              <w:t>4.2.</w:t>
            </w:r>
            <w:r w:rsidR="002F32CF">
              <w:rPr>
                <w:rFonts w:asciiTheme="minorHAnsi" w:eastAsiaTheme="minorEastAsia" w:hAnsiTheme="minorHAnsi" w:cstheme="minorBidi"/>
                <w:noProof/>
                <w:sz w:val="22"/>
                <w:szCs w:val="22"/>
              </w:rPr>
              <w:tab/>
            </w:r>
            <w:r w:rsidR="002F32CF" w:rsidRPr="00F57686">
              <w:rPr>
                <w:rStyle w:val="Hyperlink"/>
                <w:noProof/>
              </w:rPr>
              <w:t>Model Architecture.</w:t>
            </w:r>
            <w:r w:rsidR="002F32CF">
              <w:rPr>
                <w:noProof/>
                <w:webHidden/>
              </w:rPr>
              <w:tab/>
            </w:r>
            <w:r w:rsidR="002F32CF">
              <w:rPr>
                <w:noProof/>
                <w:webHidden/>
              </w:rPr>
              <w:fldChar w:fldCharType="begin"/>
            </w:r>
            <w:r w:rsidR="002F32CF">
              <w:rPr>
                <w:noProof/>
                <w:webHidden/>
              </w:rPr>
              <w:instrText xml:space="preserve"> PAGEREF _Toc51695561 \h </w:instrText>
            </w:r>
            <w:r w:rsidR="002F32CF">
              <w:rPr>
                <w:noProof/>
                <w:webHidden/>
              </w:rPr>
            </w:r>
            <w:r w:rsidR="002F32CF">
              <w:rPr>
                <w:noProof/>
                <w:webHidden/>
              </w:rPr>
              <w:fldChar w:fldCharType="separate"/>
            </w:r>
            <w:r w:rsidR="00F27821">
              <w:rPr>
                <w:noProof/>
                <w:webHidden/>
              </w:rPr>
              <w:t>36</w:t>
            </w:r>
            <w:r w:rsidR="002F32CF">
              <w:rPr>
                <w:noProof/>
                <w:webHidden/>
              </w:rPr>
              <w:fldChar w:fldCharType="end"/>
            </w:r>
          </w:hyperlink>
        </w:p>
        <w:p w14:paraId="0B14839F" w14:textId="3856731F"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62" w:history="1">
            <w:r w:rsidR="002F32CF" w:rsidRPr="00F57686">
              <w:rPr>
                <w:rStyle w:val="Hyperlink"/>
                <w:noProof/>
              </w:rPr>
              <w:t>4.3.</w:t>
            </w:r>
            <w:r w:rsidR="002F32CF">
              <w:rPr>
                <w:rFonts w:asciiTheme="minorHAnsi" w:eastAsiaTheme="minorEastAsia" w:hAnsiTheme="minorHAnsi" w:cstheme="minorBidi"/>
                <w:noProof/>
                <w:sz w:val="22"/>
                <w:szCs w:val="22"/>
              </w:rPr>
              <w:tab/>
            </w:r>
            <w:r w:rsidR="002F32CF" w:rsidRPr="00F57686">
              <w:rPr>
                <w:rStyle w:val="Hyperlink"/>
                <w:noProof/>
              </w:rPr>
              <w:t>Model learning functions</w:t>
            </w:r>
            <w:r w:rsidR="002F32CF">
              <w:rPr>
                <w:noProof/>
                <w:webHidden/>
              </w:rPr>
              <w:tab/>
            </w:r>
            <w:r w:rsidR="002F32CF">
              <w:rPr>
                <w:noProof/>
                <w:webHidden/>
              </w:rPr>
              <w:fldChar w:fldCharType="begin"/>
            </w:r>
            <w:r w:rsidR="002F32CF">
              <w:rPr>
                <w:noProof/>
                <w:webHidden/>
              </w:rPr>
              <w:instrText xml:space="preserve"> PAGEREF _Toc51695562 \h </w:instrText>
            </w:r>
            <w:r w:rsidR="002F32CF">
              <w:rPr>
                <w:noProof/>
                <w:webHidden/>
              </w:rPr>
            </w:r>
            <w:r w:rsidR="002F32CF">
              <w:rPr>
                <w:noProof/>
                <w:webHidden/>
              </w:rPr>
              <w:fldChar w:fldCharType="separate"/>
            </w:r>
            <w:r w:rsidR="00F27821">
              <w:rPr>
                <w:noProof/>
                <w:webHidden/>
              </w:rPr>
              <w:t>37</w:t>
            </w:r>
            <w:r w:rsidR="002F32CF">
              <w:rPr>
                <w:noProof/>
                <w:webHidden/>
              </w:rPr>
              <w:fldChar w:fldCharType="end"/>
            </w:r>
          </w:hyperlink>
        </w:p>
        <w:p w14:paraId="2D0A2C07" w14:textId="63DF52B2" w:rsidR="002F32CF" w:rsidRDefault="00FC0B95">
          <w:pPr>
            <w:pStyle w:val="TOC3"/>
            <w:tabs>
              <w:tab w:val="left" w:pos="1320"/>
              <w:tab w:val="right" w:leader="dot" w:pos="9350"/>
            </w:tabs>
            <w:rPr>
              <w:rFonts w:asciiTheme="minorHAnsi" w:hAnsiTheme="minorHAnsi" w:cstheme="minorBidi"/>
              <w:noProof/>
            </w:rPr>
          </w:pPr>
          <w:hyperlink w:anchor="_Toc51695563" w:history="1">
            <w:r w:rsidR="002F32CF" w:rsidRPr="00F57686">
              <w:rPr>
                <w:rStyle w:val="Hyperlink"/>
                <w:noProof/>
              </w:rPr>
              <w:t>4.3.1.</w:t>
            </w:r>
            <w:r w:rsidR="002F32CF">
              <w:rPr>
                <w:rFonts w:asciiTheme="minorHAnsi" w:hAnsiTheme="minorHAnsi" w:cstheme="minorBidi"/>
                <w:noProof/>
              </w:rPr>
              <w:tab/>
            </w:r>
            <w:r w:rsidR="002F32CF" w:rsidRPr="00F57686">
              <w:rPr>
                <w:rStyle w:val="Hyperlink"/>
                <w:noProof/>
              </w:rPr>
              <w:t>Proposed Network Learning Function.</w:t>
            </w:r>
            <w:r w:rsidR="002F32CF">
              <w:rPr>
                <w:noProof/>
                <w:webHidden/>
              </w:rPr>
              <w:tab/>
            </w:r>
            <w:r w:rsidR="002F32CF">
              <w:rPr>
                <w:noProof/>
                <w:webHidden/>
              </w:rPr>
              <w:fldChar w:fldCharType="begin"/>
            </w:r>
            <w:r w:rsidR="002F32CF">
              <w:rPr>
                <w:noProof/>
                <w:webHidden/>
              </w:rPr>
              <w:instrText xml:space="preserve"> PAGEREF _Toc51695563 \h </w:instrText>
            </w:r>
            <w:r w:rsidR="002F32CF">
              <w:rPr>
                <w:noProof/>
                <w:webHidden/>
              </w:rPr>
            </w:r>
            <w:r w:rsidR="002F32CF">
              <w:rPr>
                <w:noProof/>
                <w:webHidden/>
              </w:rPr>
              <w:fldChar w:fldCharType="separate"/>
            </w:r>
            <w:r w:rsidR="00F27821">
              <w:rPr>
                <w:noProof/>
                <w:webHidden/>
              </w:rPr>
              <w:t>37</w:t>
            </w:r>
            <w:r w:rsidR="002F32CF">
              <w:rPr>
                <w:noProof/>
                <w:webHidden/>
              </w:rPr>
              <w:fldChar w:fldCharType="end"/>
            </w:r>
          </w:hyperlink>
        </w:p>
        <w:p w14:paraId="7A47C408" w14:textId="4FCB04D1"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64" w:history="1">
            <w:r w:rsidR="002F32CF" w:rsidRPr="00F57686">
              <w:rPr>
                <w:rStyle w:val="Hyperlink"/>
                <w:noProof/>
              </w:rPr>
              <w:t>4.4.</w:t>
            </w:r>
            <w:r w:rsidR="002F32CF">
              <w:rPr>
                <w:rFonts w:asciiTheme="minorHAnsi" w:eastAsiaTheme="minorEastAsia" w:hAnsiTheme="minorHAnsi" w:cstheme="minorBidi"/>
                <w:noProof/>
                <w:sz w:val="22"/>
                <w:szCs w:val="22"/>
              </w:rPr>
              <w:tab/>
            </w:r>
            <w:r w:rsidR="002F32CF" w:rsidRPr="00F57686">
              <w:rPr>
                <w:rStyle w:val="Hyperlink"/>
                <w:noProof/>
              </w:rPr>
              <w:t>Temporal warping</w:t>
            </w:r>
            <w:r w:rsidR="002F32CF">
              <w:rPr>
                <w:noProof/>
                <w:webHidden/>
              </w:rPr>
              <w:tab/>
            </w:r>
            <w:r w:rsidR="002F32CF">
              <w:rPr>
                <w:noProof/>
                <w:webHidden/>
              </w:rPr>
              <w:fldChar w:fldCharType="begin"/>
            </w:r>
            <w:r w:rsidR="002F32CF">
              <w:rPr>
                <w:noProof/>
                <w:webHidden/>
              </w:rPr>
              <w:instrText xml:space="preserve"> PAGEREF _Toc51695564 \h </w:instrText>
            </w:r>
            <w:r w:rsidR="002F32CF">
              <w:rPr>
                <w:noProof/>
                <w:webHidden/>
              </w:rPr>
            </w:r>
            <w:r w:rsidR="002F32CF">
              <w:rPr>
                <w:noProof/>
                <w:webHidden/>
              </w:rPr>
              <w:fldChar w:fldCharType="separate"/>
            </w:r>
            <w:r w:rsidR="00F27821">
              <w:rPr>
                <w:noProof/>
                <w:webHidden/>
              </w:rPr>
              <w:t>40</w:t>
            </w:r>
            <w:r w:rsidR="002F32CF">
              <w:rPr>
                <w:noProof/>
                <w:webHidden/>
              </w:rPr>
              <w:fldChar w:fldCharType="end"/>
            </w:r>
          </w:hyperlink>
        </w:p>
        <w:p w14:paraId="2E386FA7" w14:textId="0E8181E7"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65" w:history="1">
            <w:r w:rsidR="002F32CF" w:rsidRPr="00F57686">
              <w:rPr>
                <w:rStyle w:val="Hyperlink"/>
                <w:noProof/>
              </w:rPr>
              <w:t>4.5.</w:t>
            </w:r>
            <w:r w:rsidR="002F32CF">
              <w:rPr>
                <w:rFonts w:asciiTheme="minorHAnsi" w:eastAsiaTheme="minorEastAsia" w:hAnsiTheme="minorHAnsi" w:cstheme="minorBidi"/>
                <w:noProof/>
                <w:sz w:val="22"/>
                <w:szCs w:val="22"/>
              </w:rPr>
              <w:tab/>
            </w:r>
            <w:r w:rsidR="002F32CF" w:rsidRPr="00F57686">
              <w:rPr>
                <w:rStyle w:val="Hyperlink"/>
                <w:noProof/>
              </w:rPr>
              <w:t>Temporal aware Discriminator</w:t>
            </w:r>
            <w:r w:rsidR="002F32CF">
              <w:rPr>
                <w:noProof/>
                <w:webHidden/>
              </w:rPr>
              <w:tab/>
            </w:r>
            <w:r w:rsidR="002F32CF">
              <w:rPr>
                <w:noProof/>
                <w:webHidden/>
              </w:rPr>
              <w:fldChar w:fldCharType="begin"/>
            </w:r>
            <w:r w:rsidR="002F32CF">
              <w:rPr>
                <w:noProof/>
                <w:webHidden/>
              </w:rPr>
              <w:instrText xml:space="preserve"> PAGEREF _Toc51695565 \h </w:instrText>
            </w:r>
            <w:r w:rsidR="002F32CF">
              <w:rPr>
                <w:noProof/>
                <w:webHidden/>
              </w:rPr>
            </w:r>
            <w:r w:rsidR="002F32CF">
              <w:rPr>
                <w:noProof/>
                <w:webHidden/>
              </w:rPr>
              <w:fldChar w:fldCharType="separate"/>
            </w:r>
            <w:r w:rsidR="00F27821">
              <w:rPr>
                <w:noProof/>
                <w:webHidden/>
              </w:rPr>
              <w:t>40</w:t>
            </w:r>
            <w:r w:rsidR="002F32CF">
              <w:rPr>
                <w:noProof/>
                <w:webHidden/>
              </w:rPr>
              <w:fldChar w:fldCharType="end"/>
            </w:r>
          </w:hyperlink>
        </w:p>
        <w:p w14:paraId="4620202D" w14:textId="4091069D"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66" w:history="1">
            <w:r w:rsidR="002F32CF" w:rsidRPr="00F57686">
              <w:rPr>
                <w:rStyle w:val="Hyperlink"/>
                <w:noProof/>
              </w:rPr>
              <w:t>4.6.</w:t>
            </w:r>
            <w:r w:rsidR="002F32CF">
              <w:rPr>
                <w:rFonts w:asciiTheme="minorHAnsi" w:eastAsiaTheme="minorEastAsia" w:hAnsiTheme="minorHAnsi" w:cstheme="minorBidi"/>
                <w:noProof/>
                <w:sz w:val="22"/>
                <w:szCs w:val="22"/>
              </w:rPr>
              <w:tab/>
            </w:r>
            <w:r w:rsidR="002F32CF" w:rsidRPr="00F57686">
              <w:rPr>
                <w:rStyle w:val="Hyperlink"/>
                <w:noProof/>
              </w:rPr>
              <w:t>Training Pseudocode</w:t>
            </w:r>
            <w:r w:rsidR="002F32CF">
              <w:rPr>
                <w:noProof/>
                <w:webHidden/>
              </w:rPr>
              <w:tab/>
            </w:r>
            <w:r w:rsidR="002F32CF">
              <w:rPr>
                <w:noProof/>
                <w:webHidden/>
              </w:rPr>
              <w:fldChar w:fldCharType="begin"/>
            </w:r>
            <w:r w:rsidR="002F32CF">
              <w:rPr>
                <w:noProof/>
                <w:webHidden/>
              </w:rPr>
              <w:instrText xml:space="preserve"> PAGEREF _Toc51695566 \h </w:instrText>
            </w:r>
            <w:r w:rsidR="002F32CF">
              <w:rPr>
                <w:noProof/>
                <w:webHidden/>
              </w:rPr>
            </w:r>
            <w:r w:rsidR="002F32CF">
              <w:rPr>
                <w:noProof/>
                <w:webHidden/>
              </w:rPr>
              <w:fldChar w:fldCharType="separate"/>
            </w:r>
            <w:r w:rsidR="00F27821">
              <w:rPr>
                <w:noProof/>
                <w:webHidden/>
              </w:rPr>
              <w:t>40</w:t>
            </w:r>
            <w:r w:rsidR="002F32CF">
              <w:rPr>
                <w:noProof/>
                <w:webHidden/>
              </w:rPr>
              <w:fldChar w:fldCharType="end"/>
            </w:r>
          </w:hyperlink>
        </w:p>
        <w:p w14:paraId="597F3543" w14:textId="1A362175" w:rsidR="002F32CF" w:rsidRDefault="00FC0B95">
          <w:pPr>
            <w:pStyle w:val="TOC1"/>
            <w:tabs>
              <w:tab w:val="left" w:pos="440"/>
              <w:tab w:val="right" w:leader="dot" w:pos="9350"/>
            </w:tabs>
            <w:rPr>
              <w:rFonts w:asciiTheme="minorHAnsi" w:eastAsiaTheme="minorEastAsia" w:hAnsiTheme="minorHAnsi" w:cstheme="minorBidi"/>
              <w:noProof/>
              <w:sz w:val="22"/>
              <w:szCs w:val="22"/>
            </w:rPr>
          </w:pPr>
          <w:hyperlink w:anchor="_Toc51695567" w:history="1">
            <w:r w:rsidR="002F32CF" w:rsidRPr="00F57686">
              <w:rPr>
                <w:rStyle w:val="Hyperlink"/>
                <w:noProof/>
              </w:rPr>
              <w:t>5.</w:t>
            </w:r>
            <w:r w:rsidR="002F32CF">
              <w:rPr>
                <w:rFonts w:asciiTheme="minorHAnsi" w:eastAsiaTheme="minorEastAsia" w:hAnsiTheme="minorHAnsi" w:cstheme="minorBidi"/>
                <w:noProof/>
                <w:sz w:val="22"/>
                <w:szCs w:val="22"/>
              </w:rPr>
              <w:tab/>
            </w:r>
            <w:r w:rsidR="002F32CF" w:rsidRPr="00F57686">
              <w:rPr>
                <w:rStyle w:val="Hyperlink"/>
                <w:noProof/>
              </w:rPr>
              <w:t>Implementation of the Proposed work</w:t>
            </w:r>
            <w:r w:rsidR="002F32CF">
              <w:rPr>
                <w:noProof/>
                <w:webHidden/>
              </w:rPr>
              <w:tab/>
            </w:r>
            <w:r w:rsidR="002F32CF">
              <w:rPr>
                <w:noProof/>
                <w:webHidden/>
              </w:rPr>
              <w:fldChar w:fldCharType="begin"/>
            </w:r>
            <w:r w:rsidR="002F32CF">
              <w:rPr>
                <w:noProof/>
                <w:webHidden/>
              </w:rPr>
              <w:instrText xml:space="preserve"> PAGEREF _Toc51695567 \h </w:instrText>
            </w:r>
            <w:r w:rsidR="002F32CF">
              <w:rPr>
                <w:noProof/>
                <w:webHidden/>
              </w:rPr>
            </w:r>
            <w:r w:rsidR="002F32CF">
              <w:rPr>
                <w:noProof/>
                <w:webHidden/>
              </w:rPr>
              <w:fldChar w:fldCharType="separate"/>
            </w:r>
            <w:r w:rsidR="00F27821">
              <w:rPr>
                <w:noProof/>
                <w:webHidden/>
              </w:rPr>
              <w:t>42</w:t>
            </w:r>
            <w:r w:rsidR="002F32CF">
              <w:rPr>
                <w:noProof/>
                <w:webHidden/>
              </w:rPr>
              <w:fldChar w:fldCharType="end"/>
            </w:r>
          </w:hyperlink>
        </w:p>
        <w:p w14:paraId="002B4028" w14:textId="1BA1A8CC"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68" w:history="1">
            <w:r w:rsidR="002F32CF" w:rsidRPr="00F57686">
              <w:rPr>
                <w:rStyle w:val="Hyperlink"/>
                <w:noProof/>
              </w:rPr>
              <w:t>5.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8 \h </w:instrText>
            </w:r>
            <w:r w:rsidR="002F32CF">
              <w:rPr>
                <w:noProof/>
                <w:webHidden/>
              </w:rPr>
            </w:r>
            <w:r w:rsidR="002F32CF">
              <w:rPr>
                <w:noProof/>
                <w:webHidden/>
              </w:rPr>
              <w:fldChar w:fldCharType="separate"/>
            </w:r>
            <w:r w:rsidR="00F27821">
              <w:rPr>
                <w:noProof/>
                <w:webHidden/>
              </w:rPr>
              <w:t>42</w:t>
            </w:r>
            <w:r w:rsidR="002F32CF">
              <w:rPr>
                <w:noProof/>
                <w:webHidden/>
              </w:rPr>
              <w:fldChar w:fldCharType="end"/>
            </w:r>
          </w:hyperlink>
        </w:p>
        <w:p w14:paraId="1648F8D4" w14:textId="4C80BD76"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69" w:history="1">
            <w:r w:rsidR="002F32CF" w:rsidRPr="00F57686">
              <w:rPr>
                <w:rStyle w:val="Hyperlink"/>
                <w:noProof/>
              </w:rPr>
              <w:t>5.2.</w:t>
            </w:r>
            <w:r w:rsidR="002F32CF">
              <w:rPr>
                <w:rFonts w:asciiTheme="minorHAnsi" w:eastAsiaTheme="minorEastAsia" w:hAnsiTheme="minorHAnsi" w:cstheme="minorBidi"/>
                <w:noProof/>
                <w:sz w:val="22"/>
                <w:szCs w:val="22"/>
              </w:rPr>
              <w:tab/>
            </w:r>
            <w:r w:rsidR="002F32CF" w:rsidRPr="00F57686">
              <w:rPr>
                <w:rStyle w:val="Hyperlink"/>
                <w:noProof/>
              </w:rPr>
              <w:t>Working Environment.</w:t>
            </w:r>
            <w:r w:rsidR="002F32CF">
              <w:rPr>
                <w:noProof/>
                <w:webHidden/>
              </w:rPr>
              <w:tab/>
            </w:r>
            <w:r w:rsidR="002F32CF">
              <w:rPr>
                <w:noProof/>
                <w:webHidden/>
              </w:rPr>
              <w:fldChar w:fldCharType="begin"/>
            </w:r>
            <w:r w:rsidR="002F32CF">
              <w:rPr>
                <w:noProof/>
                <w:webHidden/>
              </w:rPr>
              <w:instrText xml:space="preserve"> PAGEREF _Toc51695569 \h </w:instrText>
            </w:r>
            <w:r w:rsidR="002F32CF">
              <w:rPr>
                <w:noProof/>
                <w:webHidden/>
              </w:rPr>
            </w:r>
            <w:r w:rsidR="002F32CF">
              <w:rPr>
                <w:noProof/>
                <w:webHidden/>
              </w:rPr>
              <w:fldChar w:fldCharType="separate"/>
            </w:r>
            <w:r w:rsidR="00F27821">
              <w:rPr>
                <w:noProof/>
                <w:webHidden/>
              </w:rPr>
              <w:t>42</w:t>
            </w:r>
            <w:r w:rsidR="002F32CF">
              <w:rPr>
                <w:noProof/>
                <w:webHidden/>
              </w:rPr>
              <w:fldChar w:fldCharType="end"/>
            </w:r>
          </w:hyperlink>
        </w:p>
        <w:p w14:paraId="087E9CA3" w14:textId="1D1B1DC8"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70" w:history="1">
            <w:r w:rsidR="002F32CF" w:rsidRPr="00F57686">
              <w:rPr>
                <w:rStyle w:val="Hyperlink"/>
                <w:noProof/>
              </w:rPr>
              <w:t>5.3.</w:t>
            </w:r>
            <w:r w:rsidR="002F32CF">
              <w:rPr>
                <w:rFonts w:asciiTheme="minorHAnsi" w:eastAsiaTheme="minorEastAsia" w:hAnsiTheme="minorHAnsi" w:cstheme="minorBidi"/>
                <w:noProof/>
                <w:sz w:val="22"/>
                <w:szCs w:val="22"/>
              </w:rPr>
              <w:tab/>
            </w:r>
            <w:r w:rsidR="002F32CF" w:rsidRPr="00F57686">
              <w:rPr>
                <w:rStyle w:val="Hyperlink"/>
                <w:noProof/>
              </w:rPr>
              <w:t>Environmental Setup</w:t>
            </w:r>
            <w:r w:rsidR="002F32CF">
              <w:rPr>
                <w:noProof/>
                <w:webHidden/>
              </w:rPr>
              <w:tab/>
            </w:r>
            <w:r w:rsidR="002F32CF">
              <w:rPr>
                <w:noProof/>
                <w:webHidden/>
              </w:rPr>
              <w:fldChar w:fldCharType="begin"/>
            </w:r>
            <w:r w:rsidR="002F32CF">
              <w:rPr>
                <w:noProof/>
                <w:webHidden/>
              </w:rPr>
              <w:instrText xml:space="preserve"> PAGEREF _Toc51695570 \h </w:instrText>
            </w:r>
            <w:r w:rsidR="002F32CF">
              <w:rPr>
                <w:noProof/>
                <w:webHidden/>
              </w:rPr>
            </w:r>
            <w:r w:rsidR="002F32CF">
              <w:rPr>
                <w:noProof/>
                <w:webHidden/>
              </w:rPr>
              <w:fldChar w:fldCharType="separate"/>
            </w:r>
            <w:r w:rsidR="00F27821">
              <w:rPr>
                <w:noProof/>
                <w:webHidden/>
              </w:rPr>
              <w:t>42</w:t>
            </w:r>
            <w:r w:rsidR="002F32CF">
              <w:rPr>
                <w:noProof/>
                <w:webHidden/>
              </w:rPr>
              <w:fldChar w:fldCharType="end"/>
            </w:r>
          </w:hyperlink>
        </w:p>
        <w:p w14:paraId="7C4BBCDC" w14:textId="53654427"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71" w:history="1">
            <w:r w:rsidR="002F32CF" w:rsidRPr="00F57686">
              <w:rPr>
                <w:rStyle w:val="Hyperlink"/>
                <w:noProof/>
              </w:rPr>
              <w:t>5.4.</w:t>
            </w:r>
            <w:r w:rsidR="002F32CF">
              <w:rPr>
                <w:rFonts w:asciiTheme="minorHAnsi" w:eastAsiaTheme="minorEastAsia" w:hAnsiTheme="minorHAnsi" w:cstheme="minorBidi"/>
                <w:noProof/>
                <w:sz w:val="22"/>
                <w:szCs w:val="22"/>
              </w:rPr>
              <w:tab/>
            </w:r>
            <w:r w:rsidR="002F32CF" w:rsidRPr="00F57686">
              <w:rPr>
                <w:rStyle w:val="Hyperlink"/>
                <w:noProof/>
              </w:rPr>
              <w:t>Cycle-GAN specification</w:t>
            </w:r>
            <w:r w:rsidR="002F32CF">
              <w:rPr>
                <w:noProof/>
                <w:webHidden/>
              </w:rPr>
              <w:tab/>
            </w:r>
            <w:r w:rsidR="002F32CF">
              <w:rPr>
                <w:noProof/>
                <w:webHidden/>
              </w:rPr>
              <w:fldChar w:fldCharType="begin"/>
            </w:r>
            <w:r w:rsidR="002F32CF">
              <w:rPr>
                <w:noProof/>
                <w:webHidden/>
              </w:rPr>
              <w:instrText xml:space="preserve"> PAGEREF _Toc51695571 \h </w:instrText>
            </w:r>
            <w:r w:rsidR="002F32CF">
              <w:rPr>
                <w:noProof/>
                <w:webHidden/>
              </w:rPr>
            </w:r>
            <w:r w:rsidR="002F32CF">
              <w:rPr>
                <w:noProof/>
                <w:webHidden/>
              </w:rPr>
              <w:fldChar w:fldCharType="separate"/>
            </w:r>
            <w:r w:rsidR="00F27821">
              <w:rPr>
                <w:noProof/>
                <w:webHidden/>
              </w:rPr>
              <w:t>43</w:t>
            </w:r>
            <w:r w:rsidR="002F32CF">
              <w:rPr>
                <w:noProof/>
                <w:webHidden/>
              </w:rPr>
              <w:fldChar w:fldCharType="end"/>
            </w:r>
          </w:hyperlink>
        </w:p>
        <w:p w14:paraId="0099374C" w14:textId="309E308A"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72" w:history="1">
            <w:r w:rsidR="002F32CF" w:rsidRPr="00F57686">
              <w:rPr>
                <w:rStyle w:val="Hyperlink"/>
                <w:noProof/>
              </w:rPr>
              <w:t>5.5.</w:t>
            </w:r>
            <w:r w:rsidR="002F32CF">
              <w:rPr>
                <w:rFonts w:asciiTheme="minorHAnsi" w:eastAsiaTheme="minorEastAsia" w:hAnsiTheme="minorHAnsi" w:cstheme="minorBidi"/>
                <w:noProof/>
                <w:sz w:val="22"/>
                <w:szCs w:val="22"/>
              </w:rPr>
              <w:tab/>
            </w:r>
            <w:r w:rsidR="002F32CF" w:rsidRPr="00F57686">
              <w:rPr>
                <w:rStyle w:val="Hyperlink"/>
                <w:noProof/>
              </w:rPr>
              <w:t>Implement Cycle-GAN</w:t>
            </w:r>
            <w:r w:rsidR="002F32CF">
              <w:rPr>
                <w:noProof/>
                <w:webHidden/>
              </w:rPr>
              <w:tab/>
            </w:r>
            <w:r w:rsidR="002F32CF">
              <w:rPr>
                <w:noProof/>
                <w:webHidden/>
              </w:rPr>
              <w:fldChar w:fldCharType="begin"/>
            </w:r>
            <w:r w:rsidR="002F32CF">
              <w:rPr>
                <w:noProof/>
                <w:webHidden/>
              </w:rPr>
              <w:instrText xml:space="preserve"> PAGEREF _Toc51695572 \h </w:instrText>
            </w:r>
            <w:r w:rsidR="002F32CF">
              <w:rPr>
                <w:noProof/>
                <w:webHidden/>
              </w:rPr>
            </w:r>
            <w:r w:rsidR="002F32CF">
              <w:rPr>
                <w:noProof/>
                <w:webHidden/>
              </w:rPr>
              <w:fldChar w:fldCharType="separate"/>
            </w:r>
            <w:r w:rsidR="00F27821">
              <w:rPr>
                <w:noProof/>
                <w:webHidden/>
              </w:rPr>
              <w:t>43</w:t>
            </w:r>
            <w:r w:rsidR="002F32CF">
              <w:rPr>
                <w:noProof/>
                <w:webHidden/>
              </w:rPr>
              <w:fldChar w:fldCharType="end"/>
            </w:r>
          </w:hyperlink>
        </w:p>
        <w:p w14:paraId="10EB0F8A" w14:textId="32C682E5"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73" w:history="1">
            <w:r w:rsidR="002F32CF" w:rsidRPr="00F57686">
              <w:rPr>
                <w:rStyle w:val="Hyperlink"/>
                <w:noProof/>
              </w:rPr>
              <w:t>5.6.</w:t>
            </w:r>
            <w:r w:rsidR="002F32CF">
              <w:rPr>
                <w:rFonts w:asciiTheme="minorHAnsi" w:eastAsiaTheme="minorEastAsia" w:hAnsiTheme="minorHAnsi" w:cstheme="minorBidi"/>
                <w:noProof/>
                <w:sz w:val="22"/>
                <w:szCs w:val="22"/>
              </w:rPr>
              <w:tab/>
            </w:r>
            <w:r w:rsidR="002F32CF" w:rsidRPr="00F57686">
              <w:rPr>
                <w:rStyle w:val="Hyperlink"/>
                <w:noProof/>
              </w:rPr>
              <w:t>Temporal Predictor Network Implementation</w:t>
            </w:r>
            <w:r w:rsidR="002F32CF">
              <w:rPr>
                <w:noProof/>
                <w:webHidden/>
              </w:rPr>
              <w:tab/>
            </w:r>
            <w:r w:rsidR="002F32CF">
              <w:rPr>
                <w:noProof/>
                <w:webHidden/>
              </w:rPr>
              <w:fldChar w:fldCharType="begin"/>
            </w:r>
            <w:r w:rsidR="002F32CF">
              <w:rPr>
                <w:noProof/>
                <w:webHidden/>
              </w:rPr>
              <w:instrText xml:space="preserve"> PAGEREF _Toc51695573 \h </w:instrText>
            </w:r>
            <w:r w:rsidR="002F32CF">
              <w:rPr>
                <w:noProof/>
                <w:webHidden/>
              </w:rPr>
            </w:r>
            <w:r w:rsidR="002F32CF">
              <w:rPr>
                <w:noProof/>
                <w:webHidden/>
              </w:rPr>
              <w:fldChar w:fldCharType="separate"/>
            </w:r>
            <w:r w:rsidR="00F27821">
              <w:rPr>
                <w:noProof/>
                <w:webHidden/>
              </w:rPr>
              <w:t>44</w:t>
            </w:r>
            <w:r w:rsidR="002F32CF">
              <w:rPr>
                <w:noProof/>
                <w:webHidden/>
              </w:rPr>
              <w:fldChar w:fldCharType="end"/>
            </w:r>
          </w:hyperlink>
        </w:p>
        <w:p w14:paraId="24BFEC10" w14:textId="61B42041"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74" w:history="1">
            <w:r w:rsidR="002F32CF" w:rsidRPr="00F57686">
              <w:rPr>
                <w:rStyle w:val="Hyperlink"/>
                <w:noProof/>
              </w:rPr>
              <w:t>5.7.</w:t>
            </w:r>
            <w:r w:rsidR="002F32CF">
              <w:rPr>
                <w:rFonts w:asciiTheme="minorHAnsi" w:eastAsiaTheme="minorEastAsia" w:hAnsiTheme="minorHAnsi" w:cstheme="minorBidi"/>
                <w:noProof/>
                <w:sz w:val="22"/>
                <w:szCs w:val="22"/>
              </w:rPr>
              <w:tab/>
            </w:r>
            <w:r w:rsidR="002F32CF" w:rsidRPr="00F57686">
              <w:rPr>
                <w:rStyle w:val="Hyperlink"/>
                <w:noProof/>
              </w:rPr>
              <w:t>Feature Preserving Loss Implementation</w:t>
            </w:r>
            <w:r w:rsidR="002F32CF">
              <w:rPr>
                <w:noProof/>
                <w:webHidden/>
              </w:rPr>
              <w:tab/>
            </w:r>
            <w:r w:rsidR="002F32CF">
              <w:rPr>
                <w:noProof/>
                <w:webHidden/>
              </w:rPr>
              <w:fldChar w:fldCharType="begin"/>
            </w:r>
            <w:r w:rsidR="002F32CF">
              <w:rPr>
                <w:noProof/>
                <w:webHidden/>
              </w:rPr>
              <w:instrText xml:space="preserve"> PAGEREF _Toc51695574 \h </w:instrText>
            </w:r>
            <w:r w:rsidR="002F32CF">
              <w:rPr>
                <w:noProof/>
                <w:webHidden/>
              </w:rPr>
            </w:r>
            <w:r w:rsidR="002F32CF">
              <w:rPr>
                <w:noProof/>
                <w:webHidden/>
              </w:rPr>
              <w:fldChar w:fldCharType="separate"/>
            </w:r>
            <w:r w:rsidR="00F27821">
              <w:rPr>
                <w:noProof/>
                <w:webHidden/>
              </w:rPr>
              <w:t>45</w:t>
            </w:r>
            <w:r w:rsidR="002F32CF">
              <w:rPr>
                <w:noProof/>
                <w:webHidden/>
              </w:rPr>
              <w:fldChar w:fldCharType="end"/>
            </w:r>
          </w:hyperlink>
        </w:p>
        <w:p w14:paraId="71CFF95D" w14:textId="614E11D7"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75" w:history="1">
            <w:r w:rsidR="002F32CF" w:rsidRPr="00F57686">
              <w:rPr>
                <w:rStyle w:val="Hyperlink"/>
                <w:noProof/>
              </w:rPr>
              <w:t>5.8.</w:t>
            </w:r>
            <w:r w:rsidR="002F32CF">
              <w:rPr>
                <w:rFonts w:asciiTheme="minorHAnsi" w:eastAsiaTheme="minorEastAsia" w:hAnsiTheme="minorHAnsi" w:cstheme="minorBidi"/>
                <w:noProof/>
                <w:sz w:val="22"/>
                <w:szCs w:val="22"/>
              </w:rPr>
              <w:tab/>
            </w:r>
            <w:r w:rsidR="002F32CF" w:rsidRPr="00F57686">
              <w:rPr>
                <w:rStyle w:val="Hyperlink"/>
                <w:noProof/>
              </w:rPr>
              <w:t>Temporal aware Discriminator Network Implementation</w:t>
            </w:r>
            <w:r w:rsidR="002F32CF">
              <w:rPr>
                <w:noProof/>
                <w:webHidden/>
              </w:rPr>
              <w:tab/>
            </w:r>
            <w:r w:rsidR="002F32CF">
              <w:rPr>
                <w:noProof/>
                <w:webHidden/>
              </w:rPr>
              <w:fldChar w:fldCharType="begin"/>
            </w:r>
            <w:r w:rsidR="002F32CF">
              <w:rPr>
                <w:noProof/>
                <w:webHidden/>
              </w:rPr>
              <w:instrText xml:space="preserve"> PAGEREF _Toc51695575 \h </w:instrText>
            </w:r>
            <w:r w:rsidR="002F32CF">
              <w:rPr>
                <w:noProof/>
                <w:webHidden/>
              </w:rPr>
            </w:r>
            <w:r w:rsidR="002F32CF">
              <w:rPr>
                <w:noProof/>
                <w:webHidden/>
              </w:rPr>
              <w:fldChar w:fldCharType="separate"/>
            </w:r>
            <w:r w:rsidR="00F27821">
              <w:rPr>
                <w:noProof/>
                <w:webHidden/>
              </w:rPr>
              <w:t>46</w:t>
            </w:r>
            <w:r w:rsidR="002F32CF">
              <w:rPr>
                <w:noProof/>
                <w:webHidden/>
              </w:rPr>
              <w:fldChar w:fldCharType="end"/>
            </w:r>
          </w:hyperlink>
        </w:p>
        <w:p w14:paraId="529E5B49" w14:textId="68411E49"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76" w:history="1">
            <w:r w:rsidR="002F32CF" w:rsidRPr="00F57686">
              <w:rPr>
                <w:rStyle w:val="Hyperlink"/>
                <w:noProof/>
              </w:rPr>
              <w:t>5.9.</w:t>
            </w:r>
            <w:r w:rsidR="002F32CF">
              <w:rPr>
                <w:rFonts w:asciiTheme="minorHAnsi" w:eastAsiaTheme="minorEastAsia" w:hAnsiTheme="minorHAnsi" w:cstheme="minorBidi"/>
                <w:noProof/>
                <w:sz w:val="22"/>
                <w:szCs w:val="22"/>
              </w:rPr>
              <w:tab/>
            </w:r>
            <w:r w:rsidR="002F32CF" w:rsidRPr="00F57686">
              <w:rPr>
                <w:rStyle w:val="Hyperlink"/>
                <w:noProof/>
              </w:rPr>
              <w:t>Temporal information Implementation</w:t>
            </w:r>
            <w:r w:rsidR="002F32CF">
              <w:rPr>
                <w:noProof/>
                <w:webHidden/>
              </w:rPr>
              <w:tab/>
            </w:r>
            <w:r w:rsidR="002F32CF">
              <w:rPr>
                <w:noProof/>
                <w:webHidden/>
              </w:rPr>
              <w:fldChar w:fldCharType="begin"/>
            </w:r>
            <w:r w:rsidR="002F32CF">
              <w:rPr>
                <w:noProof/>
                <w:webHidden/>
              </w:rPr>
              <w:instrText xml:space="preserve"> PAGEREF _Toc51695576 \h </w:instrText>
            </w:r>
            <w:r w:rsidR="002F32CF">
              <w:rPr>
                <w:noProof/>
                <w:webHidden/>
              </w:rPr>
            </w:r>
            <w:r w:rsidR="002F32CF">
              <w:rPr>
                <w:noProof/>
                <w:webHidden/>
              </w:rPr>
              <w:fldChar w:fldCharType="separate"/>
            </w:r>
            <w:r w:rsidR="00F27821">
              <w:rPr>
                <w:noProof/>
                <w:webHidden/>
              </w:rPr>
              <w:t>46</w:t>
            </w:r>
            <w:r w:rsidR="002F32CF">
              <w:rPr>
                <w:noProof/>
                <w:webHidden/>
              </w:rPr>
              <w:fldChar w:fldCharType="end"/>
            </w:r>
          </w:hyperlink>
        </w:p>
        <w:p w14:paraId="2020D05F" w14:textId="4B690670" w:rsidR="002F32CF" w:rsidRDefault="00FC0B95">
          <w:pPr>
            <w:pStyle w:val="TOC2"/>
            <w:tabs>
              <w:tab w:val="left" w:pos="1100"/>
              <w:tab w:val="right" w:leader="dot" w:pos="9350"/>
            </w:tabs>
            <w:rPr>
              <w:rFonts w:asciiTheme="minorHAnsi" w:eastAsiaTheme="minorEastAsia" w:hAnsiTheme="minorHAnsi" w:cstheme="minorBidi"/>
              <w:noProof/>
              <w:sz w:val="22"/>
              <w:szCs w:val="22"/>
            </w:rPr>
          </w:pPr>
          <w:hyperlink w:anchor="_Toc51695577" w:history="1">
            <w:r w:rsidR="002F32CF" w:rsidRPr="00F57686">
              <w:rPr>
                <w:rStyle w:val="Hyperlink"/>
                <w:noProof/>
              </w:rPr>
              <w:t>5.10.</w:t>
            </w:r>
            <w:r w:rsidR="002F32CF">
              <w:rPr>
                <w:rFonts w:asciiTheme="minorHAnsi" w:eastAsiaTheme="minorEastAsia" w:hAnsiTheme="minorHAnsi" w:cstheme="minorBidi"/>
                <w:noProof/>
                <w:sz w:val="22"/>
                <w:szCs w:val="22"/>
              </w:rPr>
              <w:tab/>
            </w:r>
            <w:r w:rsidR="002F32CF" w:rsidRPr="00F57686">
              <w:rPr>
                <w:rStyle w:val="Hyperlink"/>
                <w:noProof/>
              </w:rPr>
              <w:t>Experiment Class</w:t>
            </w:r>
            <w:r w:rsidR="002F32CF">
              <w:rPr>
                <w:noProof/>
                <w:webHidden/>
              </w:rPr>
              <w:tab/>
            </w:r>
            <w:r w:rsidR="002F32CF">
              <w:rPr>
                <w:noProof/>
                <w:webHidden/>
              </w:rPr>
              <w:fldChar w:fldCharType="begin"/>
            </w:r>
            <w:r w:rsidR="002F32CF">
              <w:rPr>
                <w:noProof/>
                <w:webHidden/>
              </w:rPr>
              <w:instrText xml:space="preserve"> PAGEREF _Toc51695577 \h </w:instrText>
            </w:r>
            <w:r w:rsidR="002F32CF">
              <w:rPr>
                <w:noProof/>
                <w:webHidden/>
              </w:rPr>
            </w:r>
            <w:r w:rsidR="002F32CF">
              <w:rPr>
                <w:noProof/>
                <w:webHidden/>
              </w:rPr>
              <w:fldChar w:fldCharType="separate"/>
            </w:r>
            <w:r w:rsidR="00F27821">
              <w:rPr>
                <w:noProof/>
                <w:webHidden/>
              </w:rPr>
              <w:t>46</w:t>
            </w:r>
            <w:r w:rsidR="002F32CF">
              <w:rPr>
                <w:noProof/>
                <w:webHidden/>
              </w:rPr>
              <w:fldChar w:fldCharType="end"/>
            </w:r>
          </w:hyperlink>
        </w:p>
        <w:p w14:paraId="25E67F9D" w14:textId="1486D4B3" w:rsidR="002F32CF" w:rsidRDefault="00FC0B95">
          <w:pPr>
            <w:pStyle w:val="TOC1"/>
            <w:tabs>
              <w:tab w:val="left" w:pos="440"/>
              <w:tab w:val="right" w:leader="dot" w:pos="9350"/>
            </w:tabs>
            <w:rPr>
              <w:rFonts w:asciiTheme="minorHAnsi" w:eastAsiaTheme="minorEastAsia" w:hAnsiTheme="minorHAnsi" w:cstheme="minorBidi"/>
              <w:noProof/>
              <w:sz w:val="22"/>
              <w:szCs w:val="22"/>
            </w:rPr>
          </w:pPr>
          <w:hyperlink w:anchor="_Toc51695578" w:history="1">
            <w:r w:rsidR="002F32CF" w:rsidRPr="00F57686">
              <w:rPr>
                <w:rStyle w:val="Hyperlink"/>
                <w:noProof/>
              </w:rPr>
              <w:t>6.</w:t>
            </w:r>
            <w:r w:rsidR="002F32CF">
              <w:rPr>
                <w:rFonts w:asciiTheme="minorHAnsi" w:eastAsiaTheme="minorEastAsia" w:hAnsiTheme="minorHAnsi" w:cstheme="minorBidi"/>
                <w:noProof/>
                <w:sz w:val="22"/>
                <w:szCs w:val="22"/>
              </w:rPr>
              <w:tab/>
            </w:r>
            <w:r w:rsidR="002F32CF" w:rsidRPr="00F57686">
              <w:rPr>
                <w:rStyle w:val="Hyperlink"/>
                <w:noProof/>
              </w:rPr>
              <w:t>Evaluation, Results, and Discussion</w:t>
            </w:r>
            <w:r w:rsidR="002F32CF">
              <w:rPr>
                <w:noProof/>
                <w:webHidden/>
              </w:rPr>
              <w:tab/>
            </w:r>
            <w:r w:rsidR="002F32CF">
              <w:rPr>
                <w:noProof/>
                <w:webHidden/>
              </w:rPr>
              <w:fldChar w:fldCharType="begin"/>
            </w:r>
            <w:r w:rsidR="002F32CF">
              <w:rPr>
                <w:noProof/>
                <w:webHidden/>
              </w:rPr>
              <w:instrText xml:space="preserve"> PAGEREF _Toc51695578 \h </w:instrText>
            </w:r>
            <w:r w:rsidR="002F32CF">
              <w:rPr>
                <w:noProof/>
                <w:webHidden/>
              </w:rPr>
            </w:r>
            <w:r w:rsidR="002F32CF">
              <w:rPr>
                <w:noProof/>
                <w:webHidden/>
              </w:rPr>
              <w:fldChar w:fldCharType="separate"/>
            </w:r>
            <w:r w:rsidR="00F27821">
              <w:rPr>
                <w:noProof/>
                <w:webHidden/>
              </w:rPr>
              <w:t>48</w:t>
            </w:r>
            <w:r w:rsidR="002F32CF">
              <w:rPr>
                <w:noProof/>
                <w:webHidden/>
              </w:rPr>
              <w:fldChar w:fldCharType="end"/>
            </w:r>
          </w:hyperlink>
        </w:p>
        <w:p w14:paraId="16BA7F3B" w14:textId="2CA332CF"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79" w:history="1">
            <w:r w:rsidR="002F32CF" w:rsidRPr="00F57686">
              <w:rPr>
                <w:rStyle w:val="Hyperlink"/>
                <w:noProof/>
              </w:rPr>
              <w:t>6.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79 \h </w:instrText>
            </w:r>
            <w:r w:rsidR="002F32CF">
              <w:rPr>
                <w:noProof/>
                <w:webHidden/>
              </w:rPr>
            </w:r>
            <w:r w:rsidR="002F32CF">
              <w:rPr>
                <w:noProof/>
                <w:webHidden/>
              </w:rPr>
              <w:fldChar w:fldCharType="separate"/>
            </w:r>
            <w:r w:rsidR="00F27821">
              <w:rPr>
                <w:noProof/>
                <w:webHidden/>
              </w:rPr>
              <w:t>48</w:t>
            </w:r>
            <w:r w:rsidR="002F32CF">
              <w:rPr>
                <w:noProof/>
                <w:webHidden/>
              </w:rPr>
              <w:fldChar w:fldCharType="end"/>
            </w:r>
          </w:hyperlink>
        </w:p>
        <w:p w14:paraId="0BAFC212" w14:textId="52CE5A2F"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80" w:history="1">
            <w:r w:rsidR="002F32CF" w:rsidRPr="00F57686">
              <w:rPr>
                <w:rStyle w:val="Hyperlink"/>
                <w:noProof/>
              </w:rPr>
              <w:t>6.2.</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80 \h </w:instrText>
            </w:r>
            <w:r w:rsidR="002F32CF">
              <w:rPr>
                <w:noProof/>
                <w:webHidden/>
              </w:rPr>
            </w:r>
            <w:r w:rsidR="002F32CF">
              <w:rPr>
                <w:noProof/>
                <w:webHidden/>
              </w:rPr>
              <w:fldChar w:fldCharType="separate"/>
            </w:r>
            <w:r w:rsidR="00F27821">
              <w:rPr>
                <w:noProof/>
                <w:webHidden/>
              </w:rPr>
              <w:t>48</w:t>
            </w:r>
            <w:r w:rsidR="002F32CF">
              <w:rPr>
                <w:noProof/>
                <w:webHidden/>
              </w:rPr>
              <w:fldChar w:fldCharType="end"/>
            </w:r>
          </w:hyperlink>
        </w:p>
        <w:p w14:paraId="70B4D286" w14:textId="68EED2B6" w:rsidR="002F32CF" w:rsidRDefault="00FC0B95">
          <w:pPr>
            <w:pStyle w:val="TOC3"/>
            <w:tabs>
              <w:tab w:val="left" w:pos="1320"/>
              <w:tab w:val="right" w:leader="dot" w:pos="9350"/>
            </w:tabs>
            <w:rPr>
              <w:rFonts w:asciiTheme="minorHAnsi" w:hAnsiTheme="minorHAnsi" w:cstheme="minorBidi"/>
              <w:noProof/>
            </w:rPr>
          </w:pPr>
          <w:hyperlink w:anchor="_Toc51695581"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Flower to Flower</w:t>
            </w:r>
            <w:r w:rsidR="002F32CF">
              <w:rPr>
                <w:noProof/>
                <w:webHidden/>
              </w:rPr>
              <w:tab/>
            </w:r>
            <w:r w:rsidR="002F32CF">
              <w:rPr>
                <w:noProof/>
                <w:webHidden/>
              </w:rPr>
              <w:fldChar w:fldCharType="begin"/>
            </w:r>
            <w:r w:rsidR="002F32CF">
              <w:rPr>
                <w:noProof/>
                <w:webHidden/>
              </w:rPr>
              <w:instrText xml:space="preserve"> PAGEREF _Toc51695581 \h </w:instrText>
            </w:r>
            <w:r w:rsidR="002F32CF">
              <w:rPr>
                <w:noProof/>
                <w:webHidden/>
              </w:rPr>
            </w:r>
            <w:r w:rsidR="002F32CF">
              <w:rPr>
                <w:noProof/>
                <w:webHidden/>
              </w:rPr>
              <w:fldChar w:fldCharType="separate"/>
            </w:r>
            <w:r w:rsidR="00F27821">
              <w:rPr>
                <w:noProof/>
                <w:webHidden/>
              </w:rPr>
              <w:t>48</w:t>
            </w:r>
            <w:r w:rsidR="002F32CF">
              <w:rPr>
                <w:noProof/>
                <w:webHidden/>
              </w:rPr>
              <w:fldChar w:fldCharType="end"/>
            </w:r>
          </w:hyperlink>
        </w:p>
        <w:p w14:paraId="63FD6267" w14:textId="5224D412" w:rsidR="002F32CF" w:rsidRDefault="00FC0B95">
          <w:pPr>
            <w:pStyle w:val="TOC3"/>
            <w:tabs>
              <w:tab w:val="left" w:pos="1320"/>
              <w:tab w:val="right" w:leader="dot" w:pos="9350"/>
            </w:tabs>
            <w:rPr>
              <w:rFonts w:asciiTheme="minorHAnsi" w:hAnsiTheme="minorHAnsi" w:cstheme="minorBidi"/>
              <w:noProof/>
            </w:rPr>
          </w:pPr>
          <w:hyperlink w:anchor="_Toc51695582"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Sunset to Day</w:t>
            </w:r>
            <w:r w:rsidR="002F32CF">
              <w:rPr>
                <w:noProof/>
                <w:webHidden/>
              </w:rPr>
              <w:tab/>
            </w:r>
            <w:r w:rsidR="002F32CF">
              <w:rPr>
                <w:noProof/>
                <w:webHidden/>
              </w:rPr>
              <w:fldChar w:fldCharType="begin"/>
            </w:r>
            <w:r w:rsidR="002F32CF">
              <w:rPr>
                <w:noProof/>
                <w:webHidden/>
              </w:rPr>
              <w:instrText xml:space="preserve"> PAGEREF _Toc51695582 \h </w:instrText>
            </w:r>
            <w:r w:rsidR="002F32CF">
              <w:rPr>
                <w:noProof/>
                <w:webHidden/>
              </w:rPr>
            </w:r>
            <w:r w:rsidR="002F32CF">
              <w:rPr>
                <w:noProof/>
                <w:webHidden/>
              </w:rPr>
              <w:fldChar w:fldCharType="separate"/>
            </w:r>
            <w:r w:rsidR="00F27821">
              <w:rPr>
                <w:noProof/>
                <w:webHidden/>
              </w:rPr>
              <w:t>52</w:t>
            </w:r>
            <w:r w:rsidR="002F32CF">
              <w:rPr>
                <w:noProof/>
                <w:webHidden/>
              </w:rPr>
              <w:fldChar w:fldCharType="end"/>
            </w:r>
          </w:hyperlink>
        </w:p>
        <w:p w14:paraId="0AB4EFD9" w14:textId="1859BD89" w:rsidR="002F32CF" w:rsidRDefault="00FC0B95">
          <w:pPr>
            <w:pStyle w:val="TOC3"/>
            <w:tabs>
              <w:tab w:val="left" w:pos="1320"/>
              <w:tab w:val="right" w:leader="dot" w:pos="9350"/>
            </w:tabs>
            <w:rPr>
              <w:rFonts w:asciiTheme="minorHAnsi" w:hAnsiTheme="minorHAnsi" w:cstheme="minorBidi"/>
              <w:noProof/>
            </w:rPr>
          </w:pPr>
          <w:hyperlink w:anchor="_Toc51695583" w:history="1">
            <w:r w:rsidR="002F32CF" w:rsidRPr="00F57686">
              <w:rPr>
                <w:rStyle w:val="Hyperlink"/>
                <w:noProof/>
              </w:rPr>
              <w:t>6.2.2.</w:t>
            </w:r>
            <w:r w:rsidR="002F32CF">
              <w:rPr>
                <w:rFonts w:asciiTheme="minorHAnsi" w:hAnsiTheme="minorHAnsi" w:cstheme="minorBidi"/>
                <w:noProof/>
              </w:rPr>
              <w:tab/>
            </w:r>
            <w:r w:rsidR="002F32CF" w:rsidRPr="00F57686">
              <w:rPr>
                <w:rStyle w:val="Hyperlink"/>
                <w:noProof/>
              </w:rPr>
              <w:t>Face to Face</w:t>
            </w:r>
            <w:r w:rsidR="002F32CF">
              <w:rPr>
                <w:noProof/>
                <w:webHidden/>
              </w:rPr>
              <w:tab/>
            </w:r>
            <w:r w:rsidR="002F32CF">
              <w:rPr>
                <w:noProof/>
                <w:webHidden/>
              </w:rPr>
              <w:fldChar w:fldCharType="begin"/>
            </w:r>
            <w:r w:rsidR="002F32CF">
              <w:rPr>
                <w:noProof/>
                <w:webHidden/>
              </w:rPr>
              <w:instrText xml:space="preserve"> PAGEREF _Toc51695583 \h </w:instrText>
            </w:r>
            <w:r w:rsidR="002F32CF">
              <w:rPr>
                <w:noProof/>
                <w:webHidden/>
              </w:rPr>
            </w:r>
            <w:r w:rsidR="002F32CF">
              <w:rPr>
                <w:noProof/>
                <w:webHidden/>
              </w:rPr>
              <w:fldChar w:fldCharType="separate"/>
            </w:r>
            <w:r w:rsidR="00F27821">
              <w:rPr>
                <w:noProof/>
                <w:webHidden/>
              </w:rPr>
              <w:t>55</w:t>
            </w:r>
            <w:r w:rsidR="002F32CF">
              <w:rPr>
                <w:noProof/>
                <w:webHidden/>
              </w:rPr>
              <w:fldChar w:fldCharType="end"/>
            </w:r>
          </w:hyperlink>
        </w:p>
        <w:p w14:paraId="5A6216EC" w14:textId="4989B84C" w:rsidR="002F32CF" w:rsidRDefault="00FC0B95">
          <w:pPr>
            <w:pStyle w:val="TOC1"/>
            <w:tabs>
              <w:tab w:val="left" w:pos="440"/>
              <w:tab w:val="right" w:leader="dot" w:pos="9350"/>
            </w:tabs>
            <w:rPr>
              <w:rFonts w:asciiTheme="minorHAnsi" w:eastAsiaTheme="minorEastAsia" w:hAnsiTheme="minorHAnsi" w:cstheme="minorBidi"/>
              <w:noProof/>
              <w:sz w:val="22"/>
              <w:szCs w:val="22"/>
            </w:rPr>
          </w:pPr>
          <w:hyperlink w:anchor="_Toc51695584" w:history="1">
            <w:r w:rsidR="002F32CF" w:rsidRPr="00F57686">
              <w:rPr>
                <w:rStyle w:val="Hyperlink"/>
                <w:noProof/>
              </w:rPr>
              <w:t>7.</w:t>
            </w:r>
            <w:r w:rsidR="002F32CF">
              <w:rPr>
                <w:rFonts w:asciiTheme="minorHAnsi" w:eastAsiaTheme="minorEastAsia" w:hAnsiTheme="minorHAnsi" w:cstheme="minorBidi"/>
                <w:noProof/>
                <w:sz w:val="22"/>
                <w:szCs w:val="22"/>
              </w:rPr>
              <w:tab/>
            </w:r>
            <w:r w:rsidR="002F32CF" w:rsidRPr="00F57686">
              <w:rPr>
                <w:rStyle w:val="Hyperlink"/>
                <w:noProof/>
              </w:rPr>
              <w:t>Conclusion and Future work</w:t>
            </w:r>
            <w:r w:rsidR="002F32CF">
              <w:rPr>
                <w:noProof/>
                <w:webHidden/>
              </w:rPr>
              <w:tab/>
            </w:r>
            <w:r w:rsidR="002F32CF">
              <w:rPr>
                <w:noProof/>
                <w:webHidden/>
              </w:rPr>
              <w:fldChar w:fldCharType="begin"/>
            </w:r>
            <w:r w:rsidR="002F32CF">
              <w:rPr>
                <w:noProof/>
                <w:webHidden/>
              </w:rPr>
              <w:instrText xml:space="preserve"> PAGEREF _Toc51695584 \h </w:instrText>
            </w:r>
            <w:r w:rsidR="002F32CF">
              <w:rPr>
                <w:noProof/>
                <w:webHidden/>
              </w:rPr>
            </w:r>
            <w:r w:rsidR="002F32CF">
              <w:rPr>
                <w:noProof/>
                <w:webHidden/>
              </w:rPr>
              <w:fldChar w:fldCharType="separate"/>
            </w:r>
            <w:r w:rsidR="00F27821">
              <w:rPr>
                <w:noProof/>
                <w:webHidden/>
              </w:rPr>
              <w:t>58</w:t>
            </w:r>
            <w:r w:rsidR="002F32CF">
              <w:rPr>
                <w:noProof/>
                <w:webHidden/>
              </w:rPr>
              <w:fldChar w:fldCharType="end"/>
            </w:r>
          </w:hyperlink>
        </w:p>
        <w:p w14:paraId="00163354" w14:textId="3D193847"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85" w:history="1">
            <w:r w:rsidR="002F32CF" w:rsidRPr="00F57686">
              <w:rPr>
                <w:rStyle w:val="Hyperlink"/>
                <w:noProof/>
              </w:rPr>
              <w:t>7.1.</w:t>
            </w:r>
            <w:r w:rsidR="002F32CF">
              <w:rPr>
                <w:rFonts w:asciiTheme="minorHAnsi" w:eastAsiaTheme="minorEastAsia" w:hAnsiTheme="minorHAnsi" w:cstheme="minorBidi"/>
                <w:noProof/>
                <w:sz w:val="22"/>
                <w:szCs w:val="22"/>
              </w:rPr>
              <w:tab/>
            </w:r>
            <w:r w:rsidR="002F32CF" w:rsidRPr="00F57686">
              <w:rPr>
                <w:rStyle w:val="Hyperlink"/>
                <w:noProof/>
              </w:rPr>
              <w:t>Conclusion</w:t>
            </w:r>
            <w:r w:rsidR="002F32CF">
              <w:rPr>
                <w:noProof/>
                <w:webHidden/>
              </w:rPr>
              <w:tab/>
            </w:r>
            <w:r w:rsidR="002F32CF">
              <w:rPr>
                <w:noProof/>
                <w:webHidden/>
              </w:rPr>
              <w:fldChar w:fldCharType="begin"/>
            </w:r>
            <w:r w:rsidR="002F32CF">
              <w:rPr>
                <w:noProof/>
                <w:webHidden/>
              </w:rPr>
              <w:instrText xml:space="preserve"> PAGEREF _Toc51695585 \h </w:instrText>
            </w:r>
            <w:r w:rsidR="002F32CF">
              <w:rPr>
                <w:noProof/>
                <w:webHidden/>
              </w:rPr>
            </w:r>
            <w:r w:rsidR="002F32CF">
              <w:rPr>
                <w:noProof/>
                <w:webHidden/>
              </w:rPr>
              <w:fldChar w:fldCharType="separate"/>
            </w:r>
            <w:r w:rsidR="00F27821">
              <w:rPr>
                <w:noProof/>
                <w:webHidden/>
              </w:rPr>
              <w:t>58</w:t>
            </w:r>
            <w:r w:rsidR="002F32CF">
              <w:rPr>
                <w:noProof/>
                <w:webHidden/>
              </w:rPr>
              <w:fldChar w:fldCharType="end"/>
            </w:r>
          </w:hyperlink>
        </w:p>
        <w:p w14:paraId="6EBBDDF4" w14:textId="4F40AF6F" w:rsidR="002F32CF" w:rsidRDefault="00FC0B95">
          <w:pPr>
            <w:pStyle w:val="TOC2"/>
            <w:tabs>
              <w:tab w:val="left" w:pos="880"/>
              <w:tab w:val="right" w:leader="dot" w:pos="9350"/>
            </w:tabs>
            <w:rPr>
              <w:rFonts w:asciiTheme="minorHAnsi" w:eastAsiaTheme="minorEastAsia" w:hAnsiTheme="minorHAnsi" w:cstheme="minorBidi"/>
              <w:noProof/>
              <w:sz w:val="22"/>
              <w:szCs w:val="22"/>
            </w:rPr>
          </w:pPr>
          <w:hyperlink w:anchor="_Toc51695586" w:history="1">
            <w:r w:rsidR="002F32CF" w:rsidRPr="00F57686">
              <w:rPr>
                <w:rStyle w:val="Hyperlink"/>
                <w:noProof/>
              </w:rPr>
              <w:t>7.2.</w:t>
            </w:r>
            <w:r w:rsidR="002F32CF">
              <w:rPr>
                <w:rFonts w:asciiTheme="minorHAnsi" w:eastAsiaTheme="minorEastAsia" w:hAnsiTheme="minorHAnsi" w:cstheme="minorBidi"/>
                <w:noProof/>
                <w:sz w:val="22"/>
                <w:szCs w:val="22"/>
              </w:rPr>
              <w:tab/>
            </w:r>
            <w:r w:rsidR="002F32CF" w:rsidRPr="00F57686">
              <w:rPr>
                <w:rStyle w:val="Hyperlink"/>
                <w:noProof/>
              </w:rPr>
              <w:t>Limitation and Future work</w:t>
            </w:r>
            <w:r w:rsidR="002F32CF">
              <w:rPr>
                <w:noProof/>
                <w:webHidden/>
              </w:rPr>
              <w:tab/>
            </w:r>
            <w:r w:rsidR="002F32CF">
              <w:rPr>
                <w:noProof/>
                <w:webHidden/>
              </w:rPr>
              <w:fldChar w:fldCharType="begin"/>
            </w:r>
            <w:r w:rsidR="002F32CF">
              <w:rPr>
                <w:noProof/>
                <w:webHidden/>
              </w:rPr>
              <w:instrText xml:space="preserve"> PAGEREF _Toc51695586 \h </w:instrText>
            </w:r>
            <w:r w:rsidR="002F32CF">
              <w:rPr>
                <w:noProof/>
                <w:webHidden/>
              </w:rPr>
            </w:r>
            <w:r w:rsidR="002F32CF">
              <w:rPr>
                <w:noProof/>
                <w:webHidden/>
              </w:rPr>
              <w:fldChar w:fldCharType="separate"/>
            </w:r>
            <w:r w:rsidR="00F27821">
              <w:rPr>
                <w:noProof/>
                <w:webHidden/>
              </w:rPr>
              <w:t>59</w:t>
            </w:r>
            <w:r w:rsidR="002F32CF">
              <w:rPr>
                <w:noProof/>
                <w:webHidden/>
              </w:rPr>
              <w:fldChar w:fldCharType="end"/>
            </w:r>
          </w:hyperlink>
        </w:p>
        <w:p w14:paraId="383EBB93" w14:textId="64AE6794" w:rsidR="002F32CF" w:rsidRDefault="00FC0B95">
          <w:pPr>
            <w:pStyle w:val="TOC1"/>
            <w:tabs>
              <w:tab w:val="right" w:leader="dot" w:pos="9350"/>
            </w:tabs>
            <w:rPr>
              <w:rFonts w:asciiTheme="minorHAnsi" w:eastAsiaTheme="minorEastAsia" w:hAnsiTheme="minorHAnsi" w:cstheme="minorBidi"/>
              <w:noProof/>
              <w:sz w:val="22"/>
              <w:szCs w:val="22"/>
            </w:rPr>
          </w:pPr>
          <w:hyperlink w:anchor="_Toc51695587" w:history="1">
            <w:r w:rsidR="002F32CF" w:rsidRPr="00F57686">
              <w:rPr>
                <w:rStyle w:val="Hyperlink"/>
                <w:noProof/>
              </w:rPr>
              <w:t>References</w:t>
            </w:r>
            <w:r w:rsidR="002F32CF">
              <w:rPr>
                <w:noProof/>
                <w:webHidden/>
              </w:rPr>
              <w:tab/>
            </w:r>
            <w:r w:rsidR="002F32CF">
              <w:rPr>
                <w:noProof/>
                <w:webHidden/>
              </w:rPr>
              <w:fldChar w:fldCharType="begin"/>
            </w:r>
            <w:r w:rsidR="002F32CF">
              <w:rPr>
                <w:noProof/>
                <w:webHidden/>
              </w:rPr>
              <w:instrText xml:space="preserve"> PAGEREF _Toc51695587 \h </w:instrText>
            </w:r>
            <w:r w:rsidR="002F32CF">
              <w:rPr>
                <w:noProof/>
                <w:webHidden/>
              </w:rPr>
            </w:r>
            <w:r w:rsidR="002F32CF">
              <w:rPr>
                <w:noProof/>
                <w:webHidden/>
              </w:rPr>
              <w:fldChar w:fldCharType="separate"/>
            </w:r>
            <w:r w:rsidR="00F27821">
              <w:rPr>
                <w:noProof/>
                <w:webHidden/>
              </w:rPr>
              <w:t>60</w:t>
            </w:r>
            <w:r w:rsidR="002F32CF">
              <w:rPr>
                <w:noProof/>
                <w:webHidden/>
              </w:rPr>
              <w:fldChar w:fldCharType="end"/>
            </w:r>
          </w:hyperlink>
        </w:p>
        <w:p w14:paraId="59AEC719" w14:textId="549ED66D" w:rsidR="002F32CF" w:rsidRDefault="00FC0B95">
          <w:pPr>
            <w:pStyle w:val="TOC1"/>
            <w:tabs>
              <w:tab w:val="right" w:leader="dot" w:pos="9350"/>
            </w:tabs>
            <w:rPr>
              <w:rFonts w:asciiTheme="minorHAnsi" w:eastAsiaTheme="minorEastAsia" w:hAnsiTheme="minorHAnsi" w:cstheme="minorBidi"/>
              <w:noProof/>
              <w:sz w:val="22"/>
              <w:szCs w:val="22"/>
            </w:rPr>
          </w:pPr>
          <w:hyperlink w:anchor="_Toc51695588" w:history="1">
            <w:r w:rsidR="002F32CF" w:rsidRPr="00F57686">
              <w:rPr>
                <w:rStyle w:val="Hyperlink"/>
                <w:noProof/>
              </w:rPr>
              <w:t>Appendix</w:t>
            </w:r>
            <w:r w:rsidR="002F32CF">
              <w:rPr>
                <w:noProof/>
                <w:webHidden/>
              </w:rPr>
              <w:tab/>
            </w:r>
            <w:r w:rsidR="002F32CF">
              <w:rPr>
                <w:noProof/>
                <w:webHidden/>
              </w:rPr>
              <w:fldChar w:fldCharType="begin"/>
            </w:r>
            <w:r w:rsidR="002F32CF">
              <w:rPr>
                <w:noProof/>
                <w:webHidden/>
              </w:rPr>
              <w:instrText xml:space="preserve"> PAGEREF _Toc51695588 \h </w:instrText>
            </w:r>
            <w:r w:rsidR="002F32CF">
              <w:rPr>
                <w:noProof/>
                <w:webHidden/>
              </w:rPr>
            </w:r>
            <w:r w:rsidR="002F32CF">
              <w:rPr>
                <w:noProof/>
                <w:webHidden/>
              </w:rPr>
              <w:fldChar w:fldCharType="separate"/>
            </w:r>
            <w:r w:rsidR="00F27821">
              <w:rPr>
                <w:noProof/>
                <w:webHidden/>
              </w:rPr>
              <w:t>64</w:t>
            </w:r>
            <w:r w:rsidR="002F32CF">
              <w:rPr>
                <w:noProof/>
                <w:webHidden/>
              </w:rPr>
              <w:fldChar w:fldCharType="end"/>
            </w:r>
          </w:hyperlink>
        </w:p>
        <w:p w14:paraId="2118FBFA" w14:textId="271E021B" w:rsidR="002F32CF" w:rsidRDefault="00FC0B95">
          <w:pPr>
            <w:pStyle w:val="TOC2"/>
            <w:tabs>
              <w:tab w:val="right" w:leader="dot" w:pos="9350"/>
            </w:tabs>
            <w:rPr>
              <w:rFonts w:asciiTheme="minorHAnsi" w:eastAsiaTheme="minorEastAsia" w:hAnsiTheme="minorHAnsi" w:cstheme="minorBidi"/>
              <w:noProof/>
              <w:sz w:val="22"/>
              <w:szCs w:val="22"/>
            </w:rPr>
          </w:pPr>
          <w:hyperlink w:anchor="_Toc51695589" w:history="1">
            <w:r w:rsidR="002F32CF" w:rsidRPr="00F57686">
              <w:rPr>
                <w:rStyle w:val="Hyperlink"/>
                <w:noProof/>
              </w:rPr>
              <w:t>Appendix A: Loss function</w:t>
            </w:r>
            <w:r w:rsidR="002F32CF">
              <w:rPr>
                <w:noProof/>
                <w:webHidden/>
              </w:rPr>
              <w:tab/>
            </w:r>
            <w:r w:rsidR="002F32CF">
              <w:rPr>
                <w:noProof/>
                <w:webHidden/>
              </w:rPr>
              <w:fldChar w:fldCharType="begin"/>
            </w:r>
            <w:r w:rsidR="002F32CF">
              <w:rPr>
                <w:noProof/>
                <w:webHidden/>
              </w:rPr>
              <w:instrText xml:space="preserve"> PAGEREF _Toc51695589 \h </w:instrText>
            </w:r>
            <w:r w:rsidR="002F32CF">
              <w:rPr>
                <w:noProof/>
                <w:webHidden/>
              </w:rPr>
            </w:r>
            <w:r w:rsidR="002F32CF">
              <w:rPr>
                <w:noProof/>
                <w:webHidden/>
              </w:rPr>
              <w:fldChar w:fldCharType="separate"/>
            </w:r>
            <w:r w:rsidR="00F27821">
              <w:rPr>
                <w:noProof/>
                <w:webHidden/>
              </w:rPr>
              <w:t>64</w:t>
            </w:r>
            <w:r w:rsidR="002F32CF">
              <w:rPr>
                <w:noProof/>
                <w:webHidden/>
              </w:rPr>
              <w:fldChar w:fldCharType="end"/>
            </w:r>
          </w:hyperlink>
        </w:p>
        <w:p w14:paraId="56875CE4" w14:textId="49E9A7AC" w:rsidR="002F32CF" w:rsidRDefault="00FC0B95">
          <w:pPr>
            <w:pStyle w:val="TOC2"/>
            <w:tabs>
              <w:tab w:val="right" w:leader="dot" w:pos="9350"/>
            </w:tabs>
            <w:rPr>
              <w:rFonts w:asciiTheme="minorHAnsi" w:eastAsiaTheme="minorEastAsia" w:hAnsiTheme="minorHAnsi" w:cstheme="minorBidi"/>
              <w:noProof/>
              <w:sz w:val="22"/>
              <w:szCs w:val="22"/>
            </w:rPr>
          </w:pPr>
          <w:hyperlink w:anchor="_Toc51695590" w:history="1">
            <w:r w:rsidR="002F32CF" w:rsidRPr="00F57686">
              <w:rPr>
                <w:rStyle w:val="Hyperlink"/>
                <w:noProof/>
              </w:rPr>
              <w:t xml:space="preserve">Appendix </w:t>
            </w:r>
            <w:r w:rsidR="002F32CF" w:rsidRPr="00F57686">
              <w:rPr>
                <w:rStyle w:val="Hyperlink"/>
                <w:rFonts w:cstheme="majorBidi"/>
                <w:i/>
                <w:iCs/>
                <w:noProof/>
              </w:rPr>
              <w:t xml:space="preserve">B: </w:t>
            </w:r>
            <w:r w:rsidR="002F32CF" w:rsidRPr="00F57686">
              <w:rPr>
                <w:rStyle w:val="Hyperlink"/>
                <w:noProof/>
              </w:rPr>
              <w:t>Residual Blocks:</w:t>
            </w:r>
            <w:r w:rsidR="002F32CF">
              <w:rPr>
                <w:noProof/>
                <w:webHidden/>
              </w:rPr>
              <w:tab/>
            </w:r>
            <w:r w:rsidR="002F32CF">
              <w:rPr>
                <w:noProof/>
                <w:webHidden/>
              </w:rPr>
              <w:fldChar w:fldCharType="begin"/>
            </w:r>
            <w:r w:rsidR="002F32CF">
              <w:rPr>
                <w:noProof/>
                <w:webHidden/>
              </w:rPr>
              <w:instrText xml:space="preserve"> PAGEREF _Toc51695590 \h </w:instrText>
            </w:r>
            <w:r w:rsidR="002F32CF">
              <w:rPr>
                <w:noProof/>
                <w:webHidden/>
              </w:rPr>
            </w:r>
            <w:r w:rsidR="002F32CF">
              <w:rPr>
                <w:noProof/>
                <w:webHidden/>
              </w:rPr>
              <w:fldChar w:fldCharType="separate"/>
            </w:r>
            <w:r w:rsidR="00F27821">
              <w:rPr>
                <w:noProof/>
                <w:webHidden/>
              </w:rPr>
              <w:t>64</w:t>
            </w:r>
            <w:r w:rsidR="002F32CF">
              <w:rPr>
                <w:noProof/>
                <w:webHidden/>
              </w:rPr>
              <w:fldChar w:fldCharType="end"/>
            </w:r>
          </w:hyperlink>
        </w:p>
        <w:p w14:paraId="22038413" w14:textId="56303A5B" w:rsidR="002F32CF" w:rsidRDefault="00FC0B95">
          <w:pPr>
            <w:pStyle w:val="TOC2"/>
            <w:tabs>
              <w:tab w:val="right" w:leader="dot" w:pos="9350"/>
            </w:tabs>
            <w:rPr>
              <w:rFonts w:asciiTheme="minorHAnsi" w:eastAsiaTheme="minorEastAsia" w:hAnsiTheme="minorHAnsi" w:cstheme="minorBidi"/>
              <w:noProof/>
              <w:sz w:val="22"/>
              <w:szCs w:val="22"/>
            </w:rPr>
          </w:pPr>
          <w:hyperlink w:anchor="_Toc51695591" w:history="1">
            <w:r w:rsidR="002F32CF" w:rsidRPr="00F57686">
              <w:rPr>
                <w:rStyle w:val="Hyperlink"/>
                <w:noProof/>
              </w:rPr>
              <w:t>Appendix C: Result on Different epochs</w:t>
            </w:r>
            <w:r w:rsidR="002F32CF">
              <w:rPr>
                <w:noProof/>
                <w:webHidden/>
              </w:rPr>
              <w:tab/>
            </w:r>
            <w:r w:rsidR="002F32CF">
              <w:rPr>
                <w:noProof/>
                <w:webHidden/>
              </w:rPr>
              <w:fldChar w:fldCharType="begin"/>
            </w:r>
            <w:r w:rsidR="002F32CF">
              <w:rPr>
                <w:noProof/>
                <w:webHidden/>
              </w:rPr>
              <w:instrText xml:space="preserve"> PAGEREF _Toc51695591 \h </w:instrText>
            </w:r>
            <w:r w:rsidR="002F32CF">
              <w:rPr>
                <w:noProof/>
                <w:webHidden/>
              </w:rPr>
            </w:r>
            <w:r w:rsidR="002F32CF">
              <w:rPr>
                <w:noProof/>
                <w:webHidden/>
              </w:rPr>
              <w:fldChar w:fldCharType="separate"/>
            </w:r>
            <w:r w:rsidR="00F27821">
              <w:rPr>
                <w:noProof/>
                <w:webHidden/>
              </w:rPr>
              <w:t>65</w:t>
            </w:r>
            <w:r w:rsidR="002F32CF">
              <w:rPr>
                <w:noProof/>
                <w:webHidden/>
              </w:rPr>
              <w:fldChar w:fldCharType="end"/>
            </w:r>
          </w:hyperlink>
        </w:p>
        <w:p w14:paraId="7BEEA04B" w14:textId="7272365B" w:rsidR="002F32CF" w:rsidRDefault="00FC0B95">
          <w:pPr>
            <w:pStyle w:val="TOC2"/>
            <w:tabs>
              <w:tab w:val="right" w:leader="dot" w:pos="9350"/>
            </w:tabs>
            <w:rPr>
              <w:rFonts w:asciiTheme="minorHAnsi" w:eastAsiaTheme="minorEastAsia" w:hAnsiTheme="minorHAnsi" w:cstheme="minorBidi"/>
              <w:noProof/>
              <w:sz w:val="22"/>
              <w:szCs w:val="22"/>
            </w:rPr>
          </w:pPr>
          <w:hyperlink w:anchor="_Toc51695592" w:history="1">
            <w:r w:rsidR="002F32CF" w:rsidRPr="00F57686">
              <w:rPr>
                <w:rStyle w:val="Hyperlink"/>
                <w:noProof/>
              </w:rPr>
              <w:t>Appendix D: Cycle-GAN Training pseudocode:</w:t>
            </w:r>
            <w:r w:rsidR="002F32CF">
              <w:rPr>
                <w:noProof/>
                <w:webHidden/>
              </w:rPr>
              <w:tab/>
            </w:r>
            <w:r w:rsidR="002F32CF">
              <w:rPr>
                <w:noProof/>
                <w:webHidden/>
              </w:rPr>
              <w:fldChar w:fldCharType="begin"/>
            </w:r>
            <w:r w:rsidR="002F32CF">
              <w:rPr>
                <w:noProof/>
                <w:webHidden/>
              </w:rPr>
              <w:instrText xml:space="preserve"> PAGEREF _Toc51695592 \h </w:instrText>
            </w:r>
            <w:r w:rsidR="002F32CF">
              <w:rPr>
                <w:noProof/>
                <w:webHidden/>
              </w:rPr>
            </w:r>
            <w:r w:rsidR="002F32CF">
              <w:rPr>
                <w:noProof/>
                <w:webHidden/>
              </w:rPr>
              <w:fldChar w:fldCharType="separate"/>
            </w:r>
            <w:r w:rsidR="00F27821">
              <w:rPr>
                <w:noProof/>
                <w:webHidden/>
              </w:rPr>
              <w:t>67</w:t>
            </w:r>
            <w:r w:rsidR="002F32CF">
              <w:rPr>
                <w:noProof/>
                <w:webHidden/>
              </w:rPr>
              <w:fldChar w:fldCharType="end"/>
            </w:r>
          </w:hyperlink>
        </w:p>
        <w:p w14:paraId="0C8863D2" w14:textId="5FBFB63D" w:rsidR="002F32CF" w:rsidRDefault="00FC0B95">
          <w:pPr>
            <w:pStyle w:val="TOC2"/>
            <w:tabs>
              <w:tab w:val="right" w:leader="dot" w:pos="9350"/>
            </w:tabs>
            <w:rPr>
              <w:rFonts w:asciiTheme="minorHAnsi" w:eastAsiaTheme="minorEastAsia" w:hAnsiTheme="minorHAnsi" w:cstheme="minorBidi"/>
              <w:noProof/>
              <w:sz w:val="22"/>
              <w:szCs w:val="22"/>
            </w:rPr>
          </w:pPr>
          <w:hyperlink w:anchor="_Toc51695593" w:history="1">
            <w:r w:rsidR="002F32CF" w:rsidRPr="00F57686">
              <w:rPr>
                <w:rStyle w:val="Hyperlink"/>
                <w:noProof/>
              </w:rPr>
              <w:t>Appendix E: Cycle-GAN with Feature Preserving Training pseudocode:</w:t>
            </w:r>
            <w:r w:rsidR="002F32CF">
              <w:rPr>
                <w:noProof/>
                <w:webHidden/>
              </w:rPr>
              <w:tab/>
            </w:r>
            <w:r w:rsidR="002F32CF">
              <w:rPr>
                <w:noProof/>
                <w:webHidden/>
              </w:rPr>
              <w:fldChar w:fldCharType="begin"/>
            </w:r>
            <w:r w:rsidR="002F32CF">
              <w:rPr>
                <w:noProof/>
                <w:webHidden/>
              </w:rPr>
              <w:instrText xml:space="preserve"> PAGEREF _Toc51695593 \h </w:instrText>
            </w:r>
            <w:r w:rsidR="002F32CF">
              <w:rPr>
                <w:noProof/>
                <w:webHidden/>
              </w:rPr>
            </w:r>
            <w:r w:rsidR="002F32CF">
              <w:rPr>
                <w:noProof/>
                <w:webHidden/>
              </w:rPr>
              <w:fldChar w:fldCharType="separate"/>
            </w:r>
            <w:r w:rsidR="00F27821">
              <w:rPr>
                <w:noProof/>
                <w:webHidden/>
              </w:rPr>
              <w:t>68</w:t>
            </w:r>
            <w:r w:rsidR="002F32CF">
              <w:rPr>
                <w:noProof/>
                <w:webHidden/>
              </w:rPr>
              <w:fldChar w:fldCharType="end"/>
            </w:r>
          </w:hyperlink>
        </w:p>
        <w:p w14:paraId="19A75D50" w14:textId="676A2B74"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C3760D">
          <w:footerReference w:type="first" r:id="rId14"/>
          <w:pgSz w:w="11906" w:h="16838" w:code="9"/>
          <w:pgMar w:top="1440" w:right="1440" w:bottom="1440" w:left="1440" w:header="720" w:footer="720" w:gutter="0"/>
          <w:pgNumType w:fmt="lowerRoman" w:start="2"/>
          <w:cols w:space="720"/>
          <w:titlePg/>
          <w:docGrid w:linePitch="360"/>
        </w:sectPr>
      </w:pPr>
    </w:p>
    <w:p w14:paraId="3B85C0F7" w14:textId="3E955C73" w:rsidR="001105C1" w:rsidRPr="00AF250F" w:rsidRDefault="003D1532" w:rsidP="00C649AC">
      <w:pPr>
        <w:pStyle w:val="Heading1"/>
      </w:pPr>
      <w:bookmarkStart w:id="6" w:name="_Toc51695507"/>
      <w:r w:rsidRPr="00AF250F">
        <w:lastRenderedPageBreak/>
        <w:t>LIST OF TABLE</w:t>
      </w:r>
      <w:bookmarkEnd w:id="6"/>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4D861C84" w14:textId="08705E60" w:rsidR="002F32CF"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695496" w:history="1">
        <w:r w:rsidR="002F32CF" w:rsidRPr="00F07B56">
          <w:rPr>
            <w:rStyle w:val="Hyperlink"/>
            <w:noProof/>
          </w:rPr>
          <w:t>Table 1 generator goal vs discriminator goal</w:t>
        </w:r>
        <w:r w:rsidR="002F32CF">
          <w:rPr>
            <w:noProof/>
            <w:webHidden/>
          </w:rPr>
          <w:tab/>
        </w:r>
        <w:r w:rsidR="002F32CF">
          <w:rPr>
            <w:noProof/>
            <w:webHidden/>
          </w:rPr>
          <w:fldChar w:fldCharType="begin"/>
        </w:r>
        <w:r w:rsidR="002F32CF">
          <w:rPr>
            <w:noProof/>
            <w:webHidden/>
          </w:rPr>
          <w:instrText xml:space="preserve"> PAGEREF _Toc51695496 \h </w:instrText>
        </w:r>
        <w:r w:rsidR="002F32CF">
          <w:rPr>
            <w:noProof/>
            <w:webHidden/>
          </w:rPr>
        </w:r>
        <w:r w:rsidR="002F32CF">
          <w:rPr>
            <w:noProof/>
            <w:webHidden/>
          </w:rPr>
          <w:fldChar w:fldCharType="separate"/>
        </w:r>
        <w:r w:rsidR="00F27821">
          <w:rPr>
            <w:noProof/>
            <w:webHidden/>
          </w:rPr>
          <w:t>12</w:t>
        </w:r>
        <w:r w:rsidR="002F32CF">
          <w:rPr>
            <w:noProof/>
            <w:webHidden/>
          </w:rPr>
          <w:fldChar w:fldCharType="end"/>
        </w:r>
      </w:hyperlink>
    </w:p>
    <w:p w14:paraId="2D00E146" w14:textId="33AF3985" w:rsidR="002F32CF" w:rsidRDefault="00FC0B95">
      <w:pPr>
        <w:pStyle w:val="TableofFigures"/>
        <w:tabs>
          <w:tab w:val="right" w:leader="dot" w:pos="9350"/>
        </w:tabs>
        <w:rPr>
          <w:rFonts w:asciiTheme="minorHAnsi" w:eastAsiaTheme="minorEastAsia" w:hAnsiTheme="minorHAnsi" w:cstheme="minorBidi"/>
          <w:noProof/>
          <w:sz w:val="22"/>
          <w:szCs w:val="22"/>
        </w:rPr>
      </w:pPr>
      <w:hyperlink w:anchor="_Toc51695497" w:history="1">
        <w:r w:rsidR="002F32CF" w:rsidRPr="00F07B56">
          <w:rPr>
            <w:rStyle w:val="Hyperlink"/>
            <w:noProof/>
          </w:rPr>
          <w:t>Table 2 Cycle-GAN  generator and discriminator operation.</w:t>
        </w:r>
        <w:r w:rsidR="002F32CF">
          <w:rPr>
            <w:noProof/>
            <w:webHidden/>
          </w:rPr>
          <w:tab/>
        </w:r>
        <w:r w:rsidR="002F32CF">
          <w:rPr>
            <w:noProof/>
            <w:webHidden/>
          </w:rPr>
          <w:fldChar w:fldCharType="begin"/>
        </w:r>
        <w:r w:rsidR="002F32CF">
          <w:rPr>
            <w:noProof/>
            <w:webHidden/>
          </w:rPr>
          <w:instrText xml:space="preserve"> PAGEREF _Toc51695497 \h </w:instrText>
        </w:r>
        <w:r w:rsidR="002F32CF">
          <w:rPr>
            <w:noProof/>
            <w:webHidden/>
          </w:rPr>
        </w:r>
        <w:r w:rsidR="002F32CF">
          <w:rPr>
            <w:noProof/>
            <w:webHidden/>
          </w:rPr>
          <w:fldChar w:fldCharType="separate"/>
        </w:r>
        <w:r w:rsidR="00F27821">
          <w:rPr>
            <w:noProof/>
            <w:webHidden/>
          </w:rPr>
          <w:t>15</w:t>
        </w:r>
        <w:r w:rsidR="002F32CF">
          <w:rPr>
            <w:noProof/>
            <w:webHidden/>
          </w:rPr>
          <w:fldChar w:fldCharType="end"/>
        </w:r>
      </w:hyperlink>
    </w:p>
    <w:p w14:paraId="15CF14CC" w14:textId="4A9F4CDC" w:rsidR="002F32CF" w:rsidRDefault="00FC0B95">
      <w:pPr>
        <w:pStyle w:val="TableofFigures"/>
        <w:tabs>
          <w:tab w:val="right" w:leader="dot" w:pos="9350"/>
        </w:tabs>
        <w:rPr>
          <w:rFonts w:asciiTheme="minorHAnsi" w:eastAsiaTheme="minorEastAsia" w:hAnsiTheme="minorHAnsi" w:cstheme="minorBidi"/>
          <w:noProof/>
          <w:sz w:val="22"/>
          <w:szCs w:val="22"/>
        </w:rPr>
      </w:pPr>
      <w:hyperlink w:anchor="_Toc51695498" w:history="1">
        <w:r w:rsidR="002F32CF" w:rsidRPr="00F07B56">
          <w:rPr>
            <w:rStyle w:val="Hyperlink"/>
            <w:noProof/>
          </w:rPr>
          <w:t>Table 3 previous works summary on the video to video translation.</w:t>
        </w:r>
        <w:r w:rsidR="002F32CF">
          <w:rPr>
            <w:noProof/>
            <w:webHidden/>
          </w:rPr>
          <w:tab/>
        </w:r>
        <w:r w:rsidR="002F32CF">
          <w:rPr>
            <w:noProof/>
            <w:webHidden/>
          </w:rPr>
          <w:fldChar w:fldCharType="begin"/>
        </w:r>
        <w:r w:rsidR="002F32CF">
          <w:rPr>
            <w:noProof/>
            <w:webHidden/>
          </w:rPr>
          <w:instrText xml:space="preserve"> PAGEREF _Toc51695498 \h </w:instrText>
        </w:r>
        <w:r w:rsidR="002F32CF">
          <w:rPr>
            <w:noProof/>
            <w:webHidden/>
          </w:rPr>
        </w:r>
        <w:r w:rsidR="002F32CF">
          <w:rPr>
            <w:noProof/>
            <w:webHidden/>
          </w:rPr>
          <w:fldChar w:fldCharType="separate"/>
        </w:r>
        <w:r w:rsidR="00F27821">
          <w:rPr>
            <w:noProof/>
            <w:webHidden/>
          </w:rPr>
          <w:t>23</w:t>
        </w:r>
        <w:r w:rsidR="002F32CF">
          <w:rPr>
            <w:noProof/>
            <w:webHidden/>
          </w:rPr>
          <w:fldChar w:fldCharType="end"/>
        </w:r>
      </w:hyperlink>
    </w:p>
    <w:p w14:paraId="445D8BD5" w14:textId="2FD54E90" w:rsidR="002F32CF" w:rsidRDefault="00FC0B95">
      <w:pPr>
        <w:pStyle w:val="TableofFigures"/>
        <w:tabs>
          <w:tab w:val="right" w:leader="dot" w:pos="9350"/>
        </w:tabs>
        <w:rPr>
          <w:rFonts w:asciiTheme="minorHAnsi" w:eastAsiaTheme="minorEastAsia" w:hAnsiTheme="minorHAnsi" w:cstheme="minorBidi"/>
          <w:noProof/>
          <w:sz w:val="22"/>
          <w:szCs w:val="22"/>
        </w:rPr>
      </w:pPr>
      <w:hyperlink w:anchor="_Toc51695499" w:history="1">
        <w:r w:rsidR="002F32CF" w:rsidRPr="00F07B56">
          <w:rPr>
            <w:rStyle w:val="Hyperlink"/>
            <w:noProof/>
          </w:rPr>
          <w:t>Table 4 Training Dataset Sample (from Obama - Trump and Flower Datasets)</w:t>
        </w:r>
        <w:r w:rsidR="002F32CF">
          <w:rPr>
            <w:noProof/>
            <w:webHidden/>
          </w:rPr>
          <w:tab/>
        </w:r>
        <w:r w:rsidR="002F32CF">
          <w:rPr>
            <w:noProof/>
            <w:webHidden/>
          </w:rPr>
          <w:fldChar w:fldCharType="begin"/>
        </w:r>
        <w:r w:rsidR="002F32CF">
          <w:rPr>
            <w:noProof/>
            <w:webHidden/>
          </w:rPr>
          <w:instrText xml:space="preserve"> PAGEREF _Toc51695499 \h </w:instrText>
        </w:r>
        <w:r w:rsidR="002F32CF">
          <w:rPr>
            <w:noProof/>
            <w:webHidden/>
          </w:rPr>
        </w:r>
        <w:r w:rsidR="002F32CF">
          <w:rPr>
            <w:noProof/>
            <w:webHidden/>
          </w:rPr>
          <w:fldChar w:fldCharType="separate"/>
        </w:r>
        <w:r w:rsidR="00F27821">
          <w:rPr>
            <w:noProof/>
            <w:webHidden/>
          </w:rPr>
          <w:t>29</w:t>
        </w:r>
        <w:r w:rsidR="002F32CF">
          <w:rPr>
            <w:noProof/>
            <w:webHidden/>
          </w:rPr>
          <w:fldChar w:fldCharType="end"/>
        </w:r>
      </w:hyperlink>
    </w:p>
    <w:p w14:paraId="53CA4D49" w14:textId="4B977942" w:rsidR="002F32CF" w:rsidRDefault="00FC0B95">
      <w:pPr>
        <w:pStyle w:val="TableofFigures"/>
        <w:tabs>
          <w:tab w:val="right" w:leader="dot" w:pos="9350"/>
        </w:tabs>
        <w:rPr>
          <w:rFonts w:asciiTheme="minorHAnsi" w:eastAsiaTheme="minorEastAsia" w:hAnsiTheme="minorHAnsi" w:cstheme="minorBidi"/>
          <w:noProof/>
          <w:sz w:val="22"/>
          <w:szCs w:val="22"/>
        </w:rPr>
      </w:pPr>
      <w:hyperlink w:anchor="_Toc51695500" w:history="1">
        <w:r w:rsidR="002F32CF" w:rsidRPr="00F07B56">
          <w:rPr>
            <w:rStyle w:val="Hyperlink"/>
            <w:noProof/>
          </w:rPr>
          <w:t>Table 5 Viper Dataset Sample Examples</w:t>
        </w:r>
        <w:r w:rsidR="002F32CF">
          <w:rPr>
            <w:noProof/>
            <w:webHidden/>
          </w:rPr>
          <w:tab/>
        </w:r>
        <w:r w:rsidR="002F32CF">
          <w:rPr>
            <w:noProof/>
            <w:webHidden/>
          </w:rPr>
          <w:fldChar w:fldCharType="begin"/>
        </w:r>
        <w:r w:rsidR="002F32CF">
          <w:rPr>
            <w:noProof/>
            <w:webHidden/>
          </w:rPr>
          <w:instrText xml:space="preserve"> PAGEREF _Toc51695500 \h </w:instrText>
        </w:r>
        <w:r w:rsidR="002F32CF">
          <w:rPr>
            <w:noProof/>
            <w:webHidden/>
          </w:rPr>
        </w:r>
        <w:r w:rsidR="002F32CF">
          <w:rPr>
            <w:noProof/>
            <w:webHidden/>
          </w:rPr>
          <w:fldChar w:fldCharType="separate"/>
        </w:r>
        <w:r w:rsidR="00F27821">
          <w:rPr>
            <w:noProof/>
            <w:webHidden/>
          </w:rPr>
          <w:t>29</w:t>
        </w:r>
        <w:r w:rsidR="002F32CF">
          <w:rPr>
            <w:noProof/>
            <w:webHidden/>
          </w:rPr>
          <w:fldChar w:fldCharType="end"/>
        </w:r>
      </w:hyperlink>
    </w:p>
    <w:p w14:paraId="1303BA5F" w14:textId="46611D60" w:rsidR="002F32CF" w:rsidRDefault="00FC0B95">
      <w:pPr>
        <w:pStyle w:val="TableofFigures"/>
        <w:tabs>
          <w:tab w:val="right" w:leader="dot" w:pos="9350"/>
        </w:tabs>
        <w:rPr>
          <w:rFonts w:asciiTheme="minorHAnsi" w:eastAsiaTheme="minorEastAsia" w:hAnsiTheme="minorHAnsi" w:cstheme="minorBidi"/>
          <w:noProof/>
          <w:sz w:val="22"/>
          <w:szCs w:val="22"/>
        </w:rPr>
      </w:pPr>
      <w:hyperlink w:anchor="_Toc51695501" w:history="1">
        <w:r w:rsidR="002F32CF" w:rsidRPr="00F07B56">
          <w:rPr>
            <w:rStyle w:val="Hyperlink"/>
            <w:noProof/>
          </w:rPr>
          <w:t>Table 6  Training pseudocode</w:t>
        </w:r>
        <w:r w:rsidR="002F32CF">
          <w:rPr>
            <w:noProof/>
            <w:webHidden/>
          </w:rPr>
          <w:tab/>
        </w:r>
        <w:r w:rsidR="002F32CF">
          <w:rPr>
            <w:noProof/>
            <w:webHidden/>
          </w:rPr>
          <w:fldChar w:fldCharType="begin"/>
        </w:r>
        <w:r w:rsidR="002F32CF">
          <w:rPr>
            <w:noProof/>
            <w:webHidden/>
          </w:rPr>
          <w:instrText xml:space="preserve"> PAGEREF _Toc51695501 \h </w:instrText>
        </w:r>
        <w:r w:rsidR="002F32CF">
          <w:rPr>
            <w:noProof/>
            <w:webHidden/>
          </w:rPr>
        </w:r>
        <w:r w:rsidR="002F32CF">
          <w:rPr>
            <w:noProof/>
            <w:webHidden/>
          </w:rPr>
          <w:fldChar w:fldCharType="separate"/>
        </w:r>
        <w:r w:rsidR="00F27821">
          <w:rPr>
            <w:noProof/>
            <w:webHidden/>
          </w:rPr>
          <w:t>40</w:t>
        </w:r>
        <w:r w:rsidR="002F32CF">
          <w:rPr>
            <w:noProof/>
            <w:webHidden/>
          </w:rPr>
          <w:fldChar w:fldCharType="end"/>
        </w:r>
      </w:hyperlink>
    </w:p>
    <w:p w14:paraId="1111819E" w14:textId="1727C8F3" w:rsidR="002F32CF" w:rsidRDefault="00FC0B95">
      <w:pPr>
        <w:pStyle w:val="TableofFigures"/>
        <w:tabs>
          <w:tab w:val="right" w:leader="dot" w:pos="9350"/>
        </w:tabs>
        <w:rPr>
          <w:rFonts w:asciiTheme="minorHAnsi" w:eastAsiaTheme="minorEastAsia" w:hAnsiTheme="minorHAnsi" w:cstheme="minorBidi"/>
          <w:noProof/>
          <w:sz w:val="22"/>
          <w:szCs w:val="22"/>
        </w:rPr>
      </w:pPr>
      <w:hyperlink w:anchor="_Toc51695502" w:history="1">
        <w:r w:rsidR="002F32CF" w:rsidRPr="00F07B56">
          <w:rPr>
            <w:rStyle w:val="Hyperlink"/>
            <w:noProof/>
          </w:rPr>
          <w:t>Table 7 lists of experimental classes.</w:t>
        </w:r>
        <w:r w:rsidR="002F32CF">
          <w:rPr>
            <w:noProof/>
            <w:webHidden/>
          </w:rPr>
          <w:tab/>
        </w:r>
        <w:r w:rsidR="002F32CF">
          <w:rPr>
            <w:noProof/>
            <w:webHidden/>
          </w:rPr>
          <w:fldChar w:fldCharType="begin"/>
        </w:r>
        <w:r w:rsidR="002F32CF">
          <w:rPr>
            <w:noProof/>
            <w:webHidden/>
          </w:rPr>
          <w:instrText xml:space="preserve"> PAGEREF _Toc51695502 \h </w:instrText>
        </w:r>
        <w:r w:rsidR="002F32CF">
          <w:rPr>
            <w:noProof/>
            <w:webHidden/>
          </w:rPr>
        </w:r>
        <w:r w:rsidR="002F32CF">
          <w:rPr>
            <w:noProof/>
            <w:webHidden/>
          </w:rPr>
          <w:fldChar w:fldCharType="separate"/>
        </w:r>
        <w:r w:rsidR="00F27821">
          <w:rPr>
            <w:noProof/>
            <w:webHidden/>
          </w:rPr>
          <w:t>47</w:t>
        </w:r>
        <w:r w:rsidR="002F32CF">
          <w:rPr>
            <w:noProof/>
            <w:webHidden/>
          </w:rPr>
          <w:fldChar w:fldCharType="end"/>
        </w:r>
      </w:hyperlink>
    </w:p>
    <w:p w14:paraId="67A6393A" w14:textId="0A3C19E9" w:rsidR="002F32CF" w:rsidRDefault="00FC0B95">
      <w:pPr>
        <w:pStyle w:val="TableofFigures"/>
        <w:tabs>
          <w:tab w:val="right" w:leader="dot" w:pos="9350"/>
        </w:tabs>
        <w:rPr>
          <w:rFonts w:asciiTheme="minorHAnsi" w:eastAsiaTheme="minorEastAsia" w:hAnsiTheme="minorHAnsi" w:cstheme="minorBidi"/>
          <w:noProof/>
          <w:sz w:val="22"/>
          <w:szCs w:val="22"/>
        </w:rPr>
      </w:pPr>
      <w:hyperlink w:anchor="_Toc51695503" w:history="1">
        <w:r w:rsidR="002F32CF" w:rsidRPr="00F07B56">
          <w:rPr>
            <w:rStyle w:val="Hyperlink"/>
            <w:noProof/>
          </w:rPr>
          <w:t>Table 8 IS score and Human evaluation study Result on flower Dataset</w:t>
        </w:r>
        <w:r w:rsidR="002F32CF">
          <w:rPr>
            <w:noProof/>
            <w:webHidden/>
          </w:rPr>
          <w:tab/>
        </w:r>
        <w:r w:rsidR="002F32CF">
          <w:rPr>
            <w:noProof/>
            <w:webHidden/>
          </w:rPr>
          <w:fldChar w:fldCharType="begin"/>
        </w:r>
        <w:r w:rsidR="002F32CF">
          <w:rPr>
            <w:noProof/>
            <w:webHidden/>
          </w:rPr>
          <w:instrText xml:space="preserve"> PAGEREF _Toc51695503 \h </w:instrText>
        </w:r>
        <w:r w:rsidR="002F32CF">
          <w:rPr>
            <w:noProof/>
            <w:webHidden/>
          </w:rPr>
        </w:r>
        <w:r w:rsidR="002F32CF">
          <w:rPr>
            <w:noProof/>
            <w:webHidden/>
          </w:rPr>
          <w:fldChar w:fldCharType="separate"/>
        </w:r>
        <w:r w:rsidR="00F27821">
          <w:rPr>
            <w:noProof/>
            <w:webHidden/>
          </w:rPr>
          <w:t>49</w:t>
        </w:r>
        <w:r w:rsidR="002F32CF">
          <w:rPr>
            <w:noProof/>
            <w:webHidden/>
          </w:rPr>
          <w:fldChar w:fldCharType="end"/>
        </w:r>
      </w:hyperlink>
    </w:p>
    <w:p w14:paraId="6EEE5410" w14:textId="1CC3EEEF" w:rsidR="002F32CF" w:rsidRDefault="00FC0B95">
      <w:pPr>
        <w:pStyle w:val="TableofFigures"/>
        <w:tabs>
          <w:tab w:val="right" w:leader="dot" w:pos="9350"/>
        </w:tabs>
        <w:rPr>
          <w:rFonts w:asciiTheme="minorHAnsi" w:eastAsiaTheme="minorEastAsia" w:hAnsiTheme="minorHAnsi" w:cstheme="minorBidi"/>
          <w:noProof/>
          <w:sz w:val="22"/>
          <w:szCs w:val="22"/>
        </w:rPr>
      </w:pPr>
      <w:hyperlink w:anchor="_Toc51695504" w:history="1">
        <w:r w:rsidR="002F32CF" w:rsidRPr="00F07B56">
          <w:rPr>
            <w:rStyle w:val="Hyperlink"/>
            <w:noProof/>
          </w:rPr>
          <w:t>Table 9 IS score and Human evaluation study Result on Viper Dataset</w:t>
        </w:r>
        <w:r w:rsidR="002F32CF">
          <w:rPr>
            <w:noProof/>
            <w:webHidden/>
          </w:rPr>
          <w:tab/>
        </w:r>
        <w:r w:rsidR="002F32CF">
          <w:rPr>
            <w:noProof/>
            <w:webHidden/>
          </w:rPr>
          <w:fldChar w:fldCharType="begin"/>
        </w:r>
        <w:r w:rsidR="002F32CF">
          <w:rPr>
            <w:noProof/>
            <w:webHidden/>
          </w:rPr>
          <w:instrText xml:space="preserve"> PAGEREF _Toc51695504 \h </w:instrText>
        </w:r>
        <w:r w:rsidR="002F32CF">
          <w:rPr>
            <w:noProof/>
            <w:webHidden/>
          </w:rPr>
        </w:r>
        <w:r w:rsidR="002F32CF">
          <w:rPr>
            <w:noProof/>
            <w:webHidden/>
          </w:rPr>
          <w:fldChar w:fldCharType="separate"/>
        </w:r>
        <w:r w:rsidR="00F27821">
          <w:rPr>
            <w:noProof/>
            <w:webHidden/>
          </w:rPr>
          <w:t>53</w:t>
        </w:r>
        <w:r w:rsidR="002F32CF">
          <w:rPr>
            <w:noProof/>
            <w:webHidden/>
          </w:rPr>
          <w:fldChar w:fldCharType="end"/>
        </w:r>
      </w:hyperlink>
    </w:p>
    <w:p w14:paraId="481BDC87" w14:textId="00E44ABB" w:rsidR="002F32CF" w:rsidRDefault="00FC0B95">
      <w:pPr>
        <w:pStyle w:val="TableofFigures"/>
        <w:tabs>
          <w:tab w:val="right" w:leader="dot" w:pos="9350"/>
        </w:tabs>
        <w:rPr>
          <w:rFonts w:asciiTheme="minorHAnsi" w:eastAsiaTheme="minorEastAsia" w:hAnsiTheme="minorHAnsi" w:cstheme="minorBidi"/>
          <w:noProof/>
          <w:sz w:val="22"/>
          <w:szCs w:val="22"/>
        </w:rPr>
      </w:pPr>
      <w:hyperlink w:anchor="_Toc51695505" w:history="1">
        <w:r w:rsidR="002F32CF" w:rsidRPr="00F07B56">
          <w:rPr>
            <w:rStyle w:val="Hyperlink"/>
            <w:noProof/>
          </w:rPr>
          <w:t>Table 11 Obama to Trump Inception Score and Human evaluation Study.</w:t>
        </w:r>
        <w:r w:rsidR="002F32CF">
          <w:rPr>
            <w:noProof/>
            <w:webHidden/>
          </w:rPr>
          <w:tab/>
        </w:r>
        <w:r w:rsidR="002F32CF">
          <w:rPr>
            <w:noProof/>
            <w:webHidden/>
          </w:rPr>
          <w:fldChar w:fldCharType="begin"/>
        </w:r>
        <w:r w:rsidR="002F32CF">
          <w:rPr>
            <w:noProof/>
            <w:webHidden/>
          </w:rPr>
          <w:instrText xml:space="preserve"> PAGEREF _Toc51695505 \h </w:instrText>
        </w:r>
        <w:r w:rsidR="002F32CF">
          <w:rPr>
            <w:noProof/>
            <w:webHidden/>
          </w:rPr>
        </w:r>
        <w:r w:rsidR="002F32CF">
          <w:rPr>
            <w:noProof/>
            <w:webHidden/>
          </w:rPr>
          <w:fldChar w:fldCharType="separate"/>
        </w:r>
        <w:r w:rsidR="00F27821">
          <w:rPr>
            <w:noProof/>
            <w:webHidden/>
          </w:rPr>
          <w:t>57</w:t>
        </w:r>
        <w:r w:rsidR="002F32CF">
          <w:rPr>
            <w:noProof/>
            <w:webHidden/>
          </w:rPr>
          <w:fldChar w:fldCharType="end"/>
        </w:r>
      </w:hyperlink>
    </w:p>
    <w:p w14:paraId="15A7066D" w14:textId="6FE8047A"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750BA27A" w:rsidR="001105C1" w:rsidRPr="00AF250F" w:rsidRDefault="003D1532" w:rsidP="00C649AC">
      <w:pPr>
        <w:pStyle w:val="Heading1"/>
      </w:pPr>
      <w:bookmarkStart w:id="7" w:name="_Toc51695508"/>
      <w:r w:rsidRPr="00AF250F">
        <w:lastRenderedPageBreak/>
        <w:t>LIST OF FIGURE</w:t>
      </w:r>
      <w:bookmarkEnd w:id="7"/>
    </w:p>
    <w:p w14:paraId="29A86F86" w14:textId="27D99765" w:rsidR="002F32CF"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695476" w:history="1">
        <w:r w:rsidR="002F32CF" w:rsidRPr="00835B03">
          <w:rPr>
            <w:rStyle w:val="Hyperlink"/>
            <w:noProof/>
          </w:rPr>
          <w:t>Figure 1</w:t>
        </w:r>
        <w:r w:rsidR="002F32CF" w:rsidRPr="00835B03">
          <w:rPr>
            <w:rStyle w:val="Hyperlink"/>
            <w:noProof/>
          </w:rPr>
          <w:noBreakHyphen/>
          <w:t>1(a) input image. (b) style image. (c) output image</w:t>
        </w:r>
        <w:r w:rsidR="002F32CF">
          <w:rPr>
            <w:noProof/>
            <w:webHidden/>
          </w:rPr>
          <w:tab/>
        </w:r>
        <w:r w:rsidR="002F32CF">
          <w:rPr>
            <w:noProof/>
            <w:webHidden/>
          </w:rPr>
          <w:fldChar w:fldCharType="begin"/>
        </w:r>
        <w:r w:rsidR="002F32CF">
          <w:rPr>
            <w:noProof/>
            <w:webHidden/>
          </w:rPr>
          <w:instrText xml:space="preserve"> PAGEREF _Toc51695476 \h </w:instrText>
        </w:r>
        <w:r w:rsidR="002F32CF">
          <w:rPr>
            <w:noProof/>
            <w:webHidden/>
          </w:rPr>
        </w:r>
        <w:r w:rsidR="002F32CF">
          <w:rPr>
            <w:noProof/>
            <w:webHidden/>
          </w:rPr>
          <w:fldChar w:fldCharType="separate"/>
        </w:r>
        <w:r w:rsidR="00F27821">
          <w:rPr>
            <w:noProof/>
            <w:webHidden/>
          </w:rPr>
          <w:t>3</w:t>
        </w:r>
        <w:r w:rsidR="002F32CF">
          <w:rPr>
            <w:noProof/>
            <w:webHidden/>
          </w:rPr>
          <w:fldChar w:fldCharType="end"/>
        </w:r>
      </w:hyperlink>
    </w:p>
    <w:p w14:paraId="3DCB2DF6" w14:textId="2EF89CC4" w:rsidR="002F32CF" w:rsidRDefault="00FC0B95">
      <w:pPr>
        <w:pStyle w:val="TableofFigures"/>
        <w:tabs>
          <w:tab w:val="right" w:leader="dot" w:pos="9350"/>
        </w:tabs>
        <w:rPr>
          <w:rFonts w:asciiTheme="minorHAnsi" w:eastAsiaTheme="minorEastAsia" w:hAnsiTheme="minorHAnsi" w:cstheme="minorBidi"/>
          <w:noProof/>
          <w:sz w:val="22"/>
          <w:szCs w:val="22"/>
        </w:rPr>
      </w:pPr>
      <w:hyperlink r:id="rId16" w:anchor="_Toc51695477" w:history="1">
        <w:r w:rsidR="002F32CF" w:rsidRPr="00835B03">
          <w:rPr>
            <w:rStyle w:val="Hyperlink"/>
            <w:noProof/>
          </w:rPr>
          <w:t>Figure 1</w:t>
        </w:r>
        <w:r w:rsidR="002F32CF" w:rsidRPr="00835B03">
          <w:rPr>
            <w:rStyle w:val="Hyperlink"/>
            <w:noProof/>
          </w:rPr>
          <w:noBreakHyphen/>
          <w:t>2 Cycle Gan vs Recycle GAN</w:t>
        </w:r>
        <w:r w:rsidR="002F32CF">
          <w:rPr>
            <w:noProof/>
            <w:webHidden/>
          </w:rPr>
          <w:tab/>
        </w:r>
        <w:r w:rsidR="002F32CF">
          <w:rPr>
            <w:noProof/>
            <w:webHidden/>
          </w:rPr>
          <w:fldChar w:fldCharType="begin"/>
        </w:r>
        <w:r w:rsidR="002F32CF">
          <w:rPr>
            <w:noProof/>
            <w:webHidden/>
          </w:rPr>
          <w:instrText xml:space="preserve"> PAGEREF _Toc51695477 \h </w:instrText>
        </w:r>
        <w:r w:rsidR="002F32CF">
          <w:rPr>
            <w:noProof/>
            <w:webHidden/>
          </w:rPr>
        </w:r>
        <w:r w:rsidR="002F32CF">
          <w:rPr>
            <w:noProof/>
            <w:webHidden/>
          </w:rPr>
          <w:fldChar w:fldCharType="separate"/>
        </w:r>
        <w:r w:rsidR="00F27821">
          <w:rPr>
            <w:noProof/>
            <w:webHidden/>
          </w:rPr>
          <w:t>5</w:t>
        </w:r>
        <w:r w:rsidR="002F32CF">
          <w:rPr>
            <w:noProof/>
            <w:webHidden/>
          </w:rPr>
          <w:fldChar w:fldCharType="end"/>
        </w:r>
      </w:hyperlink>
    </w:p>
    <w:p w14:paraId="36AF1EBE" w14:textId="0CE39810" w:rsidR="002F32CF" w:rsidRDefault="00FC0B95">
      <w:pPr>
        <w:pStyle w:val="TableofFigures"/>
        <w:tabs>
          <w:tab w:val="right" w:leader="dot" w:pos="9350"/>
        </w:tabs>
        <w:rPr>
          <w:rFonts w:asciiTheme="minorHAnsi" w:eastAsiaTheme="minorEastAsia" w:hAnsiTheme="minorHAnsi" w:cstheme="minorBidi"/>
          <w:noProof/>
          <w:sz w:val="22"/>
          <w:szCs w:val="22"/>
        </w:rPr>
      </w:pPr>
      <w:hyperlink r:id="rId17" w:anchor="_Toc51695478" w:history="1">
        <w:r w:rsidR="002F32CF" w:rsidRPr="00835B03">
          <w:rPr>
            <w:rStyle w:val="Hyperlink"/>
            <w:noProof/>
          </w:rPr>
          <w:t>Figure 2</w:t>
        </w:r>
        <w:r w:rsidR="002F32CF" w:rsidRPr="00835B03">
          <w:rPr>
            <w:rStyle w:val="Hyperlink"/>
            <w:noProof/>
          </w:rPr>
          <w:noBreakHyphen/>
          <w:t>1 GAN framework structure GAN framework consists of two networks: Discriminator (</w:t>
        </w:r>
        <w:r w:rsidR="002F32CF" w:rsidRPr="00835B03">
          <w:rPr>
            <w:rStyle w:val="Hyperlink"/>
            <w:rFonts w:ascii="Cambria Math" w:hAnsi="Cambria Math" w:cs="Cambria Math"/>
            <w:noProof/>
          </w:rPr>
          <w:t>𝐷</w:t>
        </w:r>
        <w:r w:rsidR="002F32CF" w:rsidRPr="00835B03">
          <w:rPr>
            <w:rStyle w:val="Hyperlink"/>
            <w:noProof/>
          </w:rPr>
          <w:t>) and Generator (</w:t>
        </w:r>
        <w:r w:rsidR="002F32CF" w:rsidRPr="00835B03">
          <w:rPr>
            <w:rStyle w:val="Hyperlink"/>
            <w:rFonts w:ascii="Cambria Math" w:hAnsi="Cambria Math" w:cs="Cambria Math"/>
            <w:noProof/>
          </w:rPr>
          <w:t>𝐺</w:t>
        </w:r>
        <w:r w:rsidR="002F32CF" w:rsidRPr="00835B03">
          <w:rPr>
            <w:rStyle w:val="Hyperlink"/>
            <w:noProof/>
          </w:rPr>
          <w:t>)</w:t>
        </w:r>
        <w:r w:rsidR="002F32CF">
          <w:rPr>
            <w:noProof/>
            <w:webHidden/>
          </w:rPr>
          <w:tab/>
        </w:r>
        <w:r w:rsidR="002F32CF">
          <w:rPr>
            <w:noProof/>
            <w:webHidden/>
          </w:rPr>
          <w:fldChar w:fldCharType="begin"/>
        </w:r>
        <w:r w:rsidR="002F32CF">
          <w:rPr>
            <w:noProof/>
            <w:webHidden/>
          </w:rPr>
          <w:instrText xml:space="preserve"> PAGEREF _Toc51695478 \h </w:instrText>
        </w:r>
        <w:r w:rsidR="002F32CF">
          <w:rPr>
            <w:noProof/>
            <w:webHidden/>
          </w:rPr>
        </w:r>
        <w:r w:rsidR="002F32CF">
          <w:rPr>
            <w:noProof/>
            <w:webHidden/>
          </w:rPr>
          <w:fldChar w:fldCharType="separate"/>
        </w:r>
        <w:r w:rsidR="00F27821">
          <w:rPr>
            <w:noProof/>
            <w:webHidden/>
          </w:rPr>
          <w:t>10</w:t>
        </w:r>
        <w:r w:rsidR="002F32CF">
          <w:rPr>
            <w:noProof/>
            <w:webHidden/>
          </w:rPr>
          <w:fldChar w:fldCharType="end"/>
        </w:r>
      </w:hyperlink>
    </w:p>
    <w:p w14:paraId="773B39D5" w14:textId="39E404B0" w:rsidR="002F32CF" w:rsidRDefault="00FC0B95">
      <w:pPr>
        <w:pStyle w:val="TableofFigures"/>
        <w:tabs>
          <w:tab w:val="right" w:leader="dot" w:pos="9350"/>
        </w:tabs>
        <w:rPr>
          <w:rFonts w:asciiTheme="minorHAnsi" w:eastAsiaTheme="minorEastAsia" w:hAnsiTheme="minorHAnsi" w:cstheme="minorBidi"/>
          <w:noProof/>
          <w:sz w:val="22"/>
          <w:szCs w:val="22"/>
        </w:rPr>
      </w:pPr>
      <w:hyperlink r:id="rId18" w:anchor="_Toc51695479" w:history="1">
        <w:r w:rsidR="002F32CF" w:rsidRPr="00835B03">
          <w:rPr>
            <w:rStyle w:val="Hyperlink"/>
            <w:noProof/>
          </w:rPr>
          <w:t>Figure 2</w:t>
        </w:r>
        <w:r w:rsidR="002F32CF" w:rsidRPr="00835B03">
          <w:rPr>
            <w:rStyle w:val="Hyperlink"/>
            <w:noProof/>
          </w:rPr>
          <w:noBreakHyphen/>
          <w:t>2 cGAN Architecture</w:t>
        </w:r>
        <w:r w:rsidR="002F32CF">
          <w:rPr>
            <w:noProof/>
            <w:webHidden/>
          </w:rPr>
          <w:tab/>
        </w:r>
        <w:r w:rsidR="002F32CF">
          <w:rPr>
            <w:noProof/>
            <w:webHidden/>
          </w:rPr>
          <w:fldChar w:fldCharType="begin"/>
        </w:r>
        <w:r w:rsidR="002F32CF">
          <w:rPr>
            <w:noProof/>
            <w:webHidden/>
          </w:rPr>
          <w:instrText xml:space="preserve"> PAGEREF _Toc51695479 \h </w:instrText>
        </w:r>
        <w:r w:rsidR="002F32CF">
          <w:rPr>
            <w:noProof/>
            <w:webHidden/>
          </w:rPr>
        </w:r>
        <w:r w:rsidR="002F32CF">
          <w:rPr>
            <w:noProof/>
            <w:webHidden/>
          </w:rPr>
          <w:fldChar w:fldCharType="separate"/>
        </w:r>
        <w:r w:rsidR="00F27821">
          <w:rPr>
            <w:noProof/>
            <w:webHidden/>
          </w:rPr>
          <w:t>13</w:t>
        </w:r>
        <w:r w:rsidR="002F32CF">
          <w:rPr>
            <w:noProof/>
            <w:webHidden/>
          </w:rPr>
          <w:fldChar w:fldCharType="end"/>
        </w:r>
      </w:hyperlink>
    </w:p>
    <w:p w14:paraId="3626A647" w14:textId="0F4EFA53" w:rsidR="002F32CF" w:rsidRDefault="00FC0B95">
      <w:pPr>
        <w:pStyle w:val="TableofFigures"/>
        <w:tabs>
          <w:tab w:val="right" w:leader="dot" w:pos="9350"/>
        </w:tabs>
        <w:rPr>
          <w:rFonts w:asciiTheme="minorHAnsi" w:eastAsiaTheme="minorEastAsia" w:hAnsiTheme="minorHAnsi" w:cstheme="minorBidi"/>
          <w:noProof/>
          <w:sz w:val="22"/>
          <w:szCs w:val="22"/>
        </w:rPr>
      </w:pPr>
      <w:hyperlink w:anchor="_Toc51695480" w:history="1">
        <w:r w:rsidR="002F32CF" w:rsidRPr="00835B03">
          <w:rPr>
            <w:rStyle w:val="Hyperlink"/>
            <w:noProof/>
          </w:rPr>
          <w:t>Figure 2</w:t>
        </w:r>
        <w:r w:rsidR="002F32CF" w:rsidRPr="00835B03">
          <w:rPr>
            <w:rStyle w:val="Hyperlink"/>
            <w:noProof/>
          </w:rPr>
          <w:noBreakHyphen/>
          <w:t>3 Amharic to English language translation using google translator (Example).</w:t>
        </w:r>
        <w:r w:rsidR="002F32CF">
          <w:rPr>
            <w:noProof/>
            <w:webHidden/>
          </w:rPr>
          <w:tab/>
        </w:r>
        <w:r w:rsidR="002F32CF">
          <w:rPr>
            <w:noProof/>
            <w:webHidden/>
          </w:rPr>
          <w:fldChar w:fldCharType="begin"/>
        </w:r>
        <w:r w:rsidR="002F32CF">
          <w:rPr>
            <w:noProof/>
            <w:webHidden/>
          </w:rPr>
          <w:instrText xml:space="preserve"> PAGEREF _Toc51695480 \h </w:instrText>
        </w:r>
        <w:r w:rsidR="002F32CF">
          <w:rPr>
            <w:noProof/>
            <w:webHidden/>
          </w:rPr>
        </w:r>
        <w:r w:rsidR="002F32CF">
          <w:rPr>
            <w:noProof/>
            <w:webHidden/>
          </w:rPr>
          <w:fldChar w:fldCharType="separate"/>
        </w:r>
        <w:r w:rsidR="00F27821">
          <w:rPr>
            <w:noProof/>
            <w:webHidden/>
          </w:rPr>
          <w:t>15</w:t>
        </w:r>
        <w:r w:rsidR="002F32CF">
          <w:rPr>
            <w:noProof/>
            <w:webHidden/>
          </w:rPr>
          <w:fldChar w:fldCharType="end"/>
        </w:r>
      </w:hyperlink>
    </w:p>
    <w:p w14:paraId="03C5BC0D" w14:textId="0A34DA55" w:rsidR="002F32CF" w:rsidRDefault="00FC0B95">
      <w:pPr>
        <w:pStyle w:val="TableofFigures"/>
        <w:tabs>
          <w:tab w:val="right" w:leader="dot" w:pos="9350"/>
        </w:tabs>
        <w:rPr>
          <w:rFonts w:asciiTheme="minorHAnsi" w:eastAsiaTheme="minorEastAsia" w:hAnsiTheme="minorHAnsi" w:cstheme="minorBidi"/>
          <w:noProof/>
          <w:sz w:val="22"/>
          <w:szCs w:val="22"/>
        </w:rPr>
      </w:pPr>
      <w:hyperlink r:id="rId19" w:anchor="_Toc51695481" w:history="1">
        <w:r w:rsidR="002F32CF" w:rsidRPr="00835B03">
          <w:rPr>
            <w:rStyle w:val="Hyperlink"/>
            <w:noProof/>
          </w:rPr>
          <w:t>Figure 2</w:t>
        </w:r>
        <w:r w:rsidR="002F32CF" w:rsidRPr="00835B03">
          <w:rPr>
            <w:rStyle w:val="Hyperlink"/>
            <w:noProof/>
          </w:rPr>
          <w:noBreakHyphen/>
          <w:t>4 (A) pair shoe dataset sample from Pix2pix, (B) Sunny to Rainy translation from input and output image</w:t>
        </w:r>
        <w:r w:rsidR="002F32CF">
          <w:rPr>
            <w:noProof/>
            <w:webHidden/>
          </w:rPr>
          <w:tab/>
        </w:r>
        <w:r w:rsidR="002F32CF">
          <w:rPr>
            <w:noProof/>
            <w:webHidden/>
          </w:rPr>
          <w:fldChar w:fldCharType="begin"/>
        </w:r>
        <w:r w:rsidR="002F32CF">
          <w:rPr>
            <w:noProof/>
            <w:webHidden/>
          </w:rPr>
          <w:instrText xml:space="preserve"> PAGEREF _Toc51695481 \h </w:instrText>
        </w:r>
        <w:r w:rsidR="002F32CF">
          <w:rPr>
            <w:noProof/>
            <w:webHidden/>
          </w:rPr>
        </w:r>
        <w:r w:rsidR="002F32CF">
          <w:rPr>
            <w:noProof/>
            <w:webHidden/>
          </w:rPr>
          <w:fldChar w:fldCharType="separate"/>
        </w:r>
        <w:r w:rsidR="00F27821">
          <w:rPr>
            <w:noProof/>
            <w:webHidden/>
          </w:rPr>
          <w:t>16</w:t>
        </w:r>
        <w:r w:rsidR="002F32CF">
          <w:rPr>
            <w:noProof/>
            <w:webHidden/>
          </w:rPr>
          <w:fldChar w:fldCharType="end"/>
        </w:r>
      </w:hyperlink>
    </w:p>
    <w:p w14:paraId="53CBF26C" w14:textId="6A7FF6AC" w:rsidR="002F32CF" w:rsidRDefault="00FC0B95">
      <w:pPr>
        <w:pStyle w:val="TableofFigures"/>
        <w:tabs>
          <w:tab w:val="right" w:leader="dot" w:pos="9350"/>
        </w:tabs>
        <w:rPr>
          <w:rFonts w:asciiTheme="minorHAnsi" w:eastAsiaTheme="minorEastAsia" w:hAnsiTheme="minorHAnsi" w:cstheme="minorBidi"/>
          <w:noProof/>
          <w:sz w:val="22"/>
          <w:szCs w:val="22"/>
        </w:rPr>
      </w:pPr>
      <w:hyperlink r:id="rId20" w:anchor="_Toc51695482" w:history="1">
        <w:r w:rsidR="002F32CF" w:rsidRPr="00835B03">
          <w:rPr>
            <w:rStyle w:val="Hyperlink"/>
            <w:noProof/>
          </w:rPr>
          <w:t>Figure 2</w:t>
        </w:r>
        <w:r w:rsidR="002F32CF" w:rsidRPr="00835B03">
          <w:rPr>
            <w:rStyle w:val="Hyperlink"/>
            <w:noProof/>
          </w:rPr>
          <w:noBreakHyphen/>
          <w:t>5 Detection of the optical flow in 3 consecutive images.</w:t>
        </w:r>
        <w:r w:rsidR="002F32CF">
          <w:rPr>
            <w:noProof/>
            <w:webHidden/>
          </w:rPr>
          <w:tab/>
        </w:r>
        <w:r w:rsidR="002F32CF">
          <w:rPr>
            <w:noProof/>
            <w:webHidden/>
          </w:rPr>
          <w:fldChar w:fldCharType="begin"/>
        </w:r>
        <w:r w:rsidR="002F32CF">
          <w:rPr>
            <w:noProof/>
            <w:webHidden/>
          </w:rPr>
          <w:instrText xml:space="preserve"> PAGEREF _Toc51695482 \h </w:instrText>
        </w:r>
        <w:r w:rsidR="002F32CF">
          <w:rPr>
            <w:noProof/>
            <w:webHidden/>
          </w:rPr>
        </w:r>
        <w:r w:rsidR="002F32CF">
          <w:rPr>
            <w:noProof/>
            <w:webHidden/>
          </w:rPr>
          <w:fldChar w:fldCharType="separate"/>
        </w:r>
        <w:r w:rsidR="00F27821">
          <w:rPr>
            <w:noProof/>
            <w:webHidden/>
          </w:rPr>
          <w:t>19</w:t>
        </w:r>
        <w:r w:rsidR="002F32CF">
          <w:rPr>
            <w:noProof/>
            <w:webHidden/>
          </w:rPr>
          <w:fldChar w:fldCharType="end"/>
        </w:r>
      </w:hyperlink>
    </w:p>
    <w:p w14:paraId="521FFFCF" w14:textId="5AC2C517" w:rsidR="002F32CF" w:rsidRDefault="00FC0B95">
      <w:pPr>
        <w:pStyle w:val="TableofFigures"/>
        <w:tabs>
          <w:tab w:val="right" w:leader="dot" w:pos="9350"/>
        </w:tabs>
        <w:rPr>
          <w:rFonts w:asciiTheme="minorHAnsi" w:eastAsiaTheme="minorEastAsia" w:hAnsiTheme="minorHAnsi" w:cstheme="minorBidi"/>
          <w:noProof/>
          <w:sz w:val="22"/>
          <w:szCs w:val="22"/>
        </w:rPr>
      </w:pPr>
      <w:hyperlink r:id="rId21" w:anchor="_Toc51695483" w:history="1">
        <w:r w:rsidR="002F32CF" w:rsidRPr="00835B03">
          <w:rPr>
            <w:rStyle w:val="Hyperlink"/>
            <w:noProof/>
          </w:rPr>
          <w:t>Figure 2</w:t>
        </w:r>
        <w:r w:rsidR="002F32CF" w:rsidRPr="00835B03">
          <w:rPr>
            <w:rStyle w:val="Hyperlink"/>
            <w:noProof/>
          </w:rPr>
          <w:noBreakHyphen/>
          <w:t>6 pose extraction</w:t>
        </w:r>
        <w:r w:rsidR="002F32CF">
          <w:rPr>
            <w:noProof/>
            <w:webHidden/>
          </w:rPr>
          <w:tab/>
        </w:r>
        <w:r w:rsidR="002F32CF">
          <w:rPr>
            <w:noProof/>
            <w:webHidden/>
          </w:rPr>
          <w:fldChar w:fldCharType="begin"/>
        </w:r>
        <w:r w:rsidR="002F32CF">
          <w:rPr>
            <w:noProof/>
            <w:webHidden/>
          </w:rPr>
          <w:instrText xml:space="preserve"> PAGEREF _Toc51695483 \h </w:instrText>
        </w:r>
        <w:r w:rsidR="002F32CF">
          <w:rPr>
            <w:noProof/>
            <w:webHidden/>
          </w:rPr>
        </w:r>
        <w:r w:rsidR="002F32CF">
          <w:rPr>
            <w:noProof/>
            <w:webHidden/>
          </w:rPr>
          <w:fldChar w:fldCharType="separate"/>
        </w:r>
        <w:r w:rsidR="00F27821">
          <w:rPr>
            <w:noProof/>
            <w:webHidden/>
          </w:rPr>
          <w:t>20</w:t>
        </w:r>
        <w:r w:rsidR="002F32CF">
          <w:rPr>
            <w:noProof/>
            <w:webHidden/>
          </w:rPr>
          <w:fldChar w:fldCharType="end"/>
        </w:r>
      </w:hyperlink>
    </w:p>
    <w:p w14:paraId="30A59B97" w14:textId="67DBB3D9" w:rsidR="002F32CF" w:rsidRDefault="00FC0B95">
      <w:pPr>
        <w:pStyle w:val="TableofFigures"/>
        <w:tabs>
          <w:tab w:val="right" w:leader="dot" w:pos="9350"/>
        </w:tabs>
        <w:rPr>
          <w:rFonts w:asciiTheme="minorHAnsi" w:eastAsiaTheme="minorEastAsia" w:hAnsiTheme="minorHAnsi" w:cstheme="minorBidi"/>
          <w:noProof/>
          <w:sz w:val="22"/>
          <w:szCs w:val="22"/>
        </w:rPr>
      </w:pPr>
      <w:hyperlink w:anchor="_Toc51695484" w:history="1">
        <w:r w:rsidR="002F32CF" w:rsidRPr="00835B03">
          <w:rPr>
            <w:rStyle w:val="Hyperlink"/>
            <w:noProof/>
          </w:rPr>
          <w:t>Figure 3</w:t>
        </w:r>
        <w:r w:rsidR="002F32CF" w:rsidRPr="00835B03">
          <w:rPr>
            <w:rStyle w:val="Hyperlink"/>
            <w:noProof/>
          </w:rPr>
          <w:noBreakHyphen/>
          <w:t>1  Deep Learning Framework comparison.</w:t>
        </w:r>
        <w:r w:rsidR="002F32CF">
          <w:rPr>
            <w:noProof/>
            <w:webHidden/>
          </w:rPr>
          <w:tab/>
        </w:r>
        <w:r w:rsidR="002F32CF">
          <w:rPr>
            <w:noProof/>
            <w:webHidden/>
          </w:rPr>
          <w:fldChar w:fldCharType="begin"/>
        </w:r>
        <w:r w:rsidR="002F32CF">
          <w:rPr>
            <w:noProof/>
            <w:webHidden/>
          </w:rPr>
          <w:instrText xml:space="preserve"> PAGEREF _Toc51695484 \h </w:instrText>
        </w:r>
        <w:r w:rsidR="002F32CF">
          <w:rPr>
            <w:noProof/>
            <w:webHidden/>
          </w:rPr>
        </w:r>
        <w:r w:rsidR="002F32CF">
          <w:rPr>
            <w:noProof/>
            <w:webHidden/>
          </w:rPr>
          <w:fldChar w:fldCharType="separate"/>
        </w:r>
        <w:r w:rsidR="00F27821">
          <w:rPr>
            <w:noProof/>
            <w:webHidden/>
          </w:rPr>
          <w:t>32</w:t>
        </w:r>
        <w:r w:rsidR="002F32CF">
          <w:rPr>
            <w:noProof/>
            <w:webHidden/>
          </w:rPr>
          <w:fldChar w:fldCharType="end"/>
        </w:r>
      </w:hyperlink>
    </w:p>
    <w:p w14:paraId="5C4EBF34" w14:textId="03C33792" w:rsidR="002F32CF" w:rsidRDefault="00FC0B95">
      <w:pPr>
        <w:pStyle w:val="TableofFigures"/>
        <w:tabs>
          <w:tab w:val="right" w:leader="dot" w:pos="9350"/>
        </w:tabs>
        <w:rPr>
          <w:rFonts w:asciiTheme="minorHAnsi" w:eastAsiaTheme="minorEastAsia" w:hAnsiTheme="minorHAnsi" w:cstheme="minorBidi"/>
          <w:noProof/>
          <w:sz w:val="22"/>
          <w:szCs w:val="22"/>
        </w:rPr>
      </w:pPr>
      <w:hyperlink w:anchor="_Toc51695485" w:history="1">
        <w:r w:rsidR="002F32CF" w:rsidRPr="00835B03">
          <w:rPr>
            <w:rStyle w:val="Hyperlink"/>
            <w:noProof/>
          </w:rPr>
          <w:t>Figure 3</w:t>
        </w:r>
        <w:r w:rsidR="002F32CF" w:rsidRPr="00835B03">
          <w:rPr>
            <w:rStyle w:val="Hyperlink"/>
            <w:noProof/>
          </w:rPr>
          <w:noBreakHyphen/>
          <w:t>2 Benchmark Analysis on EfficientNet-B7</w:t>
        </w:r>
        <w:r w:rsidR="002F32CF">
          <w:rPr>
            <w:noProof/>
            <w:webHidden/>
          </w:rPr>
          <w:tab/>
        </w:r>
        <w:r w:rsidR="002F32CF">
          <w:rPr>
            <w:noProof/>
            <w:webHidden/>
          </w:rPr>
          <w:fldChar w:fldCharType="begin"/>
        </w:r>
        <w:r w:rsidR="002F32CF">
          <w:rPr>
            <w:noProof/>
            <w:webHidden/>
          </w:rPr>
          <w:instrText xml:space="preserve"> PAGEREF _Toc51695485 \h </w:instrText>
        </w:r>
        <w:r w:rsidR="002F32CF">
          <w:rPr>
            <w:noProof/>
            <w:webHidden/>
          </w:rPr>
        </w:r>
        <w:r w:rsidR="002F32CF">
          <w:rPr>
            <w:noProof/>
            <w:webHidden/>
          </w:rPr>
          <w:fldChar w:fldCharType="separate"/>
        </w:r>
        <w:r w:rsidR="00F27821">
          <w:rPr>
            <w:noProof/>
            <w:webHidden/>
          </w:rPr>
          <w:t>34</w:t>
        </w:r>
        <w:r w:rsidR="002F32CF">
          <w:rPr>
            <w:noProof/>
            <w:webHidden/>
          </w:rPr>
          <w:fldChar w:fldCharType="end"/>
        </w:r>
      </w:hyperlink>
    </w:p>
    <w:p w14:paraId="540A1571" w14:textId="37BCF347" w:rsidR="002F32CF" w:rsidRDefault="00FC0B95">
      <w:pPr>
        <w:pStyle w:val="TableofFigures"/>
        <w:tabs>
          <w:tab w:val="right" w:leader="dot" w:pos="9350"/>
        </w:tabs>
        <w:rPr>
          <w:rFonts w:asciiTheme="minorHAnsi" w:eastAsiaTheme="minorEastAsia" w:hAnsiTheme="minorHAnsi" w:cstheme="minorBidi"/>
          <w:noProof/>
          <w:sz w:val="22"/>
          <w:szCs w:val="22"/>
        </w:rPr>
      </w:pPr>
      <w:hyperlink r:id="rId22" w:anchor="_Toc51695486" w:history="1">
        <w:r w:rsidR="002F32CF" w:rsidRPr="00835B03">
          <w:rPr>
            <w:rStyle w:val="Hyperlink"/>
            <w:noProof/>
          </w:rPr>
          <w:t>Figure 4</w:t>
        </w:r>
        <w:r w:rsidR="002F32CF" w:rsidRPr="00835B03">
          <w:rPr>
            <w:rStyle w:val="Hyperlink"/>
            <w:noProof/>
          </w:rPr>
          <w:noBreakHyphen/>
          <w:t>1 Generator Network Architecture</w:t>
        </w:r>
        <w:r w:rsidR="002F32CF">
          <w:rPr>
            <w:noProof/>
            <w:webHidden/>
          </w:rPr>
          <w:tab/>
        </w:r>
        <w:r w:rsidR="002F32CF">
          <w:rPr>
            <w:noProof/>
            <w:webHidden/>
          </w:rPr>
          <w:fldChar w:fldCharType="begin"/>
        </w:r>
        <w:r w:rsidR="002F32CF">
          <w:rPr>
            <w:noProof/>
            <w:webHidden/>
          </w:rPr>
          <w:instrText xml:space="preserve"> PAGEREF _Toc51695486 \h </w:instrText>
        </w:r>
        <w:r w:rsidR="002F32CF">
          <w:rPr>
            <w:noProof/>
            <w:webHidden/>
          </w:rPr>
        </w:r>
        <w:r w:rsidR="002F32CF">
          <w:rPr>
            <w:noProof/>
            <w:webHidden/>
          </w:rPr>
          <w:fldChar w:fldCharType="separate"/>
        </w:r>
        <w:r w:rsidR="00F27821">
          <w:rPr>
            <w:noProof/>
            <w:webHidden/>
          </w:rPr>
          <w:t>36</w:t>
        </w:r>
        <w:r w:rsidR="002F32CF">
          <w:rPr>
            <w:noProof/>
            <w:webHidden/>
          </w:rPr>
          <w:fldChar w:fldCharType="end"/>
        </w:r>
      </w:hyperlink>
    </w:p>
    <w:p w14:paraId="21E56AF1" w14:textId="7EA150A9" w:rsidR="002F32CF" w:rsidRDefault="00FC0B95">
      <w:pPr>
        <w:pStyle w:val="TableofFigures"/>
        <w:tabs>
          <w:tab w:val="right" w:leader="dot" w:pos="9350"/>
        </w:tabs>
        <w:rPr>
          <w:rFonts w:asciiTheme="minorHAnsi" w:eastAsiaTheme="minorEastAsia" w:hAnsiTheme="minorHAnsi" w:cstheme="minorBidi"/>
          <w:noProof/>
          <w:sz w:val="22"/>
          <w:szCs w:val="22"/>
        </w:rPr>
      </w:pPr>
      <w:hyperlink w:anchor="_Toc51695487" w:history="1">
        <w:r w:rsidR="002F32CF" w:rsidRPr="00835B03">
          <w:rPr>
            <w:rStyle w:val="Hyperlink"/>
            <w:noProof/>
          </w:rPr>
          <w:t>Figure 6</w:t>
        </w:r>
        <w:r w:rsidR="002F32CF" w:rsidRPr="00835B03">
          <w:rPr>
            <w:rStyle w:val="Hyperlink"/>
            <w:noProof/>
          </w:rPr>
          <w:noBreakHyphen/>
          <w:t>1 flower to flower translation result (from A to B)</w:t>
        </w:r>
        <w:r w:rsidR="002F32CF">
          <w:rPr>
            <w:noProof/>
            <w:webHidden/>
          </w:rPr>
          <w:tab/>
        </w:r>
        <w:r w:rsidR="002F32CF">
          <w:rPr>
            <w:noProof/>
            <w:webHidden/>
          </w:rPr>
          <w:fldChar w:fldCharType="begin"/>
        </w:r>
        <w:r w:rsidR="002F32CF">
          <w:rPr>
            <w:noProof/>
            <w:webHidden/>
          </w:rPr>
          <w:instrText xml:space="preserve"> PAGEREF _Toc51695487 \h </w:instrText>
        </w:r>
        <w:r w:rsidR="002F32CF">
          <w:rPr>
            <w:noProof/>
            <w:webHidden/>
          </w:rPr>
        </w:r>
        <w:r w:rsidR="002F32CF">
          <w:rPr>
            <w:noProof/>
            <w:webHidden/>
          </w:rPr>
          <w:fldChar w:fldCharType="separate"/>
        </w:r>
        <w:r w:rsidR="00F27821">
          <w:rPr>
            <w:noProof/>
            <w:webHidden/>
          </w:rPr>
          <w:t>49</w:t>
        </w:r>
        <w:r w:rsidR="002F32CF">
          <w:rPr>
            <w:noProof/>
            <w:webHidden/>
          </w:rPr>
          <w:fldChar w:fldCharType="end"/>
        </w:r>
      </w:hyperlink>
    </w:p>
    <w:p w14:paraId="79445FB0" w14:textId="59CC9C59" w:rsidR="002F32CF" w:rsidRDefault="00FC0B95">
      <w:pPr>
        <w:pStyle w:val="TableofFigures"/>
        <w:tabs>
          <w:tab w:val="right" w:leader="dot" w:pos="9350"/>
        </w:tabs>
        <w:rPr>
          <w:rFonts w:asciiTheme="minorHAnsi" w:eastAsiaTheme="minorEastAsia" w:hAnsiTheme="minorHAnsi" w:cstheme="minorBidi"/>
          <w:noProof/>
          <w:sz w:val="22"/>
          <w:szCs w:val="22"/>
        </w:rPr>
      </w:pPr>
      <w:hyperlink w:anchor="_Toc51695488" w:history="1">
        <w:r w:rsidR="002F32CF" w:rsidRPr="00835B03">
          <w:rPr>
            <w:rStyle w:val="Hyperlink"/>
            <w:noProof/>
          </w:rPr>
          <w:t>Figure 6</w:t>
        </w:r>
        <w:r w:rsidR="002F32CF" w:rsidRPr="00835B03">
          <w:rPr>
            <w:rStyle w:val="Hyperlink"/>
            <w:noProof/>
          </w:rPr>
          <w:noBreakHyphen/>
          <w:t>2 flower to flower translation result (from B to A)</w:t>
        </w:r>
        <w:r w:rsidR="002F32CF">
          <w:rPr>
            <w:noProof/>
            <w:webHidden/>
          </w:rPr>
          <w:tab/>
        </w:r>
        <w:r w:rsidR="002F32CF">
          <w:rPr>
            <w:noProof/>
            <w:webHidden/>
          </w:rPr>
          <w:fldChar w:fldCharType="begin"/>
        </w:r>
        <w:r w:rsidR="002F32CF">
          <w:rPr>
            <w:noProof/>
            <w:webHidden/>
          </w:rPr>
          <w:instrText xml:space="preserve"> PAGEREF _Toc51695488 \h </w:instrText>
        </w:r>
        <w:r w:rsidR="002F32CF">
          <w:rPr>
            <w:noProof/>
            <w:webHidden/>
          </w:rPr>
        </w:r>
        <w:r w:rsidR="002F32CF">
          <w:rPr>
            <w:noProof/>
            <w:webHidden/>
          </w:rPr>
          <w:fldChar w:fldCharType="separate"/>
        </w:r>
        <w:r w:rsidR="00F27821">
          <w:rPr>
            <w:noProof/>
            <w:webHidden/>
          </w:rPr>
          <w:t>50</w:t>
        </w:r>
        <w:r w:rsidR="002F32CF">
          <w:rPr>
            <w:noProof/>
            <w:webHidden/>
          </w:rPr>
          <w:fldChar w:fldCharType="end"/>
        </w:r>
      </w:hyperlink>
    </w:p>
    <w:p w14:paraId="4F17CF5C" w14:textId="4FDC03DD" w:rsidR="002F32CF" w:rsidRDefault="00FC0B95">
      <w:pPr>
        <w:pStyle w:val="TableofFigures"/>
        <w:tabs>
          <w:tab w:val="right" w:leader="dot" w:pos="9350"/>
        </w:tabs>
        <w:rPr>
          <w:rFonts w:asciiTheme="minorHAnsi" w:eastAsiaTheme="minorEastAsia" w:hAnsiTheme="minorHAnsi" w:cstheme="minorBidi"/>
          <w:noProof/>
          <w:sz w:val="22"/>
          <w:szCs w:val="22"/>
        </w:rPr>
      </w:pPr>
      <w:hyperlink w:anchor="_Toc51695489" w:history="1">
        <w:r w:rsidR="002F32CF" w:rsidRPr="00835B03">
          <w:rPr>
            <w:rStyle w:val="Hyperlink"/>
            <w:noProof/>
          </w:rPr>
          <w:t>Figure 6</w:t>
        </w:r>
        <w:r w:rsidR="002F32CF" w:rsidRPr="00835B03">
          <w:rPr>
            <w:rStyle w:val="Hyperlink"/>
            <w:noProof/>
          </w:rPr>
          <w:noBreakHyphen/>
          <w:t>3 weight Vanishing problem on CC+CP+TD</w:t>
        </w:r>
        <w:r w:rsidR="002F32CF">
          <w:rPr>
            <w:noProof/>
            <w:webHidden/>
          </w:rPr>
          <w:tab/>
        </w:r>
        <w:r w:rsidR="002F32CF">
          <w:rPr>
            <w:noProof/>
            <w:webHidden/>
          </w:rPr>
          <w:fldChar w:fldCharType="begin"/>
        </w:r>
        <w:r w:rsidR="002F32CF">
          <w:rPr>
            <w:noProof/>
            <w:webHidden/>
          </w:rPr>
          <w:instrText xml:space="preserve"> PAGEREF _Toc51695489 \h </w:instrText>
        </w:r>
        <w:r w:rsidR="002F32CF">
          <w:rPr>
            <w:noProof/>
            <w:webHidden/>
          </w:rPr>
        </w:r>
        <w:r w:rsidR="002F32CF">
          <w:rPr>
            <w:noProof/>
            <w:webHidden/>
          </w:rPr>
          <w:fldChar w:fldCharType="separate"/>
        </w:r>
        <w:r w:rsidR="00F27821">
          <w:rPr>
            <w:noProof/>
            <w:webHidden/>
          </w:rPr>
          <w:t>51</w:t>
        </w:r>
        <w:r w:rsidR="002F32CF">
          <w:rPr>
            <w:noProof/>
            <w:webHidden/>
          </w:rPr>
          <w:fldChar w:fldCharType="end"/>
        </w:r>
      </w:hyperlink>
    </w:p>
    <w:p w14:paraId="5F7ACFF7" w14:textId="302A8687" w:rsidR="002F32CF" w:rsidRDefault="00FC0B95">
      <w:pPr>
        <w:pStyle w:val="TableofFigures"/>
        <w:tabs>
          <w:tab w:val="right" w:leader="dot" w:pos="9350"/>
        </w:tabs>
        <w:rPr>
          <w:rFonts w:asciiTheme="minorHAnsi" w:eastAsiaTheme="minorEastAsia" w:hAnsiTheme="minorHAnsi" w:cstheme="minorBidi"/>
          <w:noProof/>
          <w:sz w:val="22"/>
          <w:szCs w:val="22"/>
        </w:rPr>
      </w:pPr>
      <w:hyperlink w:anchor="_Toc51695490" w:history="1">
        <w:r w:rsidR="002F32CF" w:rsidRPr="00835B03">
          <w:rPr>
            <w:rStyle w:val="Hyperlink"/>
            <w:noProof/>
          </w:rPr>
          <w:t>Figure 6</w:t>
        </w:r>
        <w:r w:rsidR="002F32CF" w:rsidRPr="00835B03">
          <w:rPr>
            <w:rStyle w:val="Hyperlink"/>
            <w:noProof/>
          </w:rPr>
          <w:noBreakHyphen/>
          <w:t>4 CC+CP+TD with gradient penalty</w:t>
        </w:r>
        <w:r w:rsidR="002F32CF">
          <w:rPr>
            <w:noProof/>
            <w:webHidden/>
          </w:rPr>
          <w:tab/>
        </w:r>
        <w:r w:rsidR="002F32CF">
          <w:rPr>
            <w:noProof/>
            <w:webHidden/>
          </w:rPr>
          <w:fldChar w:fldCharType="begin"/>
        </w:r>
        <w:r w:rsidR="002F32CF">
          <w:rPr>
            <w:noProof/>
            <w:webHidden/>
          </w:rPr>
          <w:instrText xml:space="preserve"> PAGEREF _Toc51695490 \h </w:instrText>
        </w:r>
        <w:r w:rsidR="002F32CF">
          <w:rPr>
            <w:noProof/>
            <w:webHidden/>
          </w:rPr>
        </w:r>
        <w:r w:rsidR="002F32CF">
          <w:rPr>
            <w:noProof/>
            <w:webHidden/>
          </w:rPr>
          <w:fldChar w:fldCharType="separate"/>
        </w:r>
        <w:r w:rsidR="00F27821">
          <w:rPr>
            <w:noProof/>
            <w:webHidden/>
          </w:rPr>
          <w:t>52</w:t>
        </w:r>
        <w:r w:rsidR="002F32CF">
          <w:rPr>
            <w:noProof/>
            <w:webHidden/>
          </w:rPr>
          <w:fldChar w:fldCharType="end"/>
        </w:r>
      </w:hyperlink>
    </w:p>
    <w:p w14:paraId="058924E1" w14:textId="0B68B8B9" w:rsidR="002F32CF" w:rsidRDefault="00FC0B95">
      <w:pPr>
        <w:pStyle w:val="TableofFigures"/>
        <w:tabs>
          <w:tab w:val="right" w:leader="dot" w:pos="9350"/>
        </w:tabs>
        <w:rPr>
          <w:rFonts w:asciiTheme="minorHAnsi" w:eastAsiaTheme="minorEastAsia" w:hAnsiTheme="minorHAnsi" w:cstheme="minorBidi"/>
          <w:noProof/>
          <w:sz w:val="22"/>
          <w:szCs w:val="22"/>
        </w:rPr>
      </w:pPr>
      <w:hyperlink w:anchor="_Toc51695491" w:history="1">
        <w:r w:rsidR="002F32CF" w:rsidRPr="00835B03">
          <w:rPr>
            <w:rStyle w:val="Hyperlink"/>
            <w:noProof/>
          </w:rPr>
          <w:t>Figure 6</w:t>
        </w:r>
        <w:r w:rsidR="002F32CF" w:rsidRPr="00835B03">
          <w:rPr>
            <w:rStyle w:val="Hyperlink"/>
            <w:noProof/>
          </w:rPr>
          <w:noBreakHyphen/>
          <w:t>5 Day to Sunset translation output Result</w:t>
        </w:r>
        <w:r w:rsidR="002F32CF">
          <w:rPr>
            <w:noProof/>
            <w:webHidden/>
          </w:rPr>
          <w:tab/>
        </w:r>
        <w:r w:rsidR="002F32CF">
          <w:rPr>
            <w:noProof/>
            <w:webHidden/>
          </w:rPr>
          <w:fldChar w:fldCharType="begin"/>
        </w:r>
        <w:r w:rsidR="002F32CF">
          <w:rPr>
            <w:noProof/>
            <w:webHidden/>
          </w:rPr>
          <w:instrText xml:space="preserve"> PAGEREF _Toc51695491 \h </w:instrText>
        </w:r>
        <w:r w:rsidR="002F32CF">
          <w:rPr>
            <w:noProof/>
            <w:webHidden/>
          </w:rPr>
        </w:r>
        <w:r w:rsidR="002F32CF">
          <w:rPr>
            <w:noProof/>
            <w:webHidden/>
          </w:rPr>
          <w:fldChar w:fldCharType="separate"/>
        </w:r>
        <w:r w:rsidR="00F27821">
          <w:rPr>
            <w:noProof/>
            <w:webHidden/>
          </w:rPr>
          <w:t>53</w:t>
        </w:r>
        <w:r w:rsidR="002F32CF">
          <w:rPr>
            <w:noProof/>
            <w:webHidden/>
          </w:rPr>
          <w:fldChar w:fldCharType="end"/>
        </w:r>
      </w:hyperlink>
    </w:p>
    <w:p w14:paraId="79587FA9" w14:textId="05D4E06A" w:rsidR="002F32CF" w:rsidRDefault="00FC0B95">
      <w:pPr>
        <w:pStyle w:val="TableofFigures"/>
        <w:tabs>
          <w:tab w:val="right" w:leader="dot" w:pos="9350"/>
        </w:tabs>
        <w:rPr>
          <w:rFonts w:asciiTheme="minorHAnsi" w:eastAsiaTheme="minorEastAsia" w:hAnsiTheme="minorHAnsi" w:cstheme="minorBidi"/>
          <w:noProof/>
          <w:sz w:val="22"/>
          <w:szCs w:val="22"/>
        </w:rPr>
      </w:pPr>
      <w:hyperlink w:anchor="_Toc51695492" w:history="1">
        <w:r w:rsidR="002F32CF" w:rsidRPr="00835B03">
          <w:rPr>
            <w:rStyle w:val="Hyperlink"/>
            <w:noProof/>
          </w:rPr>
          <w:t>Figure 6</w:t>
        </w:r>
        <w:r w:rsidR="002F32CF" w:rsidRPr="00835B03">
          <w:rPr>
            <w:rStyle w:val="Hyperlink"/>
            <w:noProof/>
          </w:rPr>
          <w:noBreakHyphen/>
          <w:t>6 Sunset to Day translation Output Result</w:t>
        </w:r>
        <w:r w:rsidR="002F32CF">
          <w:rPr>
            <w:noProof/>
            <w:webHidden/>
          </w:rPr>
          <w:tab/>
        </w:r>
        <w:r w:rsidR="002F32CF">
          <w:rPr>
            <w:noProof/>
            <w:webHidden/>
          </w:rPr>
          <w:fldChar w:fldCharType="begin"/>
        </w:r>
        <w:r w:rsidR="002F32CF">
          <w:rPr>
            <w:noProof/>
            <w:webHidden/>
          </w:rPr>
          <w:instrText xml:space="preserve"> PAGEREF _Toc51695492 \h </w:instrText>
        </w:r>
        <w:r w:rsidR="002F32CF">
          <w:rPr>
            <w:noProof/>
            <w:webHidden/>
          </w:rPr>
        </w:r>
        <w:r w:rsidR="002F32CF">
          <w:rPr>
            <w:noProof/>
            <w:webHidden/>
          </w:rPr>
          <w:fldChar w:fldCharType="separate"/>
        </w:r>
        <w:r w:rsidR="00F27821">
          <w:rPr>
            <w:noProof/>
            <w:webHidden/>
          </w:rPr>
          <w:t>53</w:t>
        </w:r>
        <w:r w:rsidR="002F32CF">
          <w:rPr>
            <w:noProof/>
            <w:webHidden/>
          </w:rPr>
          <w:fldChar w:fldCharType="end"/>
        </w:r>
      </w:hyperlink>
    </w:p>
    <w:p w14:paraId="532671E0" w14:textId="0FF47932" w:rsidR="002F32CF" w:rsidRDefault="00FC0B95">
      <w:pPr>
        <w:pStyle w:val="TableofFigures"/>
        <w:tabs>
          <w:tab w:val="right" w:leader="dot" w:pos="9350"/>
        </w:tabs>
        <w:rPr>
          <w:rFonts w:asciiTheme="minorHAnsi" w:eastAsiaTheme="minorEastAsia" w:hAnsiTheme="minorHAnsi" w:cstheme="minorBidi"/>
          <w:noProof/>
          <w:sz w:val="22"/>
          <w:szCs w:val="22"/>
        </w:rPr>
      </w:pPr>
      <w:hyperlink w:anchor="_Toc51695493" w:history="1">
        <w:r w:rsidR="002F32CF" w:rsidRPr="00835B03">
          <w:rPr>
            <w:rStyle w:val="Hyperlink"/>
            <w:noProof/>
          </w:rPr>
          <w:t>Figure 6</w:t>
        </w:r>
        <w:r w:rsidR="002F32CF" w:rsidRPr="00835B03">
          <w:rPr>
            <w:rStyle w:val="Hyperlink"/>
            <w:noProof/>
          </w:rPr>
          <w:noBreakHyphen/>
          <w:t>7 comparison between Cycle-GAN with this thesis work</w:t>
        </w:r>
        <w:r w:rsidR="002F32CF">
          <w:rPr>
            <w:noProof/>
            <w:webHidden/>
          </w:rPr>
          <w:tab/>
        </w:r>
        <w:r w:rsidR="002F32CF">
          <w:rPr>
            <w:noProof/>
            <w:webHidden/>
          </w:rPr>
          <w:fldChar w:fldCharType="begin"/>
        </w:r>
        <w:r w:rsidR="002F32CF">
          <w:rPr>
            <w:noProof/>
            <w:webHidden/>
          </w:rPr>
          <w:instrText xml:space="preserve"> PAGEREF _Toc51695493 \h </w:instrText>
        </w:r>
        <w:r w:rsidR="002F32CF">
          <w:rPr>
            <w:noProof/>
            <w:webHidden/>
          </w:rPr>
        </w:r>
        <w:r w:rsidR="002F32CF">
          <w:rPr>
            <w:noProof/>
            <w:webHidden/>
          </w:rPr>
          <w:fldChar w:fldCharType="separate"/>
        </w:r>
        <w:r w:rsidR="00F27821">
          <w:rPr>
            <w:noProof/>
            <w:webHidden/>
          </w:rPr>
          <w:t>55</w:t>
        </w:r>
        <w:r w:rsidR="002F32CF">
          <w:rPr>
            <w:noProof/>
            <w:webHidden/>
          </w:rPr>
          <w:fldChar w:fldCharType="end"/>
        </w:r>
      </w:hyperlink>
    </w:p>
    <w:p w14:paraId="04EB8568" w14:textId="3EACB4DC" w:rsidR="002F32CF" w:rsidRDefault="00FC0B95">
      <w:pPr>
        <w:pStyle w:val="TableofFigures"/>
        <w:tabs>
          <w:tab w:val="right" w:leader="dot" w:pos="9350"/>
        </w:tabs>
        <w:rPr>
          <w:rFonts w:asciiTheme="minorHAnsi" w:eastAsiaTheme="minorEastAsia" w:hAnsiTheme="minorHAnsi" w:cstheme="minorBidi"/>
          <w:noProof/>
          <w:sz w:val="22"/>
          <w:szCs w:val="22"/>
        </w:rPr>
      </w:pPr>
      <w:hyperlink w:anchor="_Toc51695494" w:history="1">
        <w:r w:rsidR="002F32CF" w:rsidRPr="00835B03">
          <w:rPr>
            <w:rStyle w:val="Hyperlink"/>
            <w:noProof/>
          </w:rPr>
          <w:t>Figure 6</w:t>
        </w:r>
        <w:r w:rsidR="002F32CF" w:rsidRPr="00835B03">
          <w:rPr>
            <w:rStyle w:val="Hyperlink"/>
            <w:noProof/>
          </w:rPr>
          <w:noBreakHyphen/>
          <w:t>8 Obama to Trump Translation Result</w:t>
        </w:r>
        <w:r w:rsidR="002F32CF">
          <w:rPr>
            <w:noProof/>
            <w:webHidden/>
          </w:rPr>
          <w:tab/>
        </w:r>
        <w:r w:rsidR="002F32CF">
          <w:rPr>
            <w:noProof/>
            <w:webHidden/>
          </w:rPr>
          <w:fldChar w:fldCharType="begin"/>
        </w:r>
        <w:r w:rsidR="002F32CF">
          <w:rPr>
            <w:noProof/>
            <w:webHidden/>
          </w:rPr>
          <w:instrText xml:space="preserve"> PAGEREF _Toc51695494 \h </w:instrText>
        </w:r>
        <w:r w:rsidR="002F32CF">
          <w:rPr>
            <w:noProof/>
            <w:webHidden/>
          </w:rPr>
        </w:r>
        <w:r w:rsidR="002F32CF">
          <w:rPr>
            <w:noProof/>
            <w:webHidden/>
          </w:rPr>
          <w:fldChar w:fldCharType="separate"/>
        </w:r>
        <w:r w:rsidR="00F27821">
          <w:rPr>
            <w:noProof/>
            <w:webHidden/>
          </w:rPr>
          <w:t>56</w:t>
        </w:r>
        <w:r w:rsidR="002F32CF">
          <w:rPr>
            <w:noProof/>
            <w:webHidden/>
          </w:rPr>
          <w:fldChar w:fldCharType="end"/>
        </w:r>
      </w:hyperlink>
    </w:p>
    <w:p w14:paraId="5A6990E4" w14:textId="48D9BC74" w:rsidR="002F32CF" w:rsidRDefault="00FC0B95">
      <w:pPr>
        <w:pStyle w:val="TableofFigures"/>
        <w:tabs>
          <w:tab w:val="right" w:leader="dot" w:pos="9350"/>
        </w:tabs>
        <w:rPr>
          <w:rFonts w:asciiTheme="minorHAnsi" w:eastAsiaTheme="minorEastAsia" w:hAnsiTheme="minorHAnsi" w:cstheme="minorBidi"/>
          <w:noProof/>
          <w:sz w:val="22"/>
          <w:szCs w:val="22"/>
        </w:rPr>
      </w:pPr>
      <w:hyperlink w:anchor="_Toc51695495" w:history="1">
        <w:r w:rsidR="002F32CF" w:rsidRPr="00835B03">
          <w:rPr>
            <w:rStyle w:val="Hyperlink"/>
            <w:noProof/>
          </w:rPr>
          <w:t>Figure 6</w:t>
        </w:r>
        <w:r w:rsidR="002F32CF" w:rsidRPr="00835B03">
          <w:rPr>
            <w:rStyle w:val="Hyperlink"/>
            <w:noProof/>
          </w:rPr>
          <w:noBreakHyphen/>
          <w:t>9 RC Trump Generated image sequences</w:t>
        </w:r>
        <w:r w:rsidR="002F32CF">
          <w:rPr>
            <w:noProof/>
            <w:webHidden/>
          </w:rPr>
          <w:tab/>
        </w:r>
        <w:r w:rsidR="002F32CF">
          <w:rPr>
            <w:noProof/>
            <w:webHidden/>
          </w:rPr>
          <w:fldChar w:fldCharType="begin"/>
        </w:r>
        <w:r w:rsidR="002F32CF">
          <w:rPr>
            <w:noProof/>
            <w:webHidden/>
          </w:rPr>
          <w:instrText xml:space="preserve"> PAGEREF _Toc51695495 \h </w:instrText>
        </w:r>
        <w:r w:rsidR="002F32CF">
          <w:rPr>
            <w:noProof/>
            <w:webHidden/>
          </w:rPr>
        </w:r>
        <w:r w:rsidR="002F32CF">
          <w:rPr>
            <w:noProof/>
            <w:webHidden/>
          </w:rPr>
          <w:fldChar w:fldCharType="separate"/>
        </w:r>
        <w:r w:rsidR="00F27821">
          <w:rPr>
            <w:noProof/>
            <w:webHidden/>
          </w:rPr>
          <w:t>57</w:t>
        </w:r>
        <w:r w:rsidR="002F32CF">
          <w:rPr>
            <w:noProof/>
            <w:webHidden/>
          </w:rPr>
          <w:fldChar w:fldCharType="end"/>
        </w:r>
      </w:hyperlink>
    </w:p>
    <w:p w14:paraId="2E6E51AE" w14:textId="1EE857D1"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C3760D">
          <w:pgSz w:w="11906" w:h="16838" w:code="9"/>
          <w:pgMar w:top="1440" w:right="1440" w:bottom="1440" w:left="1440" w:header="720" w:footer="720" w:gutter="0"/>
          <w:pgNumType w:fmt="lowerRoman"/>
          <w:cols w:space="720"/>
          <w:titlePg/>
          <w:docGrid w:linePitch="360"/>
        </w:sectPr>
      </w:pPr>
    </w:p>
    <w:p w14:paraId="5A133290" w14:textId="1782E4A4" w:rsidR="00761CA7" w:rsidRPr="00AF250F" w:rsidRDefault="003D1532" w:rsidP="00C649AC">
      <w:pPr>
        <w:pStyle w:val="Heading1"/>
      </w:pPr>
      <w:bookmarkStart w:id="8" w:name="_Toc51695509"/>
      <w:r w:rsidRPr="00AF250F">
        <w:lastRenderedPageBreak/>
        <w:t>TABLE OF EQUATIONS</w:t>
      </w:r>
      <w:bookmarkEnd w:id="8"/>
      <w:r w:rsidRPr="00AF250F">
        <w:t xml:space="preserve"> </w:t>
      </w:r>
    </w:p>
    <w:p w14:paraId="13B2F7F8" w14:textId="2909ACDA" w:rsidR="00BE1EA8" w:rsidRDefault="00761CA7">
      <w:pPr>
        <w:pStyle w:val="TableofFigures"/>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603041" w:history="1">
        <w:r w:rsidR="00BE1EA8" w:rsidRPr="00CD1E7A">
          <w:rPr>
            <w:rStyle w:val="Hyperlink"/>
            <w:noProof/>
          </w:rPr>
          <w:t>Equation 1 Adversarial loss function</w:t>
        </w:r>
        <w:r w:rsidR="00BE1EA8">
          <w:rPr>
            <w:noProof/>
            <w:webHidden/>
          </w:rPr>
          <w:tab/>
        </w:r>
        <w:r w:rsidR="00BE1EA8">
          <w:rPr>
            <w:noProof/>
            <w:webHidden/>
          </w:rPr>
          <w:fldChar w:fldCharType="begin"/>
        </w:r>
        <w:r w:rsidR="00BE1EA8">
          <w:rPr>
            <w:noProof/>
            <w:webHidden/>
          </w:rPr>
          <w:instrText xml:space="preserve"> PAGEREF _Toc51603041 \h </w:instrText>
        </w:r>
        <w:r w:rsidR="00BE1EA8">
          <w:rPr>
            <w:noProof/>
            <w:webHidden/>
          </w:rPr>
        </w:r>
        <w:r w:rsidR="00BE1EA8">
          <w:rPr>
            <w:noProof/>
            <w:webHidden/>
          </w:rPr>
          <w:fldChar w:fldCharType="separate"/>
        </w:r>
        <w:r w:rsidR="00F27821">
          <w:rPr>
            <w:noProof/>
            <w:webHidden/>
          </w:rPr>
          <w:t>11</w:t>
        </w:r>
        <w:r w:rsidR="00BE1EA8">
          <w:rPr>
            <w:noProof/>
            <w:webHidden/>
          </w:rPr>
          <w:fldChar w:fldCharType="end"/>
        </w:r>
      </w:hyperlink>
    </w:p>
    <w:p w14:paraId="53DFB2F2" w14:textId="6996AE38" w:rsidR="00BE1EA8" w:rsidRDefault="00FC0B95">
      <w:pPr>
        <w:pStyle w:val="TableofFigures"/>
        <w:tabs>
          <w:tab w:val="right" w:leader="dot" w:pos="9350"/>
        </w:tabs>
        <w:rPr>
          <w:rFonts w:asciiTheme="minorHAnsi" w:eastAsiaTheme="minorEastAsia" w:hAnsiTheme="minorHAnsi" w:cstheme="minorBidi"/>
          <w:noProof/>
          <w:sz w:val="22"/>
          <w:szCs w:val="22"/>
        </w:rPr>
      </w:pPr>
      <w:hyperlink r:id="rId23" w:anchor="_Toc51603042" w:history="1">
        <w:r w:rsidR="00BE1EA8" w:rsidRPr="00CD1E7A">
          <w:rPr>
            <w:rStyle w:val="Hyperlink"/>
            <w:noProof/>
          </w:rPr>
          <w:t>Equation 2 Inception Score</w:t>
        </w:r>
        <w:r w:rsidR="00BE1EA8">
          <w:rPr>
            <w:noProof/>
            <w:webHidden/>
          </w:rPr>
          <w:tab/>
        </w:r>
        <w:r w:rsidR="00BE1EA8">
          <w:rPr>
            <w:noProof/>
            <w:webHidden/>
          </w:rPr>
          <w:fldChar w:fldCharType="begin"/>
        </w:r>
        <w:r w:rsidR="00BE1EA8">
          <w:rPr>
            <w:noProof/>
            <w:webHidden/>
          </w:rPr>
          <w:instrText xml:space="preserve"> PAGEREF _Toc51603042 \h </w:instrText>
        </w:r>
        <w:r w:rsidR="00BE1EA8">
          <w:rPr>
            <w:noProof/>
            <w:webHidden/>
          </w:rPr>
        </w:r>
        <w:r w:rsidR="00BE1EA8">
          <w:rPr>
            <w:noProof/>
            <w:webHidden/>
          </w:rPr>
          <w:fldChar w:fldCharType="separate"/>
        </w:r>
        <w:r w:rsidR="00F27821">
          <w:rPr>
            <w:noProof/>
            <w:webHidden/>
          </w:rPr>
          <w:t>35</w:t>
        </w:r>
        <w:r w:rsidR="00BE1EA8">
          <w:rPr>
            <w:noProof/>
            <w:webHidden/>
          </w:rPr>
          <w:fldChar w:fldCharType="end"/>
        </w:r>
      </w:hyperlink>
    </w:p>
    <w:p w14:paraId="1435320B" w14:textId="47E0BD30" w:rsidR="00761CA7" w:rsidRPr="00AF250F" w:rsidRDefault="00761CA7" w:rsidP="00761CA7">
      <w:pPr>
        <w:sectPr w:rsidR="00761CA7" w:rsidRPr="00AF250F"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9" w:name="_Toc51695510"/>
      <w:bookmarkEnd w:id="1"/>
      <w:r w:rsidRPr="00AF250F">
        <w:lastRenderedPageBreak/>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plus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 Constraint  plus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fficientNe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lowNet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oU</w:t>
            </w:r>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IoU</w:t>
            </w:r>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MoCycl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ocycle-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1695511"/>
      <w:r w:rsidRPr="00AF250F">
        <w:lastRenderedPageBreak/>
        <w:t>Abstract</w:t>
      </w:r>
      <w:bookmarkEnd w:id="10"/>
      <w:r w:rsidRPr="00AF250F">
        <w:t xml:space="preserve"> </w:t>
      </w:r>
    </w:p>
    <w:p w14:paraId="6EA6D74B" w14:textId="46A72F32" w:rsidR="009E69C3" w:rsidRDefault="009E69C3" w:rsidP="009E69C3">
      <w:r w:rsidRPr="00564030">
        <w:t xml:space="preserve">Generative Adversarial Networks (GANs) is a deep learning method that has been developed for synthesizing data. </w:t>
      </w:r>
      <w:r w:rsidR="00DE2E0D">
        <w:t>Area of</w:t>
      </w:r>
      <w:r w:rsidRPr="00564030">
        <w:t xml:space="preserve"> application for which it can be used </w:t>
      </w:r>
      <w:r w:rsidR="00DE2E0D">
        <w:t>are</w:t>
      </w:r>
      <w:r w:rsidRPr="00564030">
        <w:t xml:space="preserve"> image-to-image translations, Video to video translation, and video retargeting. However, there is a need for large amounts of complex-valued paired data </w:t>
      </w:r>
      <w:r w:rsidR="00DE2E0D">
        <w:t xml:space="preserve">which </w:t>
      </w:r>
      <w:r w:rsidRPr="00564030">
        <w:t xml:space="preserve">is </w:t>
      </w:r>
      <w:r w:rsidR="00DE2E0D">
        <w:t>hard to find</w:t>
      </w:r>
      <w:r w:rsidRPr="00564030">
        <w:t xml:space="preserve">. To collect data especially when we need a paired dataset </w:t>
      </w:r>
      <w:r>
        <w:t xml:space="preserve">is </w:t>
      </w:r>
      <w:r w:rsidRPr="00564030">
        <w:t>time</w:t>
      </w:r>
      <w:r>
        <w:t>-</w:t>
      </w:r>
      <w:r w:rsidRPr="00564030">
        <w:t>consuming and expensive to collect.</w:t>
      </w:r>
      <w:r w:rsidR="00861B0A">
        <w:t xml:space="preserve"> </w:t>
      </w:r>
      <w:r w:rsidR="00466367" w:rsidRPr="00466367">
        <w:t>One way to overcame this problem is to collect dataset</w:t>
      </w:r>
      <w:r w:rsidR="00466367">
        <w:t>s</w:t>
      </w:r>
      <w:r w:rsidR="00466367" w:rsidRPr="00466367">
        <w:t xml:space="preserve"> in one domain and translate it to another domain using image translation techniques to make it </w:t>
      </w:r>
      <w:r w:rsidR="00466367">
        <w:t xml:space="preserve">a </w:t>
      </w:r>
      <w:r w:rsidR="00466367" w:rsidRPr="00466367">
        <w:t>paired dataset</w:t>
      </w:r>
      <w:r w:rsidR="00466367">
        <w:rPr>
          <w:rFonts w:ascii="Arial" w:hAnsi="Arial" w:cs="Arial"/>
          <w:color w:val="252525"/>
          <w:shd w:val="clear" w:color="auto" w:fill="FFFFFF"/>
        </w:rPr>
        <w:t>.</w:t>
      </w:r>
      <w:r w:rsidRPr="00323FB5">
        <w:rPr>
          <w:color w:val="FF0000"/>
        </w:rPr>
        <w:t xml:space="preserve"> </w:t>
      </w:r>
      <w:r w:rsidRPr="00564030">
        <w:t>Various research has leveraged Enormous in image translation by the use of GAN</w:t>
      </w:r>
      <w:r w:rsidR="00E413BD">
        <w:t>s</w:t>
      </w:r>
      <w:r w:rsidRPr="00564030">
        <w:t xml:space="preserve"> on an unpaired dataset. </w:t>
      </w:r>
      <w:r w:rsidRPr="003A3A9E">
        <w:t>As far as video translation is concerned, current GAN-based approaches do not completely leverage space-time knowledge in videos.</w:t>
      </w:r>
    </w:p>
    <w:p w14:paraId="119E5528" w14:textId="7FD86BE8" w:rsidR="009E69C3" w:rsidRPr="00564030" w:rsidRDefault="009E69C3" w:rsidP="009E69C3">
      <w:r>
        <w:t>This research examines</w:t>
      </w:r>
      <w:r w:rsidRPr="00564030">
        <w:t xml:space="preserve"> the </w:t>
      </w:r>
      <w:r>
        <w:t>idea</w:t>
      </w:r>
      <w:r w:rsidRPr="00564030">
        <w:t xml:space="preserve"> of using </w:t>
      </w:r>
      <w:r>
        <w:t>GANs</w:t>
      </w:r>
      <w:r w:rsidRPr="00564030">
        <w:t xml:space="preserve"> for the </w:t>
      </w:r>
      <w:r>
        <w:t xml:space="preserve">utilization </w:t>
      </w:r>
      <w:r w:rsidRPr="00564030">
        <w:t xml:space="preserve">of spatial-temporal </w:t>
      </w:r>
      <w:r>
        <w:t>information</w:t>
      </w:r>
      <w:r w:rsidR="00C42C7B">
        <w:t xml:space="preserve"> </w:t>
      </w:r>
      <w:r w:rsidRPr="00564030">
        <w:t xml:space="preserve">in a video by extending </w:t>
      </w:r>
      <w:r w:rsidR="008C4723">
        <w:t xml:space="preserve">the </w:t>
      </w:r>
      <w:r w:rsidRPr="00564030">
        <w:t xml:space="preserve">unpaired video-to-video translations model (ReCycle-GAN) to enhance </w:t>
      </w:r>
      <w:r>
        <w:t>s</w:t>
      </w:r>
      <w:r w:rsidRPr="003D0CEE">
        <w:t>patial</w:t>
      </w:r>
      <w:r>
        <w:t>-</w:t>
      </w:r>
      <w:r w:rsidRPr="003D0CEE">
        <w:t xml:space="preserve">temporal </w:t>
      </w:r>
      <w:r>
        <w:t>video</w:t>
      </w:r>
      <w:r w:rsidRPr="00564030">
        <w:t xml:space="preserve"> translation.</w:t>
      </w:r>
      <w:r>
        <w:t xml:space="preserve"> </w:t>
      </w:r>
      <w:r w:rsidRPr="003D0CEE">
        <w:t>In particular, previous methods suffer from Object disappearance</w:t>
      </w:r>
      <w:r>
        <w:t xml:space="preserve">, </w:t>
      </w:r>
      <w:r w:rsidRPr="003D0CEE">
        <w:t>Object dislocation</w:t>
      </w:r>
      <w:r>
        <w:t>, and</w:t>
      </w:r>
      <w:r w:rsidRPr="003D0CEE">
        <w:t xml:space="preserve"> </w:t>
      </w:r>
      <w:r w:rsidRPr="00ED0B3D">
        <w:t xml:space="preserve">flickering </w:t>
      </w:r>
      <w:r>
        <w:t xml:space="preserve"> </w:t>
      </w:r>
      <w:r w:rsidRPr="003D0CEE">
        <w:t>Artifacts</w:t>
      </w:r>
      <w:r>
        <w:t xml:space="preserve">.  </w:t>
      </w:r>
      <w:r w:rsidRPr="00ED0B3D">
        <w:t xml:space="preserve">To </w:t>
      </w:r>
      <w:r>
        <w:t xml:space="preserve">Mitigate </w:t>
      </w:r>
      <w:r w:rsidRPr="00ED0B3D">
        <w:t>these issues,</w:t>
      </w:r>
      <w:r>
        <w:t xml:space="preserve"> this work </w:t>
      </w:r>
      <w:r w:rsidR="00E413BD">
        <w:t>propose</w:t>
      </w:r>
      <w:r w:rsidR="00132581">
        <w:t>s</w:t>
      </w:r>
      <w:r w:rsidR="00E413BD">
        <w:t xml:space="preserve"> to </w:t>
      </w:r>
      <w:r>
        <w:t>adds feature preserving loss and temporal aware discriminator to the network Cycle GAN and ReCycle GAN</w:t>
      </w:r>
      <w:r w:rsidR="00D1522C">
        <w:t xml:space="preserve"> to generate more temporal consistent video</w:t>
      </w:r>
      <w:r w:rsidR="00971549">
        <w:t>s</w:t>
      </w:r>
      <w:r>
        <w:t xml:space="preserve">. </w:t>
      </w:r>
      <w:r w:rsidRPr="00ED0B3D">
        <w:t>The superior success of the proposed system against existing methods is demonstrated by extensive qualitative and quantitative assessments.</w:t>
      </w:r>
      <w:r>
        <w:t xml:space="preserve"> </w:t>
      </w:r>
      <w:r w:rsidRPr="00ED0B3D">
        <w:t xml:space="preserve">Experiments have shown that </w:t>
      </w:r>
      <w:r>
        <w:t>this research</w:t>
      </w:r>
      <w:r w:rsidRPr="00ED0B3D">
        <w:t xml:space="preserve"> learn</w:t>
      </w:r>
      <w:r>
        <w:t>s</w:t>
      </w:r>
      <w:r w:rsidRPr="00ED0B3D">
        <w:t xml:space="preserve"> more</w:t>
      </w:r>
      <w:r>
        <w:t xml:space="preserve"> Spatio-temporal information from the video. this</w:t>
      </w:r>
      <w:r w:rsidRPr="00D442E2">
        <w:t xml:space="preserve"> </w:t>
      </w:r>
      <w:r>
        <w:t xml:space="preserve">paper </w:t>
      </w:r>
      <w:r w:rsidRPr="00D442E2">
        <w:t>conclude</w:t>
      </w:r>
      <w:r>
        <w:t>s</w:t>
      </w:r>
      <w:r w:rsidRPr="00D442E2">
        <w:t xml:space="preserve"> that Adding</w:t>
      </w:r>
      <w:r>
        <w:t xml:space="preserve"> feature preserving</w:t>
      </w:r>
      <w:r w:rsidRPr="00D442E2">
        <w:t xml:space="preserve"> constraints</w:t>
      </w:r>
      <w:r>
        <w:t xml:space="preserve"> and temporal aware discriminator</w:t>
      </w:r>
      <w:r w:rsidRPr="00D442E2">
        <w:t xml:space="preserve"> to </w:t>
      </w:r>
      <w:r>
        <w:t xml:space="preserve">the </w:t>
      </w:r>
      <w:r w:rsidR="00971549">
        <w:t xml:space="preserve">Cycle GAN and </w:t>
      </w:r>
      <w:r>
        <w:t>ReCycle-GAN model</w:t>
      </w:r>
      <w:r w:rsidR="00DE6635">
        <w:t>s</w:t>
      </w:r>
      <w:r w:rsidRPr="00D442E2">
        <w:t xml:space="preserve"> does improve temporal coherency</w:t>
      </w:r>
      <w:r>
        <w:t xml:space="preserve"> of output video</w:t>
      </w:r>
      <w:r w:rsidRPr="00D442E2">
        <w:t>.</w:t>
      </w:r>
    </w:p>
    <w:p w14:paraId="4285528F" w14:textId="50A9DDC0" w:rsidR="009E69C3" w:rsidRPr="00830411" w:rsidRDefault="009E69C3" w:rsidP="00084964">
      <w:pPr>
        <w:jc w:val="left"/>
      </w:pPr>
      <w:r w:rsidRPr="00084964">
        <w:rPr>
          <w:b/>
          <w:bCs/>
        </w:rPr>
        <w:t>Key</w:t>
      </w:r>
      <w:r w:rsidR="00084964">
        <w:rPr>
          <w:b/>
          <w:bCs/>
        </w:rPr>
        <w:t>w</w:t>
      </w:r>
      <w:r w:rsidRPr="00084964">
        <w:rPr>
          <w:b/>
          <w:bCs/>
        </w:rPr>
        <w:t>ord</w:t>
      </w:r>
      <w:r w:rsidR="0035561D">
        <w:rPr>
          <w:b/>
          <w:bCs/>
        </w:rPr>
        <w:t>s</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C649AC">
      <w:pPr>
        <w:pStyle w:val="Heading1"/>
        <w:numPr>
          <w:ilvl w:val="0"/>
          <w:numId w:val="44"/>
        </w:numPr>
      </w:pPr>
      <w:bookmarkStart w:id="11" w:name="_Toc51695512"/>
      <w:r w:rsidRPr="00AF250F">
        <w:t>Introduction</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40DC88DC"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70C8614E" w:rsidR="00E10B98" w:rsidRPr="00AF250F" w:rsidRDefault="00D14916" w:rsidP="00E10B98">
      <w:pPr>
        <w:rPr>
          <w:rFonts w:eastAsiaTheme="minorEastAsia"/>
        </w:rPr>
      </w:pPr>
      <w:r w:rsidRPr="00AF250F">
        <w:t>ML is a ﬁeld with many diﬀerent learning capabilities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 this is refer</w:t>
      </w:r>
      <w:r w:rsidR="00C41426" w:rsidRPr="00AF250F">
        <w:t>r</w:t>
      </w:r>
      <w:r w:rsidR="00E10B98" w:rsidRPr="00AF250F">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sidRPr="00AF250F">
        <w:rPr>
          <w:rFonts w:eastAsiaTheme="minorEastAsia"/>
        </w:rPr>
        <w:t>.</w:t>
      </w:r>
    </w:p>
    <w:p w14:paraId="0A7963C1" w14:textId="6A669AE2" w:rsidR="00B67A41" w:rsidRPr="00AF250F" w:rsidRDefault="00B67A41" w:rsidP="00E10B98">
      <w:r w:rsidRPr="00AF250F">
        <w:t>The last type is called semi-supervised machine learning and refers to problems where one part of the dataset is labeled and one part is unlabeled. This is very common because it is very expensive and time</w:t>
      </w:r>
      <w:r w:rsidR="00C41426" w:rsidRPr="00AF250F">
        <w:t>-</w:t>
      </w:r>
      <w:r w:rsidRPr="00AF250F">
        <w:t xml:space="preserve">consuming to label big datasets. Suppose a classiﬁcation problem where the data set is not fully labeled. Then unsupervised learning techniques can be used to discover </w:t>
      </w:r>
      <w:r w:rsidRPr="00AF250F">
        <w:lastRenderedPageBreak/>
        <w:t xml:space="preserve">the structure in the input variables. Or supervised learning techniques can be used to predict labels to every unlabeled </w:t>
      </w:r>
      <m:oMath>
        <m:r>
          <w:rPr>
            <w:rFonts w:ascii="Cambria Math" w:hAnsi="Cambria Math"/>
          </w:rPr>
          <m:t>x</m:t>
        </m:r>
      </m:oMath>
      <w:r w:rsidRPr="00AF250F">
        <w:t xml:space="preserve">. Even ML plays very tremendous work but it still fails </w:t>
      </w:r>
      <w:r w:rsidR="00C41426" w:rsidRPr="00AF250F">
        <w:t>to process</w:t>
      </w:r>
      <w:r w:rsidRPr="00AF250F">
        <w:t xml:space="preserve"> complex data like image and video. So as to work with complex data problems Deep Learning (DL) an option.</w:t>
      </w:r>
    </w:p>
    <w:p w14:paraId="44D8B119" w14:textId="7E579BCC"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Krizhevsky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But the pioneer of CNNs goes to Yann LeCun</w:t>
      </w:r>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730EA5A4"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 but generative models can do so. They are trained to discover the essence of data in some domain in </w:t>
      </w:r>
      <w:r w:rsidR="00B607A7" w:rsidRPr="00AF250F">
        <w:t>command</w:t>
      </w:r>
      <w:r w:rsidRPr="00AF250F">
        <w:t xml:space="preserve"> to generate similar data. This technique can be used in many tasks, for instanc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756EFBA3"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 nowadays it learns a given data distribution in order to generate realistic-looking fake distribution. Basically, GAN contains two networks Neural networks that play zero-sum game namely called generator and discriminator- where </w:t>
      </w:r>
      <w:r w:rsidR="002258A6" w:rsidRPr="00AF250F">
        <w:t xml:space="preserve">the </w:t>
      </w:r>
      <w:r w:rsidR="00E92388" w:rsidRPr="00AF250F">
        <w:t xml:space="preserve">generator generates </w:t>
      </w:r>
      <w:r w:rsidR="00E92388" w:rsidRPr="00AF250F">
        <w:lastRenderedPageBreak/>
        <w:t xml:space="preserve">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0BEABD58"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 xml:space="preserve">aims to translate or map domain to domain. Such domain transfer could be served in numerous areas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58159C94" w:rsidR="00CB5472" w:rsidRPr="00AF250F" w:rsidRDefault="002B3670" w:rsidP="002B3670">
      <w:pPr>
        <w:pStyle w:val="Caption"/>
        <w:jc w:val="center"/>
        <w:rPr>
          <w:color w:val="auto"/>
          <w:sz w:val="24"/>
          <w:szCs w:val="24"/>
        </w:rPr>
      </w:pPr>
      <w:bookmarkStart w:id="13" w:name="_Toc51695476"/>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1</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1</w:t>
      </w:r>
      <w:r w:rsidR="001F4AB6">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5A8B7778" w:rsidR="00B86166" w:rsidRPr="00AF250F" w:rsidRDefault="00B86166" w:rsidP="00B86166">
      <w:r w:rsidRPr="00AF250F">
        <w:t xml:space="preserve">Last year (2018)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n’t need to buy a hundred-thousand-dollar painting for decorating his living room while he can have one when he is home siting in Infront of his laptop, marvelous)</w:t>
      </w:r>
    </w:p>
    <w:p w14:paraId="773EBC04" w14:textId="753E21E7" w:rsidR="00B86166" w:rsidRPr="00AF250F" w:rsidRDefault="00B86166" w:rsidP="00B86166">
      <w:r w:rsidRPr="00AF250F">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w:t>
      </w:r>
      <w:r w:rsidRPr="00AF250F">
        <w:lastRenderedPageBreak/>
        <w:t xml:space="preserve">a supervised image to image translation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9F426B">
      <w:pPr>
        <w:pStyle w:val="Heading2"/>
        <w:numPr>
          <w:ilvl w:val="1"/>
          <w:numId w:val="30"/>
        </w:numPr>
      </w:pPr>
      <w:bookmarkStart w:id="14" w:name="_Toc51695513"/>
      <w:r w:rsidRPr="00AF250F">
        <w:t>Backgrounds</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95514"/>
      <w:r w:rsidRPr="00AF250F">
        <w:t>Generative Adversarial Networks</w:t>
      </w:r>
      <w:bookmarkEnd w:id="15"/>
    </w:p>
    <w:p w14:paraId="2DF5116C" w14:textId="0915913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026014" w:rsidRPr="00AF250F">
        <w:rPr>
          <w:b/>
          <w:bCs/>
        </w:rPr>
        <w:t xml:space="preserve">, </w:t>
      </w:r>
      <w:r w:rsidR="0055259C" w:rsidRPr="00AF250F">
        <w:t xml:space="preserve">in </w:t>
      </w:r>
      <w:r w:rsidR="00C41426" w:rsidRPr="00AF250F">
        <w:t>an</w:t>
      </w:r>
      <w:r w:rsidR="0055259C" w:rsidRPr="00AF250F">
        <w:t xml:space="preserve">other word i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61797CC1"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Pr="00AF250F">
        <w:rPr>
          <w:rStyle w:val="Strong"/>
        </w:rPr>
        <w:t>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6A8A0BB8" w14:textId="0C41A39F" w:rsidR="002B3670" w:rsidRPr="00AF250F" w:rsidRDefault="00026014" w:rsidP="0055259C">
      <w:r w:rsidRPr="00AF250F">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w:t>
      </w:r>
      <w:r w:rsidR="0055259C" w:rsidRPr="00AF250F">
        <w:lastRenderedPageBreak/>
        <w:t xml:space="preserve">a GAN requires reaching an equilibrium state between two opposing objectives, unlike CNN or Long Short-Term </w:t>
      </w:r>
    </w:p>
    <w:p w14:paraId="54B12FDD" w14:textId="0622094B" w:rsidR="00026014" w:rsidRPr="00AF250F" w:rsidRDefault="00157A48" w:rsidP="0055259C">
      <w:r w:rsidRPr="00AF250F">
        <w:rPr>
          <w:noProof/>
        </w:rPr>
        <mc:AlternateContent>
          <mc:Choice Requires="wps">
            <w:drawing>
              <wp:anchor distT="0" distB="0" distL="114300" distR="114300" simplePos="0" relativeHeight="251805696" behindDoc="0" locked="0" layoutInCell="1" allowOverlap="1" wp14:anchorId="0E8F33FF" wp14:editId="4EC931BD">
                <wp:simplePos x="0" y="0"/>
                <wp:positionH relativeFrom="column">
                  <wp:posOffset>1342637</wp:posOffset>
                </wp:positionH>
                <wp:positionV relativeFrom="paragraph">
                  <wp:posOffset>1834667</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3DFB286E" w:rsidR="00C3760D" w:rsidRPr="00611D77" w:rsidRDefault="00C3760D" w:rsidP="002B3670">
                            <w:pPr>
                              <w:pStyle w:val="Caption"/>
                              <w:jc w:val="center"/>
                              <w:rPr>
                                <w:color w:val="auto"/>
                                <w:sz w:val="36"/>
                                <w:szCs w:val="36"/>
                              </w:rPr>
                            </w:pPr>
                            <w:bookmarkStart w:id="16" w:name="_Toc5169547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5.7pt;margin-top:144.45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" stroked="f">
                <v:textbox style="mso-fit-shape-to-text:t" inset="0,0,0,0">
                  <w:txbxContent>
                    <w:p w14:paraId="5AB72E99" w14:textId="3DFB286E" w:rsidR="00C3760D" w:rsidRPr="00611D77" w:rsidRDefault="00C3760D" w:rsidP="002B3670">
                      <w:pPr>
                        <w:pStyle w:val="Caption"/>
                        <w:jc w:val="center"/>
                        <w:rPr>
                          <w:color w:val="auto"/>
                          <w:sz w:val="36"/>
                          <w:szCs w:val="36"/>
                        </w:rPr>
                      </w:pPr>
                      <w:bookmarkStart w:id="17" w:name="_Toc5169547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Pr="00AF250F">
        <w:rPr>
          <w:noProof/>
        </w:rPr>
        <w:drawing>
          <wp:anchor distT="0" distB="0" distL="114300" distR="114300" simplePos="0" relativeHeight="251728896" behindDoc="0" locked="0" layoutInCell="1" allowOverlap="1" wp14:anchorId="39B0108E" wp14:editId="72071864">
            <wp:simplePos x="0" y="0"/>
            <wp:positionH relativeFrom="column">
              <wp:posOffset>1342997</wp:posOffset>
            </wp:positionH>
            <wp:positionV relativeFrom="page">
              <wp:posOffset>2792388</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rsidRPr="00AF250F">
        <w:t>Memory (LSTM) where the training objective is to minimize or maximize the value of a single loss function.</w:t>
      </w:r>
    </w:p>
    <w:p w14:paraId="40FCF111" w14:textId="16B87229" w:rsidR="00157A48" w:rsidRDefault="00157A48" w:rsidP="00157A48">
      <w:pPr>
        <w:jc w:val="center"/>
      </w:pPr>
      <w:r>
        <w:rPr>
          <w:shd w:val="clear" w:color="auto" w:fill="FFFFFF"/>
        </w:rPr>
        <w:t>Source: Adapted from</w:t>
      </w:r>
      <w:r>
        <w:rPr>
          <w:shd w:val="clear" w:color="auto" w:fill="FFFFFF"/>
        </w:rPr>
        <w:fldChar w:fldCharType="begin" w:fldLock="1"/>
      </w:r>
      <w:r w:rsidR="0038261B">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11]</w:t>
      </w:r>
      <w:r>
        <w:rPr>
          <w:shd w:val="clear" w:color="auto" w:fill="FFFFFF"/>
        </w:rPr>
        <w:fldChar w:fldCharType="end"/>
      </w:r>
    </w:p>
    <w:p w14:paraId="34E798C4" w14:textId="4DC95CE1" w:rsidR="00F2601F" w:rsidRPr="00AF250F" w:rsidRDefault="00F2601F" w:rsidP="00F2601F">
      <w:pPr>
        <w:pStyle w:val="Heading4"/>
      </w:pPr>
      <w:r w:rsidRPr="00AF250F">
        <w:t>Conditional GAN</w:t>
      </w:r>
    </w:p>
    <w:p w14:paraId="6B583BCE" w14:textId="33DC5D56" w:rsidR="00F2601F" w:rsidRPr="00AF250F" w:rsidRDefault="00F2601F" w:rsidP="00F2601F">
      <w:r w:rsidRPr="00AF250F">
        <w:t>The conditional GAN[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cGAN use random noise and newly introduced conditional variable as shown Figure 1 3.</w:t>
      </w:r>
    </w:p>
    <w:p w14:paraId="4EA185B4" w14:textId="3F2FD228" w:rsidR="00895771" w:rsidRPr="00AF250F" w:rsidRDefault="00895771" w:rsidP="00895771">
      <w:pPr>
        <w:pStyle w:val="Heading4"/>
      </w:pPr>
      <w:r w:rsidRPr="00AF250F">
        <w:t xml:space="preserve">Video to video transfer  </w:t>
      </w:r>
    </w:p>
    <w:p w14:paraId="56B229A1" w14:textId="20504F08"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n’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596731A2" w:rsidR="00CE50D2" w:rsidRPr="00AF250F" w:rsidRDefault="001C1FA8" w:rsidP="00267F4A">
      <w:r w:rsidRPr="00AF250F">
        <w:t>The recent state of artwork work Re</w:t>
      </w:r>
      <w:r w:rsidR="00B60544" w:rsidRPr="00AF250F">
        <w:t xml:space="preserve">Cycle-GAN </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w:t>
      </w:r>
      <w:r w:rsidRPr="00AF250F">
        <w:lastRenderedPageBreak/>
        <w:t xml:space="preserve">temporal predictor to preserve temporal continuity But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C559E4">
        <w:rPr>
          <w:b/>
          <w:bCs/>
        </w:rPr>
        <w:t>tempoal</w:t>
      </w:r>
      <w:r w:rsidR="00C559E4">
        <w:rPr>
          <w:b/>
          <w:bCs/>
        </w:rPr>
        <w:t xml:space="preserve"> </w:t>
      </w:r>
      <w:r w:rsidR="00C559E4" w:rsidRPr="00C559E4">
        <w:rPr>
          <w:b/>
          <w:bCs/>
        </w:rPr>
        <w:t>cycle</w:t>
      </w:r>
      <w:r w:rsidR="00C559E4" w:rsidRPr="00AF250F">
        <w:t xml:space="preserve"> </w:t>
      </w:r>
      <w:r w:rsidR="00C559E4">
        <w:rPr>
          <w:b/>
          <w:bCs/>
        </w:rPr>
        <w:t xml:space="preserve">CONSISTENCY </w:t>
      </w:r>
      <w:r w:rsidRPr="00AF250F">
        <w:rPr>
          <w:b/>
          <w:bCs/>
        </w:rPr>
        <w:t>constraints also proposes to introduce Spatiotemporal video to</w:t>
      </w:r>
      <w:r w:rsidRPr="00AF250F">
        <w:t xml:space="preserve"> </w:t>
      </w:r>
      <w:r w:rsidRPr="00AF250F">
        <w:rPr>
          <w:b/>
          <w:bCs/>
        </w:rPr>
        <w:t>video</w:t>
      </w:r>
      <w:r w:rsidRPr="00AF250F">
        <w:t xml:space="preserve"> translation for better realistic results.</w:t>
      </w:r>
    </w:p>
    <w:p w14:paraId="63DFC017" w14:textId="189CE94E" w:rsidR="001C1FA8" w:rsidRPr="00AF250F" w:rsidRDefault="001C1FA8" w:rsidP="009F426B">
      <w:pPr>
        <w:pStyle w:val="Heading2"/>
      </w:pPr>
      <w:bookmarkStart w:id="18" w:name="_Toc51695515"/>
      <w:bookmarkEnd w:id="12"/>
      <w:r w:rsidRPr="00AF250F">
        <w:t>Motivation</w:t>
      </w:r>
      <w:bookmarkEnd w:id="18"/>
    </w:p>
    <w:p w14:paraId="4F6803FF" w14:textId="43E14ECB"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DD077B" w:rsidRPr="00AF250F">
        <w:t>hug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5A617F" w:rsidRPr="00AF250F">
        <w:t xml:space="preserve">grea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2ABF0C09"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C37D2A" w:rsidRPr="00AF250F">
        <w:t>un</w:t>
      </w:r>
      <w:r w:rsidRPr="00AF250F">
        <w:t xml:space="preserve">pair dataset there is one major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576712" w:rsidRPr="00AF250F">
        <w:t>.</w:t>
      </w:r>
      <w:r w:rsidR="007003BF" w:rsidRPr="00AF250F">
        <w:t xml:space="preserve"> </w:t>
      </w:r>
      <w:r w:rsidR="00D45520" w:rsidRPr="00AF250F">
        <w:t>s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t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B22E2F" w:rsidRPr="00B22E2F">
        <w:rPr>
          <w:noProof/>
        </w:rPr>
        <w:t>[11]</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9" w:name="_Toc51695516"/>
      <w:r w:rsidRPr="00AF250F">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 xml:space="preserve">temporal </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w:t>
      </w:r>
      <w:r w:rsidRPr="00AF250F">
        <w:lastRenderedPageBreak/>
        <w:t xml:space="preserve">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B44ADF">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D47498">
      <w:pPr>
        <w:pStyle w:val="ListParagraph"/>
        <w:numPr>
          <w:ilvl w:val="0"/>
          <w:numId w:val="2"/>
        </w:numPr>
        <w:rPr>
          <w:i/>
          <w:iCs/>
        </w:rPr>
      </w:pPr>
      <w:r w:rsidRPr="00AF250F">
        <w:rPr>
          <w:i/>
          <w:iCs/>
        </w:rPr>
        <w:t xml:space="preserve">What is the effect of </w:t>
      </w:r>
      <w:r w:rsidR="006F6578" w:rsidRPr="00AF250F">
        <w:rPr>
          <w:i/>
          <w:iCs/>
        </w:rPr>
        <w:t>temporal cycle</w:t>
      </w:r>
      <w:r w:rsidRPr="00AF250F">
        <w:rPr>
          <w:i/>
          <w:iCs/>
        </w:rPr>
        <w:t xml:space="preserve"> consistency on </w:t>
      </w:r>
      <w:r w:rsidR="00B736C1" w:rsidRPr="00AF250F">
        <w:rPr>
          <w:i/>
          <w:iCs/>
        </w:rPr>
        <w:t xml:space="preserve">the </w:t>
      </w:r>
      <w:r w:rsidRPr="00AF250F">
        <w:rPr>
          <w:i/>
          <w:iCs/>
        </w:rPr>
        <w:t>unsupervised video to video transfer?</w:t>
      </w:r>
    </w:p>
    <w:p w14:paraId="2E3989CE" w14:textId="118310FA" w:rsidR="001C1FA8" w:rsidRPr="00AF250F" w:rsidRDefault="00D70CDA" w:rsidP="009F426B">
      <w:pPr>
        <w:pStyle w:val="Heading2"/>
      </w:pPr>
      <w:bookmarkStart w:id="20" w:name="_Toc5169551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69551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088C9B98"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ReCycle</w:t>
      </w:r>
      <w:r w:rsidR="00AC5123" w:rsidRPr="00AF250F">
        <w:t>-</w:t>
      </w:r>
      <w:r w:rsidRPr="00AF250F">
        <w:t>GAN.</w:t>
      </w:r>
    </w:p>
    <w:p w14:paraId="5FB4F19C" w14:textId="7B61BC19" w:rsidR="001C1FA8" w:rsidRPr="00AF250F" w:rsidRDefault="001C1FA8" w:rsidP="00836C21">
      <w:pPr>
        <w:pStyle w:val="Heading3"/>
      </w:pPr>
      <w:bookmarkStart w:id="43" w:name="_Toc51695519"/>
      <w:r w:rsidRPr="00AF250F">
        <w:t>Specific Objective</w:t>
      </w:r>
      <w:bookmarkEnd w:id="43"/>
    </w:p>
    <w:p w14:paraId="64384771" w14:textId="77777777" w:rsidR="00C60882" w:rsidRPr="00AF250F" w:rsidRDefault="00C60882" w:rsidP="00C60882">
      <w:r w:rsidRPr="00AF250F">
        <w:t>The following specific objectives will be addressed to achieve the general objective.</w:t>
      </w:r>
    </w:p>
    <w:p w14:paraId="1A29EC92" w14:textId="77777777" w:rsidR="00286CDE" w:rsidRPr="00AF250F" w:rsidRDefault="00286CDE" w:rsidP="00D47498">
      <w:pPr>
        <w:pStyle w:val="ListParagraph"/>
        <w:numPr>
          <w:ilvl w:val="0"/>
          <w:numId w:val="1"/>
        </w:numPr>
      </w:pPr>
      <w:r w:rsidRPr="00AF250F">
        <w:t>Reviewing related works to understand the area and the works that are done by others.</w:t>
      </w:r>
    </w:p>
    <w:p w14:paraId="19B39A0F" w14:textId="511E2ECF" w:rsidR="00286CDE" w:rsidRPr="00AF250F" w:rsidRDefault="00DC10F7" w:rsidP="00D47498">
      <w:pPr>
        <w:pStyle w:val="ListParagraph"/>
        <w:numPr>
          <w:ilvl w:val="0"/>
          <w:numId w:val="1"/>
        </w:numPr>
      </w:pPr>
      <w:r w:rsidRPr="00AF250F">
        <w:t>Gather</w:t>
      </w:r>
      <w:r w:rsidR="00286CDE" w:rsidRPr="00AF250F">
        <w:t xml:space="preserve"> dataset for training and testing.</w:t>
      </w:r>
    </w:p>
    <w:p w14:paraId="3BA5CDCE" w14:textId="6A6E049B" w:rsidR="001C1FA8" w:rsidRPr="00AF250F" w:rsidRDefault="001C1FA8" w:rsidP="00D47498">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D47498">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D47498">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ReCycle-GAN </w:t>
      </w:r>
      <w:r>
        <w:t>network</w:t>
      </w:r>
      <w:r w:rsidR="00463E69">
        <w:t>s</w:t>
      </w:r>
      <w:r>
        <w:t>.</w:t>
      </w:r>
    </w:p>
    <w:p w14:paraId="2E4BCA31" w14:textId="31EA3B03" w:rsidR="001C1FA8" w:rsidRPr="00AF250F" w:rsidRDefault="001C1FA8" w:rsidP="00D47498">
      <w:pPr>
        <w:pStyle w:val="ListParagraph"/>
        <w:numPr>
          <w:ilvl w:val="0"/>
          <w:numId w:val="1"/>
        </w:numPr>
      </w:pPr>
      <w:r w:rsidRPr="00AF250F">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r w:rsidR="002358CF" w:rsidRPr="00AF250F">
        <w:t>K</w:t>
      </w:r>
      <w:r w:rsidRPr="00AF250F">
        <w:t xml:space="preserve">eras and </w:t>
      </w:r>
      <w:r w:rsidR="00F27F8E" w:rsidRPr="00AF250F">
        <w:t>TensorFlow</w:t>
      </w:r>
      <w:r w:rsidRPr="00AF250F">
        <w:t xml:space="preserve"> framework. </w:t>
      </w:r>
    </w:p>
    <w:p w14:paraId="5183839F" w14:textId="4C20638D" w:rsidR="007126E5" w:rsidRPr="00AF250F" w:rsidRDefault="007126E5" w:rsidP="00D47498">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D47498">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D47498">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4" w:name="_Toc21334375"/>
      <w:bookmarkStart w:id="45" w:name="_Toc51695520"/>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695521"/>
      <w:bookmarkEnd w:id="46"/>
      <w:bookmarkEnd w:id="47"/>
      <w:bookmarkEnd w:id="48"/>
      <w:bookmarkEnd w:id="49"/>
      <w:bookmarkEnd w:id="50"/>
      <w:bookmarkEnd w:id="51"/>
      <w:bookmarkEnd w:id="52"/>
      <w:r w:rsidRPr="00AF250F">
        <w:lastRenderedPageBreak/>
        <w:t>Data Collection</w:t>
      </w:r>
      <w:bookmarkEnd w:id="53"/>
      <w:bookmarkEnd w:id="54"/>
      <w:bookmarkEnd w:id="55"/>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695522"/>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695523"/>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695524"/>
      <w:r w:rsidRPr="00AF250F">
        <w:t>Implementation Tools</w:t>
      </w:r>
      <w:bookmarkEnd w:id="62"/>
      <w:bookmarkEnd w:id="63"/>
      <w:bookmarkEnd w:id="64"/>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D47498">
      <w:pPr>
        <w:pStyle w:val="ListParagraph"/>
        <w:numPr>
          <w:ilvl w:val="0"/>
          <w:numId w:val="21"/>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D47498">
      <w:pPr>
        <w:pStyle w:val="ListParagraph"/>
        <w:numPr>
          <w:ilvl w:val="0"/>
          <w:numId w:val="21"/>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D47498">
      <w:pPr>
        <w:pStyle w:val="ListParagraph"/>
        <w:numPr>
          <w:ilvl w:val="0"/>
          <w:numId w:val="21"/>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5" w:name="_Toc51695525"/>
      <w:r w:rsidRPr="00AF250F">
        <w:t xml:space="preserve">Scope </w:t>
      </w:r>
      <w:r w:rsidR="00864A5F" w:rsidRPr="00AF250F">
        <w:t>and Limitation</w:t>
      </w:r>
      <w:bookmarkEnd w:id="65"/>
    </w:p>
    <w:p w14:paraId="718FDA8E" w14:textId="128D491D"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695526"/>
      <w:bookmarkEnd w:id="66"/>
      <w:bookmarkEnd w:id="67"/>
      <w:bookmarkEnd w:id="68"/>
      <w:bookmarkEnd w:id="69"/>
      <w:bookmarkEnd w:id="70"/>
      <w:bookmarkEnd w:id="71"/>
      <w:bookmarkEnd w:id="72"/>
      <w:r w:rsidRPr="00AF250F">
        <w:t>Scope</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D47498">
      <w:pPr>
        <w:pStyle w:val="ListParagraph"/>
        <w:numPr>
          <w:ilvl w:val="0"/>
          <w:numId w:val="19"/>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D47498">
      <w:pPr>
        <w:pStyle w:val="ListParagraph"/>
        <w:numPr>
          <w:ilvl w:val="0"/>
          <w:numId w:val="19"/>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D47498">
      <w:pPr>
        <w:pStyle w:val="ListParagraph"/>
        <w:numPr>
          <w:ilvl w:val="0"/>
          <w:numId w:val="19"/>
        </w:numPr>
      </w:pPr>
      <w:r w:rsidRPr="00AF250F">
        <w:lastRenderedPageBreak/>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4" w:name="_Toc294060"/>
      <w:bookmarkStart w:id="75" w:name="_Toc21334382"/>
      <w:bookmarkStart w:id="76" w:name="_Toc51695527"/>
      <w:r w:rsidRPr="00AF250F">
        <w:t>Limitations</w:t>
      </w:r>
      <w:bookmarkEnd w:id="74"/>
      <w:bookmarkEnd w:id="75"/>
      <w:bookmarkEnd w:id="76"/>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D47498">
      <w:pPr>
        <w:pStyle w:val="ListParagraph"/>
        <w:numPr>
          <w:ilvl w:val="0"/>
          <w:numId w:val="18"/>
        </w:numPr>
      </w:pPr>
      <w:r w:rsidRPr="00AF250F">
        <w:rPr>
          <w:b/>
          <w:i/>
          <w:iCs/>
        </w:rPr>
        <w:t xml:space="preserve">One to many video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D47498">
      <w:pPr>
        <w:pStyle w:val="ListParagraph"/>
        <w:numPr>
          <w:ilvl w:val="0"/>
          <w:numId w:val="18"/>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7" w:name="_Toc51695528"/>
      <w:r w:rsidRPr="00AF250F">
        <w:t>Organization of the 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C649AC">
      <w:pPr>
        <w:pStyle w:val="Heading1"/>
        <w:numPr>
          <w:ilvl w:val="0"/>
          <w:numId w:val="29"/>
        </w:numPr>
      </w:pPr>
      <w:bookmarkStart w:id="78" w:name="_Toc51695529"/>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0B6FC9F" w14:textId="70E31C6A" w:rsidR="00A73555" w:rsidRPr="00AF250F" w:rsidRDefault="00A73555" w:rsidP="009F426B">
      <w:pPr>
        <w:pStyle w:val="Heading2"/>
      </w:pPr>
      <w:bookmarkStart w:id="104" w:name="_Toc51695530"/>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076E2707" w:rsidR="00C3760D" w:rsidRPr="00611D77" w:rsidRDefault="00C3760D" w:rsidP="002B3670">
                            <w:pPr>
                              <w:pStyle w:val="Caption"/>
                              <w:jc w:val="center"/>
                              <w:rPr>
                                <w:noProof/>
                                <w:color w:val="auto"/>
                                <w:sz w:val="36"/>
                                <w:szCs w:val="36"/>
                              </w:rPr>
                            </w:pPr>
                            <w:bookmarkStart w:id="105" w:name="_Toc5169547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076E2707" w:rsidR="00C3760D" w:rsidRPr="00611D77" w:rsidRDefault="00C3760D" w:rsidP="002B3670">
                      <w:pPr>
                        <w:pStyle w:val="Caption"/>
                        <w:jc w:val="center"/>
                        <w:rPr>
                          <w:noProof/>
                          <w:color w:val="auto"/>
                          <w:sz w:val="36"/>
                          <w:szCs w:val="36"/>
                        </w:rPr>
                      </w:pPr>
                      <w:bookmarkStart w:id="106" w:name="_Toc5169547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7" w:name="_Inside_GAN"/>
      <w:bookmarkStart w:id="108" w:name="_Toc51695531"/>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1B4AB3F6" w:rsidR="00FA1F33" w:rsidRPr="00AF250F" w:rsidRDefault="00FA1F33" w:rsidP="00FA1F33">
      <w:pPr>
        <w:pStyle w:val="Caption"/>
        <w:keepNext/>
        <w:jc w:val="center"/>
        <w:rPr>
          <w:color w:val="auto"/>
          <w:sz w:val="24"/>
          <w:szCs w:val="24"/>
        </w:rPr>
      </w:pPr>
      <w:bookmarkStart w:id="109" w:name="_Toc51603041"/>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F27821">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9"/>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transconv)</w:t>
      </w:r>
      <w:r w:rsidR="00286C02" w:rsidRPr="00AF250F">
        <w:t xml:space="preserve"> </w:t>
      </w:r>
      <w:r w:rsidRPr="00AF250F">
        <w:t xml:space="preserve">to be </w:t>
      </w:r>
      <w:r w:rsidR="007A7E29" w:rsidRPr="00AF250F">
        <w:t>specific</w:t>
      </w:r>
      <w:r w:rsidR="00BC40AC" w:rsidRPr="00AF250F">
        <w:t xml:space="preserve"> </w:t>
      </w:r>
      <w:r w:rsidR="00DA1CE8" w:rsidRPr="00AF250F">
        <w:t xml:space="preserve">transconv can be seen as a </w:t>
      </w:r>
      <w:r w:rsidR="007A7E29" w:rsidRPr="00AF250F">
        <w:t>convolutional</w:t>
      </w:r>
      <w:r w:rsidR="00BC40AC" w:rsidRPr="00AF250F">
        <w:t xml:space="preserve"> </w:t>
      </w:r>
      <w:r w:rsidR="00DA1CE8" w:rsidRPr="00AF250F">
        <w:t xml:space="preserve">upsampling.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D47498">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D47498">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07919BC1" w:rsidR="00DB5652" w:rsidRPr="00AF250F" w:rsidRDefault="00021417" w:rsidP="00836C21">
      <w:pPr>
        <w:pStyle w:val="Heading3"/>
        <w:rPr>
          <w:shd w:val="clear" w:color="auto" w:fill="FFFFFF"/>
        </w:rPr>
      </w:pPr>
      <w:bookmarkStart w:id="124" w:name="_Toc51695532"/>
      <w:r w:rsidRPr="00AF250F">
        <w:rPr>
          <w:rStyle w:val="Heading3Char"/>
        </w:rPr>
        <w:t>G</w:t>
      </w:r>
      <w:r w:rsidR="00DB5652" w:rsidRPr="00AF250F">
        <w:rPr>
          <w:rStyle w:val="Heading3Char"/>
        </w:rPr>
        <w:t>AN</w:t>
      </w:r>
      <w:r w:rsidRPr="00AF250F">
        <w:rPr>
          <w:rStyle w:val="Heading3Char"/>
        </w:rPr>
        <w:t xml:space="preserve"> training</w:t>
      </w:r>
      <w:bookmarkEnd w:id="124"/>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54C1B390" w:rsidR="002B3670" w:rsidRPr="00AF250F" w:rsidRDefault="002B3670" w:rsidP="002B3670">
      <w:pPr>
        <w:pStyle w:val="Caption"/>
        <w:keepNext/>
        <w:rPr>
          <w:color w:val="auto"/>
          <w:sz w:val="24"/>
          <w:szCs w:val="24"/>
        </w:rPr>
      </w:pPr>
      <w:bookmarkStart w:id="125" w:name="_Toc51695496"/>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F27821">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550"/>
        <w:gridCol w:w="7466"/>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FC0B95"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FC0B95"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D47498">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D47498">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D47498">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lastRenderedPageBreak/>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1695533"/>
      <w:r w:rsidRPr="00AF250F">
        <w:rPr>
          <w:shd w:val="clear" w:color="auto" w:fill="FFFFFF"/>
        </w:rPr>
        <w:t>Conditional GAN</w:t>
      </w:r>
      <w:bookmarkEnd w:id="126"/>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404643CF" w:rsidR="00C3760D" w:rsidRPr="00611D77" w:rsidRDefault="00C3760D" w:rsidP="009F0323">
                            <w:pPr>
                              <w:pStyle w:val="Caption"/>
                              <w:jc w:val="center"/>
                              <w:rPr>
                                <w:noProof/>
                                <w:color w:val="auto"/>
                                <w:sz w:val="36"/>
                                <w:szCs w:val="36"/>
                              </w:rPr>
                            </w:pPr>
                            <w:bookmarkStart w:id="127" w:name="_Toc5169547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404643CF" w:rsidR="00C3760D" w:rsidRPr="00611D77" w:rsidRDefault="00C3760D" w:rsidP="009F0323">
                      <w:pPr>
                        <w:pStyle w:val="Caption"/>
                        <w:jc w:val="center"/>
                        <w:rPr>
                          <w:noProof/>
                          <w:color w:val="auto"/>
                          <w:sz w:val="36"/>
                          <w:szCs w:val="36"/>
                        </w:rPr>
                      </w:pPr>
                      <w:bookmarkStart w:id="128" w:name="_Toc5169547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lastRenderedPageBreak/>
        <w:t xml:space="preserve">Mirza et al </w:t>
      </w:r>
      <w:r w:rsidR="00F14434" w:rsidRPr="00AF250F">
        <w:t xml:space="preserve">propose </w:t>
      </w:r>
      <w:r w:rsidR="0017203F" w:rsidRPr="00AF250F">
        <w:t xml:space="preserve">The conditional generative adversarial network, or c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9" w:name="_Toc51695534"/>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30" w:name="_Toc51695535"/>
      <w:r w:rsidRPr="00AF250F">
        <w:t>GAN based Image-to-Image Translation using unpaired training data</w:t>
      </w:r>
      <w:bookmarkEnd w:id="130"/>
    </w:p>
    <w:p w14:paraId="31E423C9" w14:textId="4D8ECD8F" w:rsidR="00DE598A" w:rsidRPr="00AF250F" w:rsidRDefault="00093308" w:rsidP="000922E4">
      <w:r w:rsidRPr="00AF250F">
        <w:t xml:space="preserve">Let start by Abto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65326D76"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4F5E4877" w:rsidR="00392A29" w:rsidRPr="00AF250F" w:rsidRDefault="000922E4" w:rsidP="00392A29">
      <w:r w:rsidRPr="00AF250F">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w:t>
      </w:r>
      <w:r w:rsidR="00A001D8" w:rsidRPr="00AF250F">
        <w:lastRenderedPageBreak/>
        <w:t xml:space="preserve">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026022BE"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 xml:space="preserve">English </w:t>
      </w:r>
      <w:r w:rsidR="00241C6D" w:rsidRPr="00AF250F">
        <w:t>to</w:t>
      </w:r>
      <w:r w:rsidR="00D81E34" w:rsidRPr="00AF250F">
        <w:t xml:space="preserve"> Amharic</w:t>
      </w:r>
      <w:r w:rsidR="00750265" w:rsidRPr="00AF250F">
        <w:t xml:space="preserve"> in both </w:t>
      </w:r>
      <w:r w:rsidR="00907897" w:rsidRPr="00AF250F">
        <w:t>directions</w:t>
      </w:r>
      <w:r w:rsidR="00241C6D" w:rsidRPr="00AF250F">
        <w:t xml:space="preserve">. </w:t>
      </w:r>
      <w:r w:rsidR="00D81E34" w:rsidRPr="00AF250F">
        <w:t>When the user input “My name is Abebe” the model should generate “</w:t>
      </w:r>
      <w:r w:rsidR="00D81E34" w:rsidRPr="00AF250F">
        <w:rPr>
          <w:rFonts w:ascii="Nyala" w:hAnsi="Nyala" w:cs="Nyala"/>
          <w:lang w:val="am-ET"/>
        </w:rPr>
        <w:t>ስም</w:t>
      </w:r>
      <w:r w:rsidR="00D81E34" w:rsidRPr="00AF250F">
        <w:rPr>
          <w:lang w:val="am-ET"/>
        </w:rPr>
        <w:t xml:space="preserve"> </w:t>
      </w:r>
      <w:r w:rsidR="00D81E34" w:rsidRPr="00AF250F">
        <w:rPr>
          <w:rFonts w:ascii="Nyala" w:hAnsi="Nyala" w:cs="Nyala"/>
          <w:lang w:val="am-ET"/>
        </w:rPr>
        <w:t>አበበ</w:t>
      </w:r>
      <w:r w:rsidR="00D81E34" w:rsidRPr="00AF250F">
        <w:rPr>
          <w:lang w:val="am-ET"/>
        </w:rPr>
        <w:t xml:space="preserve"> </w:t>
      </w:r>
      <w:r w:rsidR="000423D4" w:rsidRPr="00AF250F">
        <w:rPr>
          <w:rFonts w:ascii="Nyala" w:hAnsi="Nyala" w:cs="Nyala"/>
          <w:lang w:val="am-ET"/>
        </w:rPr>
        <w:t>ይባላል</w:t>
      </w:r>
      <w:r w:rsidR="00D81E34" w:rsidRPr="00AF250F">
        <w:rPr>
          <w:rFonts w:ascii="Nyala" w:hAnsi="Nyala" w:cs="Nyala"/>
          <w:lang w:val="am-ET"/>
        </w:rPr>
        <w:t>፡</w:t>
      </w:r>
      <w:r w:rsidR="00907897" w:rsidRPr="00AF250F">
        <w:rPr>
          <w:rFonts w:ascii="Nyala" w:hAnsi="Nyala" w:cs="Nyala"/>
          <w:lang w:val="am-ET"/>
        </w:rPr>
        <w:t>፡</w:t>
      </w:r>
      <w:r w:rsidR="00907897" w:rsidRPr="00AF250F">
        <w:t>”</w:t>
      </w:r>
      <w:r w:rsidR="00907897" w:rsidRPr="00AF250F">
        <w:rPr>
          <w:lang w:val="am-ET"/>
        </w:rPr>
        <w:t xml:space="preserve"> perhaps</w:t>
      </w:r>
      <w:r w:rsidR="00D81E34" w:rsidRPr="00AF250F">
        <w:t xml:space="preserve"> if the user </w:t>
      </w:r>
      <w:r w:rsidR="00907897" w:rsidRPr="00AF250F">
        <w:t>translates</w:t>
      </w:r>
      <w:r w:rsidR="00D81E34" w:rsidRPr="00AF250F">
        <w:t xml:space="preserve"> </w:t>
      </w:r>
      <w:r w:rsidR="000423D4" w:rsidRPr="00AF250F">
        <w:t>“</w:t>
      </w:r>
      <w:r w:rsidR="000423D4" w:rsidRPr="00AF250F">
        <w:rPr>
          <w:rFonts w:ascii="Nyala" w:hAnsi="Nyala" w:cs="Nyala"/>
          <w:lang w:val="am-ET"/>
        </w:rPr>
        <w:t>ስም</w:t>
      </w:r>
      <w:r w:rsidR="000423D4" w:rsidRPr="00AF250F">
        <w:rPr>
          <w:lang w:val="am-ET"/>
        </w:rPr>
        <w:t xml:space="preserve"> </w:t>
      </w:r>
      <w:r w:rsidR="000423D4" w:rsidRPr="00AF250F">
        <w:rPr>
          <w:rFonts w:ascii="Nyala" w:hAnsi="Nyala" w:cs="Nyala"/>
          <w:lang w:val="am-ET"/>
        </w:rPr>
        <w:t>አበበ</w:t>
      </w:r>
      <w:r w:rsidR="000423D4" w:rsidRPr="00AF250F">
        <w:rPr>
          <w:lang w:val="am-ET"/>
        </w:rPr>
        <w:t xml:space="preserve"> </w:t>
      </w:r>
      <w:r w:rsidR="000423D4" w:rsidRPr="00AF250F">
        <w:rPr>
          <w:rFonts w:ascii="Nyala" w:hAnsi="Nyala" w:cs="Nyala"/>
          <w:lang w:val="am-ET"/>
        </w:rPr>
        <w:t>ይባላል፡፡</w:t>
      </w:r>
      <w:r w:rsidR="000423D4" w:rsidRPr="00AF250F">
        <w:t>”</w:t>
      </w:r>
      <w:r w:rsidR="000423D4" w:rsidRPr="00AF250F">
        <w:rPr>
          <w:rFonts w:ascii="Nyala" w:hAnsi="Nyala"/>
          <w:lang w:val="am-ET"/>
        </w:rPr>
        <w:t xml:space="preserve"> </w:t>
      </w:r>
      <w:r w:rsidR="00907897" w:rsidRPr="00AF250F">
        <w:rPr>
          <w:lang w:val="am-ET"/>
        </w:rPr>
        <w:t>to</w:t>
      </w:r>
      <w:r w:rsidR="00DF0C39" w:rsidRPr="00AF250F">
        <w:t xml:space="preserve"> English back again it should generate the </w:t>
      </w:r>
      <w:r w:rsidR="00907897" w:rsidRPr="00AF250F">
        <w:t>original</w:t>
      </w:r>
      <w:r w:rsidR="00DF0C39" w:rsidRPr="00AF250F">
        <w:t xml:space="preserve"> text “My name is Abebe”. 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571DBCBE" w:rsidR="004E609C" w:rsidRPr="00AF250F" w:rsidRDefault="0092595D" w:rsidP="0092595D">
      <w:pPr>
        <w:pStyle w:val="Caption"/>
        <w:jc w:val="center"/>
        <w:rPr>
          <w:color w:val="auto"/>
          <w:sz w:val="24"/>
          <w:szCs w:val="24"/>
        </w:rPr>
      </w:pPr>
      <w:bookmarkStart w:id="131" w:name="_Toc51695480"/>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2</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3</w:t>
      </w:r>
      <w:r w:rsidR="001F4AB6">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F919F88" w:rsidR="009F0323" w:rsidRPr="00AF250F" w:rsidRDefault="00392A29" w:rsidP="005E42A1">
      <w:r w:rsidRPr="00AF250F">
        <w:t xml:space="preserve">The general architecture of </w:t>
      </w:r>
      <w:r w:rsidR="00B60544" w:rsidRPr="00AF250F">
        <w:t xml:space="preserve">Cycle-GAN </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0EA69AAA" w:rsidR="005E42A1" w:rsidRPr="00AF250F" w:rsidRDefault="005E42A1" w:rsidP="005E42A1">
      <w:pPr>
        <w:pStyle w:val="Caption"/>
        <w:keepNext/>
        <w:rPr>
          <w:color w:val="auto"/>
          <w:sz w:val="24"/>
          <w:szCs w:val="24"/>
        </w:rPr>
      </w:pPr>
      <w:bookmarkStart w:id="132" w:name="_Toc51695497"/>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F27821">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 xml:space="preserve"> generator and discriminator operation.</w:t>
      </w:r>
      <w:bookmarkEnd w:id="132"/>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3" w:name="_Hlk34646532"/>
          <w:p w14:paraId="3A342949" w14:textId="442068B9" w:rsidR="0090435F" w:rsidRPr="00AF250F" w:rsidRDefault="00FC0B95"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FC0B95"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FC0B95"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FC0B95"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567256E" w:rsidR="005E4E93" w:rsidRPr="00AF250F" w:rsidRDefault="004C5213" w:rsidP="00F235AC">
      <w:r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457C7DC8" w14:textId="0FC45E98" w:rsidR="004C5213" w:rsidRPr="00AF250F" w:rsidRDefault="004C5213" w:rsidP="00F235AC">
      <w:r w:rsidRPr="00AF250F">
        <w:rPr>
          <w:noProof/>
        </w:rPr>
        <w:drawing>
          <wp:anchor distT="0" distB="0" distL="114300" distR="114300" simplePos="0" relativeHeight="251826176" behindDoc="0" locked="0" layoutInCell="1" allowOverlap="1" wp14:anchorId="7B6DB3F3" wp14:editId="3A9D5D1A">
            <wp:simplePos x="0" y="0"/>
            <wp:positionH relativeFrom="column">
              <wp:posOffset>2428875</wp:posOffset>
            </wp:positionH>
            <wp:positionV relativeFrom="paragraph">
              <wp:posOffset>38925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7F31D30E">
            <wp:simplePos x="0" y="0"/>
            <wp:positionH relativeFrom="column">
              <wp:posOffset>0</wp:posOffset>
            </wp:positionH>
            <wp:positionV relativeFrom="paragraph">
              <wp:posOffset>36766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28224" behindDoc="0" locked="0" layoutInCell="1" allowOverlap="1" wp14:anchorId="357ABDBE" wp14:editId="40CDED07">
                <wp:simplePos x="0" y="0"/>
                <wp:positionH relativeFrom="column">
                  <wp:posOffset>3175</wp:posOffset>
                </wp:positionH>
                <wp:positionV relativeFrom="paragraph">
                  <wp:posOffset>183515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445F51E1" w:rsidR="00C3760D" w:rsidRPr="00611D77" w:rsidRDefault="00C3760D" w:rsidP="004C5213">
                            <w:pPr>
                              <w:pStyle w:val="Caption"/>
                              <w:jc w:val="center"/>
                              <w:rPr>
                                <w:noProof/>
                                <w:color w:val="auto"/>
                                <w:sz w:val="36"/>
                                <w:szCs w:val="36"/>
                              </w:rPr>
                            </w:pPr>
                            <w:bookmarkStart w:id="134" w:name="_Toc5169548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144.5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" stroked="f">
                <v:textbox style="mso-fit-shape-to-text:t" inset="0,0,0,0">
                  <w:txbxContent>
                    <w:p w14:paraId="53F2416A" w14:textId="445F51E1" w:rsidR="00C3760D" w:rsidRPr="00611D77" w:rsidRDefault="00C3760D" w:rsidP="004C5213">
                      <w:pPr>
                        <w:pStyle w:val="Caption"/>
                        <w:jc w:val="center"/>
                        <w:rPr>
                          <w:noProof/>
                          <w:color w:val="auto"/>
                          <w:sz w:val="36"/>
                          <w:szCs w:val="36"/>
                        </w:rPr>
                      </w:pPr>
                      <w:bookmarkStart w:id="135" w:name="_Toc5169548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9F426B">
      <w:pPr>
        <w:pStyle w:val="Heading2"/>
      </w:pPr>
      <w:bookmarkStart w:id="136" w:name="_Toc51695536"/>
      <w:r w:rsidRPr="00AF250F">
        <w:rPr>
          <w:rStyle w:val="Heading2Char"/>
          <w:b/>
        </w:rPr>
        <w:t>Video to video translation</w:t>
      </w:r>
      <w:bookmarkEnd w:id="136"/>
    </w:p>
    <w:p w14:paraId="489A27FD" w14:textId="1F07669E"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 xml:space="preserve">information. </w:t>
      </w:r>
      <w:r w:rsidRPr="00AF250F">
        <w:lastRenderedPageBreak/>
        <w:t>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p>
    <w:p w14:paraId="28187AAD" w14:textId="1386914C" w:rsidR="00EE2F16" w:rsidRPr="00AF250F" w:rsidRDefault="00EE2F16" w:rsidP="009F426B">
      <w:pPr>
        <w:pStyle w:val="Heading2"/>
      </w:pPr>
      <w:bookmarkStart w:id="137" w:name="_Problems_in_Translation"/>
      <w:bookmarkStart w:id="138" w:name="_Toc51695537"/>
      <w:bookmarkEnd w:id="137"/>
      <w:r w:rsidRPr="00AF250F">
        <w:t>Problems in Translation Networks</w:t>
      </w:r>
      <w:bookmarkEnd w:id="138"/>
    </w:p>
    <w:p w14:paraId="4E2706EE" w14:textId="7630B637" w:rsidR="00EE2F16" w:rsidRPr="00AF250F" w:rsidRDefault="00EE2F16" w:rsidP="00EE2F16">
      <w:pPr>
        <w:rPr>
          <w:b/>
          <w:bCs/>
        </w:rPr>
      </w:pPr>
      <w:r w:rsidRPr="00AF250F">
        <w:t xml:space="preserve">Highly expressive parametric models have achieved great success in machine learning </w:t>
      </w:r>
      <w:r w:rsidRPr="00AF250F">
        <w:fldChar w:fldCharType="begin" w:fldLock="1"/>
      </w:r>
      <w:r w:rsidR="0038261B">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20]","plainTextFormattedCitation":"[20]","previouslyFormattedCitation":"[20]"},"properties":{"noteIndex":0},"schema":"https://github.com/citation-style-language/schema/raw/master/csl-citation.json"}</w:instrText>
      </w:r>
      <w:r w:rsidRPr="00AF250F">
        <w:fldChar w:fldCharType="separate"/>
      </w:r>
      <w:r w:rsidR="00B22E2F" w:rsidRPr="00B22E2F">
        <w:rPr>
          <w:noProof/>
        </w:rPr>
        <w:t>[20]</w:t>
      </w:r>
      <w:r w:rsidRPr="00AF250F">
        <w:fldChar w:fldCharType="end"/>
      </w:r>
      <w:r w:rsidRPr="00AF250F">
        <w:t>, where learning goals and measurement measures are typically well defined and easily calculated.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76356A6" w:rsidR="00EE2F16" w:rsidRPr="00AF250F" w:rsidRDefault="00EE2F16" w:rsidP="00EE2F1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r w:rsidRPr="00AF250F">
        <w:rPr>
          <w:rFonts w:eastAsiaTheme="minorEastAsia"/>
        </w:rPr>
        <w:t>i</w:t>
      </w:r>
      <w:r w:rsidRPr="00AF250F">
        <w:rPr>
          <w:rFonts w:eastAsiaTheme="minorEastAsia"/>
          <w:vertAlign w:val="superscript"/>
        </w:rPr>
        <w:t>th</w:t>
      </w:r>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AF250F" w:rsidRDefault="00EE2F16" w:rsidP="00D47498">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AF250F">
        <w:rPr>
          <w:rFonts w:eastAsiaTheme="minorEastAsia"/>
        </w:rPr>
        <w:t xml:space="preserve"> </w:t>
      </w:r>
      <w:r w:rsidRPr="00AF250F">
        <w:t>Mathematically,</w:t>
      </w:r>
    </w:p>
    <w:p w14:paraId="73A3F6FB" w14:textId="77777777"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Pr="00AF250F" w:rsidRDefault="00EE2F16" w:rsidP="00D47498">
      <w:pPr>
        <w:pStyle w:val="ListParagraph"/>
      </w:pPr>
      <w:r w:rsidRPr="00AF250F">
        <w:rPr>
          <w:b/>
          <w:bCs/>
        </w:rPr>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77777777"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D47498">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D47498">
      <w:pPr>
        <w:pStyle w:val="ListParagraph"/>
      </w:pPr>
      <w:r w:rsidRPr="00AF250F">
        <w:rPr>
          <w:b/>
          <w:bCs/>
        </w:rPr>
        <w:lastRenderedPageBreak/>
        <w:t>Tide Spatially to the input</w:t>
      </w:r>
      <w:r w:rsidRPr="00AF250F">
        <w:t>: The optimizer is required to learn a solution that is strongly similar to the input due to the reconstruction loss on the input itself.</w:t>
      </w:r>
    </w:p>
    <w:p w14:paraId="219BA484" w14:textId="1BB4DFF8" w:rsidR="00AB2C3E" w:rsidRPr="00AF250F" w:rsidRDefault="00EE2F16" w:rsidP="00DE2B3C">
      <w:pPr>
        <w:ind w:left="360"/>
      </w:pPr>
      <w:r w:rsidRPr="00AF250F">
        <w:t xml:space="preserve">The problems described above are appropriate for the problem of translation, where only spatial transformation is considered. For an approach </w:t>
      </w:r>
      <w:r w:rsidR="00610F3C" w:rsidRPr="00AF250F">
        <w:t>to</w:t>
      </w:r>
      <w:r w:rsidRPr="00AF250F">
        <w:t xml:space="preserve"> mixing spatial and temporal learning functions, this thesis work gets a better result.</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17198172" w:rsidR="00022A8C" w:rsidRPr="00AF250F" w:rsidRDefault="00022A8C" w:rsidP="009F426B">
      <w:pPr>
        <w:pStyle w:val="Heading2"/>
      </w:pPr>
      <w:bookmarkStart w:id="153" w:name="_Temporal_information"/>
      <w:bookmarkStart w:id="154" w:name="_Toc51695538"/>
      <w:bookmarkEnd w:id="153"/>
      <w:r w:rsidRPr="00AF250F">
        <w:t>Temporal information</w:t>
      </w:r>
      <w:bookmarkEnd w:id="154"/>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r w:rsidR="008B2345" w:rsidRPr="00AF250F">
        <w:rPr>
          <w:shd w:val="clear" w:color="auto" w:fill="FFFFFF"/>
        </w:rPr>
        <w:t>S</w:t>
      </w:r>
      <w:r w:rsidR="00893519" w:rsidRPr="00AF250F">
        <w:rPr>
          <w:shd w:val="clear" w:color="auto" w:fill="FFFFFF"/>
        </w:rPr>
        <w:t>patio-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4E289EE9" w:rsidR="000A3D35" w:rsidRDefault="007E6D30" w:rsidP="00991395">
      <w:pPr>
        <w:rPr>
          <w:shd w:val="clear" w:color="auto" w:fill="FFFFFF"/>
        </w:rPr>
      </w:pPr>
      <w:r w:rsidRPr="00AF250F">
        <w:rPr>
          <w:shd w:val="clear" w:color="auto" w:fill="FFFFFF"/>
        </w:rPr>
        <w:t xml:space="preserve">For </w:t>
      </w:r>
      <w:r w:rsidR="00982897" w:rsidRPr="00AF250F">
        <w:rPr>
          <w:shd w:val="clear" w:color="auto" w:fill="FFFFFF"/>
        </w:rPr>
        <w:t xml:space="preserve">a </w:t>
      </w:r>
      <w:r w:rsidRPr="00AF250F">
        <w:rPr>
          <w:shd w:val="clear" w:color="auto" w:fill="FFFFFF"/>
        </w:rPr>
        <w:t>video to video translation</w:t>
      </w:r>
      <w:r w:rsidR="00982897" w:rsidRPr="00AF250F">
        <w:rPr>
          <w:shd w:val="clear" w:color="auto" w:fill="FFFFFF"/>
        </w:rPr>
        <w:t>,</w:t>
      </w:r>
      <w:r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Pr="00AF250F">
        <w:rPr>
          <w:shd w:val="clear" w:color="auto" w:fill="FFFFFF"/>
        </w:rPr>
        <w:t>option</w:t>
      </w:r>
      <w:r w:rsidR="00982897" w:rsidRPr="00AF250F">
        <w:rPr>
          <w:shd w:val="clear" w:color="auto" w:fill="FFFFFF"/>
        </w:rPr>
        <w:t>s</w:t>
      </w:r>
      <w:r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91395" w:rsidRPr="00AF250F">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pose estimation, and then the model imposes temporal information on the generated frame. The other tacit one does not specifically collect temporal knowledge. Examples could be 3D Conv-nets, </w:t>
      </w:r>
      <w:r w:rsidR="00991395" w:rsidRPr="00AF250F">
        <w:rPr>
          <w:shd w:val="clear" w:color="auto" w:fill="FFFFFF"/>
        </w:rPr>
        <w:lastRenderedPageBreak/>
        <w:t>RNNs, and temporal constraint models.</w:t>
      </w:r>
      <w:r w:rsidR="00654B60" w:rsidRPr="00AF250F">
        <w:t xml:space="preserve"> </w:t>
      </w:r>
      <w:r w:rsidR="00D70F02" w:rsidRPr="00AF250F">
        <w:rPr>
          <w:shd w:val="clear" w:color="auto" w:fill="FFFFFF"/>
        </w:rPr>
        <w:t xml:space="preserve">Indeed, some of the works have been done blend the above </w:t>
      </w:r>
      <w:r w:rsidR="00A15893">
        <w:rPr>
          <w:noProof/>
        </w:rPr>
        <mc:AlternateContent>
          <mc:Choice Requires="wps">
            <w:drawing>
              <wp:anchor distT="0" distB="0" distL="114300" distR="114300" simplePos="0" relativeHeight="251832320" behindDoc="0" locked="0" layoutInCell="1" allowOverlap="1" wp14:anchorId="725B1D59" wp14:editId="6E36D066">
                <wp:simplePos x="0" y="0"/>
                <wp:positionH relativeFrom="column">
                  <wp:posOffset>247650</wp:posOffset>
                </wp:positionH>
                <wp:positionV relativeFrom="paragraph">
                  <wp:posOffset>3759835</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6E670280" w14:textId="0C90CAAA" w:rsidR="00C3760D" w:rsidRPr="00A15893" w:rsidRDefault="00C3760D" w:rsidP="00A15893">
                            <w:pPr>
                              <w:pStyle w:val="Caption"/>
                              <w:jc w:val="center"/>
                              <w:rPr>
                                <w:color w:val="auto"/>
                                <w:sz w:val="36"/>
                                <w:szCs w:val="36"/>
                                <w:shd w:val="clear" w:color="auto" w:fill="FFFFFF"/>
                              </w:rPr>
                            </w:pPr>
                            <w:bookmarkStart w:id="155" w:name="_Toc5169548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B1D59" id="Text Box 250" o:spid="_x0000_s1030" type="#_x0000_t202" style="position:absolute;left:0;text-align:left;margin-left:19.5pt;margin-top:296.05pt;width:401.1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" stroked="f">
                <v:textbox style="mso-fit-shape-to-text:t" inset="0,0,0,0">
                  <w:txbxContent>
                    <w:p w14:paraId="6E670280" w14:textId="0C90CAAA" w:rsidR="00C3760D" w:rsidRPr="00A15893" w:rsidRDefault="00C3760D" w:rsidP="00A15893">
                      <w:pPr>
                        <w:pStyle w:val="Caption"/>
                        <w:jc w:val="center"/>
                        <w:rPr>
                          <w:color w:val="auto"/>
                          <w:sz w:val="36"/>
                          <w:szCs w:val="36"/>
                          <w:shd w:val="clear" w:color="auto" w:fill="FFFFFF"/>
                        </w:rPr>
                      </w:pPr>
                      <w:bookmarkStart w:id="156" w:name="_Toc5169548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A15893" w:rsidRPr="00AF250F">
        <w:rPr>
          <w:noProof/>
        </w:rPr>
        <w:drawing>
          <wp:anchor distT="0" distB="0" distL="114300" distR="114300" simplePos="0" relativeHeight="251830272" behindDoc="0" locked="0" layoutInCell="1" allowOverlap="1" wp14:anchorId="7CB1A6E8" wp14:editId="51575949">
            <wp:simplePos x="0" y="0"/>
            <wp:positionH relativeFrom="margin">
              <wp:posOffset>247650</wp:posOffset>
            </wp:positionH>
            <wp:positionV relativeFrom="paragraph">
              <wp:posOffset>588645</wp:posOffset>
            </wp:positionV>
            <wp:extent cx="5094605" cy="3114040"/>
            <wp:effectExtent l="19050" t="19050" r="10795" b="1016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70F02" w:rsidRPr="00AF250F">
        <w:rPr>
          <w:shd w:val="clear" w:color="auto" w:fill="FFFFFF"/>
        </w:rPr>
        <w:t xml:space="preserve">techniques, such as Park et.al. </w:t>
      </w:r>
      <w:r w:rsidR="00654B60" w:rsidRPr="00AF250F">
        <w:rPr>
          <w:shd w:val="clear" w:color="auto" w:fill="FFFFFF"/>
        </w:rPr>
        <w:fldChar w:fldCharType="begin" w:fldLock="1"/>
      </w:r>
      <w:r w:rsidR="0038261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654B60" w:rsidRPr="00AF250F">
        <w:rPr>
          <w:shd w:val="clear" w:color="auto" w:fill="FFFFFF"/>
        </w:rPr>
        <w:fldChar w:fldCharType="separate"/>
      </w:r>
      <w:r w:rsidR="00B22E2F" w:rsidRPr="00B22E2F">
        <w:rPr>
          <w:noProof/>
          <w:shd w:val="clear" w:color="auto" w:fill="FFFFFF"/>
        </w:rPr>
        <w:t>[14]</w:t>
      </w:r>
      <w:r w:rsidR="00654B60" w:rsidRPr="00AF250F">
        <w:rPr>
          <w:shd w:val="clear" w:color="auto" w:fill="FFFFFF"/>
        </w:rPr>
        <w:fldChar w:fldCharType="end"/>
      </w:r>
      <w:r w:rsidR="00654B60" w:rsidRPr="00AF250F">
        <w:rPr>
          <w:shd w:val="clear" w:color="auto" w:fill="FFFFFF"/>
        </w:rPr>
        <w:t>.</w:t>
      </w:r>
    </w:p>
    <w:p w14:paraId="14A8CE1F" w14:textId="644285BD" w:rsidR="0025672F" w:rsidRDefault="0025672F" w:rsidP="0025672F">
      <w:pPr>
        <w:jc w:val="center"/>
        <w:rPr>
          <w:shd w:val="clear" w:color="auto" w:fill="FFFFFF"/>
        </w:rPr>
      </w:pPr>
      <w:bookmarkStart w:id="157" w:name="_Optical_flow"/>
      <w:bookmarkEnd w:id="157"/>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1]","plainTextFormattedCitation":"[21]","previouslyFormattedCitation":"[21]"},"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21]</w:t>
      </w:r>
      <w:r>
        <w:rPr>
          <w:shd w:val="clear" w:color="auto" w:fill="FFFFFF"/>
        </w:rPr>
        <w:fldChar w:fldCharType="end"/>
      </w:r>
    </w:p>
    <w:p w14:paraId="41FE234E" w14:textId="0A4503A0" w:rsidR="000A3D35" w:rsidRPr="00AF250F" w:rsidRDefault="000A3D35" w:rsidP="00836C21">
      <w:pPr>
        <w:pStyle w:val="Heading3"/>
        <w:rPr>
          <w:shd w:val="clear" w:color="auto" w:fill="FFFFFF"/>
        </w:rPr>
      </w:pPr>
      <w:bookmarkStart w:id="158" w:name="_Toc51695539"/>
      <w:r w:rsidRPr="00AF250F">
        <w:rPr>
          <w:shd w:val="clear" w:color="auto" w:fill="FFFFFF"/>
        </w:rPr>
        <w:t>Optical flow</w:t>
      </w:r>
      <w:bookmarkEnd w:id="158"/>
    </w:p>
    <w:p w14:paraId="39BEA9C8" w14:textId="43881497"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2]","plainTextFormattedCitation":"[11], [14], [22]","previouslyFormattedCitation":"[11], [14], [22]"},"properties":{"noteIndex":0},"schema":"https://github.com/citation-style-language/schema/raw/master/csl-citation.json"}</w:instrText>
      </w:r>
      <w:r w:rsidR="00926C3F" w:rsidRPr="00AF250F">
        <w:fldChar w:fldCharType="separate"/>
      </w:r>
      <w:r w:rsidR="00B22E2F" w:rsidRPr="00B22E2F">
        <w:rPr>
          <w:noProof/>
        </w:rPr>
        <w:t>[11], [14], [22]</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6F96152A" w:rsidR="00014521" w:rsidRPr="00AF250F" w:rsidRDefault="00014521" w:rsidP="00FB6FFB">
      <w:r w:rsidRPr="00AF250F">
        <w:lastRenderedPageBreak/>
        <w:t>Computing optical flow with deep neural networks</w:t>
      </w:r>
      <w:r w:rsidR="00A82BE7" w:rsidRPr="00AF250F">
        <w:t xml:space="preserve"> </w:t>
      </w:r>
      <w:r w:rsidR="00A82BE7"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3], [24]","plainTextFormattedCitation":"[23], [24]","previouslyFormattedCitation":"[23], [24]"},"properties":{"noteIndex":0},"schema":"https://github.com/citation-style-language/schema/raw/master/csl-citation.json"}</w:instrText>
      </w:r>
      <w:r w:rsidR="00A82BE7" w:rsidRPr="00AF250F">
        <w:fldChar w:fldCharType="separate"/>
      </w:r>
      <w:r w:rsidR="00B22E2F" w:rsidRPr="00B22E2F">
        <w:rPr>
          <w:noProof/>
        </w:rPr>
        <w:t>[23], [24]</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3], [25], [26]","plainTextFormattedCitation":"[23], [25], [26]","previouslyFormattedCitation":"[23], [25], [26]"},"properties":{"noteIndex":0},"schema":"https://github.com/citation-style-language/schema/raw/master/csl-citation.json"}</w:instrText>
      </w:r>
      <w:r w:rsidR="00A82BE7" w:rsidRPr="00AF250F">
        <w:fldChar w:fldCharType="separate"/>
      </w:r>
      <w:r w:rsidR="00B22E2F" w:rsidRPr="00B22E2F">
        <w:rPr>
          <w:noProof/>
        </w:rPr>
        <w:t>[23], [25], [26]</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38261B">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7]","plainTextFormattedCitation":"[27]","previouslyFormattedCitation":"[27]"},"properties":{"noteIndex":0},"schema":"https://github.com/citation-style-language/schema/raw/master/csl-citation.json"}</w:instrText>
      </w:r>
      <w:r w:rsidR="004E6222" w:rsidRPr="00AF250F">
        <w:fldChar w:fldCharType="separate"/>
      </w:r>
      <w:r w:rsidR="00B22E2F" w:rsidRPr="00B22E2F">
        <w:rPr>
          <w:noProof/>
        </w:rPr>
        <w:t>[27]</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38261B">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5]","plainTextFormattedCitation":"[25]","previouslyFormattedCitation":"[25]"},"properties":{"noteIndex":0},"schema":"https://github.com/citation-style-language/schema/raw/master/csl-citation.json"}</w:instrText>
      </w:r>
      <w:r w:rsidR="00AB7F99" w:rsidRPr="00AF250F">
        <w:fldChar w:fldCharType="separate"/>
      </w:r>
      <w:r w:rsidR="00B22E2F" w:rsidRPr="00B22E2F">
        <w:rPr>
          <w:noProof/>
        </w:rPr>
        <w:t>[25]</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59" w:name="_Toc51695540"/>
      <w:r w:rsidRPr="00AF250F">
        <w:t>Pose estimation</w:t>
      </w:r>
      <w:bookmarkEnd w:id="159"/>
    </w:p>
    <w:p w14:paraId="252524D7" w14:textId="361690E4"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38261B">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8]","plainTextFormattedCitation":"[28]","previouslyFormattedCitation":"[28]"},"properties":{"noteIndex":0},"schema":"https://github.com/citation-style-language/schema/raw/master/csl-citation.json"}</w:instrText>
      </w:r>
      <w:r w:rsidRPr="00AF250F">
        <w:fldChar w:fldCharType="separate"/>
      </w:r>
      <w:r w:rsidR="00B22E2F" w:rsidRPr="00B22E2F">
        <w:rPr>
          <w:noProof/>
        </w:rPr>
        <w:t>[28]</w:t>
      </w:r>
      <w:r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38261B">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9]","plainTextFormattedCitation":"[29]","previouslyFormattedCitation":"[29]"},"properties":{"noteIndex":0},"schema":"https://github.com/citation-style-language/schema/raw/master/csl-citation.json"}</w:instrText>
      </w:r>
      <w:r w:rsidR="0010500C" w:rsidRPr="00AF250F">
        <w:fldChar w:fldCharType="separate"/>
      </w:r>
      <w:r w:rsidR="00B22E2F" w:rsidRPr="00B22E2F">
        <w:rPr>
          <w:noProof/>
        </w:rPr>
        <w:t>[29]</w:t>
      </w:r>
      <w:r w:rsidR="0010500C" w:rsidRPr="00AF250F">
        <w:fldChar w:fldCharType="end"/>
      </w:r>
      <w:r w:rsidR="0010500C" w:rsidRPr="00AF250F">
        <w:t xml:space="preserve"> and facial expression transfer </w:t>
      </w:r>
      <w:r w:rsidR="0010500C" w:rsidRPr="00AF250F">
        <w:fldChar w:fldCharType="begin" w:fldLock="1"/>
      </w:r>
      <w:r w:rsidR="0038261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0]","plainTextFormattedCitation":"[30]","previouslyFormattedCitation":"[30]"},"properties":{"noteIndex":0},"schema":"https://github.com/citation-style-language/schema/raw/master/csl-citation.json"}</w:instrText>
      </w:r>
      <w:r w:rsidR="0010500C" w:rsidRPr="00AF250F">
        <w:fldChar w:fldCharType="separate"/>
      </w:r>
      <w:r w:rsidR="00B22E2F" w:rsidRPr="00B22E2F">
        <w:rPr>
          <w:noProof/>
        </w:rPr>
        <w:t>[30]</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351BDA29" w14:textId="77777777" w:rsidR="00C65444" w:rsidRDefault="00C65444" w:rsidP="00676AC2"/>
    <w:p w14:paraId="5CF14EC0" w14:textId="09E3960E" w:rsidR="00C65444" w:rsidRDefault="00035F01" w:rsidP="00C65444">
      <w:pPr>
        <w:jc w:val="center"/>
      </w:pPr>
      <w:r w:rsidRPr="00AF250F">
        <w:rPr>
          <w:noProof/>
        </w:rPr>
        <mc:AlternateContent>
          <mc:Choice Requires="wps">
            <w:drawing>
              <wp:anchor distT="0" distB="0" distL="114300" distR="114300" simplePos="0" relativeHeight="251706368" behindDoc="0" locked="0" layoutInCell="1" allowOverlap="1" wp14:anchorId="271E9183" wp14:editId="55ED764A">
                <wp:simplePos x="0" y="0"/>
                <wp:positionH relativeFrom="margin">
                  <wp:posOffset>1405539</wp:posOffset>
                </wp:positionH>
                <wp:positionV relativeFrom="page">
                  <wp:posOffset>3124835</wp:posOffset>
                </wp:positionV>
                <wp:extent cx="3115310" cy="231775"/>
                <wp:effectExtent l="0" t="0" r="8890" b="0"/>
                <wp:wrapTopAndBottom/>
                <wp:docPr id="14" name="Text Box 14"/>
                <wp:cNvGraphicFramePr/>
                <a:graphic xmlns:a="http://schemas.openxmlformats.org/drawingml/2006/main">
                  <a:graphicData uri="http://schemas.microsoft.com/office/word/2010/wordprocessingShape">
                    <wps:wsp>
                      <wps:cNvSpPr txBox="1"/>
                      <wps:spPr>
                        <a:xfrm>
                          <a:off x="0" y="0"/>
                          <a:ext cx="3115310" cy="231775"/>
                        </a:xfrm>
                        <a:prstGeom prst="rect">
                          <a:avLst/>
                        </a:prstGeom>
                        <a:solidFill>
                          <a:prstClr val="white"/>
                        </a:solidFill>
                        <a:ln>
                          <a:noFill/>
                        </a:ln>
                      </wps:spPr>
                      <wps:txbx>
                        <w:txbxContent>
                          <w:p w14:paraId="524307A9" w14:textId="66684879" w:rsidR="00C3760D" w:rsidRPr="00611D77" w:rsidRDefault="00C3760D" w:rsidP="00C65444">
                            <w:pPr>
                              <w:pStyle w:val="Caption"/>
                              <w:jc w:val="center"/>
                              <w:rPr>
                                <w:color w:val="auto"/>
                                <w:sz w:val="36"/>
                                <w:szCs w:val="36"/>
                              </w:rPr>
                            </w:pPr>
                            <w:bookmarkStart w:id="160" w:name="_Toc47219620"/>
                            <w:bookmarkStart w:id="161" w:name="_Toc5169548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0.65pt;margin-top:246.05pt;width:245.3pt;height:18.25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" stroked="f">
                <v:textbox inset="0,0,0,0">
                  <w:txbxContent>
                    <w:p w14:paraId="524307A9" w14:textId="66684879" w:rsidR="00C3760D" w:rsidRPr="00611D77" w:rsidRDefault="00C3760D" w:rsidP="00C65444">
                      <w:pPr>
                        <w:pStyle w:val="Caption"/>
                        <w:jc w:val="center"/>
                        <w:rPr>
                          <w:color w:val="auto"/>
                          <w:sz w:val="36"/>
                          <w:szCs w:val="36"/>
                        </w:rPr>
                      </w:pPr>
                      <w:bookmarkStart w:id="162" w:name="_Toc47219620"/>
                      <w:bookmarkStart w:id="163" w:name="_Toc5169548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5E5B52" w:rsidRPr="00AF250F">
        <w:rPr>
          <w:noProof/>
        </w:rPr>
        <w:drawing>
          <wp:anchor distT="0" distB="0" distL="114300" distR="114300" simplePos="0" relativeHeight="251793408" behindDoc="0" locked="0" layoutInCell="1" allowOverlap="1" wp14:anchorId="3BB1139B" wp14:editId="0B0C92EB">
            <wp:simplePos x="0" y="0"/>
            <wp:positionH relativeFrom="column">
              <wp:posOffset>23495</wp:posOffset>
            </wp:positionH>
            <wp:positionV relativeFrom="paragraph">
              <wp:posOffset>6342</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5444">
        <w:rPr>
          <w:shd w:val="clear" w:color="auto" w:fill="FFFFFF"/>
        </w:rPr>
        <w:t>Source: Adapted from</w:t>
      </w:r>
      <w:r w:rsidR="00C65444">
        <w:rPr>
          <w:shd w:val="clear" w:color="auto" w:fill="FFFFFF"/>
        </w:rPr>
        <w:fldChar w:fldCharType="begin" w:fldLock="1"/>
      </w:r>
      <w:r w:rsidR="0038261B">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8]","plainTextFormattedCitation":"[28]","previouslyFormattedCitation":"[28]"},"properties":{"noteIndex":0},"schema":"https://github.com/citation-style-language/schema/raw/master/csl-citation.json"}</w:instrText>
      </w:r>
      <w:r w:rsidR="00C65444">
        <w:rPr>
          <w:shd w:val="clear" w:color="auto" w:fill="FFFFFF"/>
        </w:rPr>
        <w:fldChar w:fldCharType="separate"/>
      </w:r>
      <w:r w:rsidR="00B22E2F" w:rsidRPr="00B22E2F">
        <w:rPr>
          <w:noProof/>
          <w:shd w:val="clear" w:color="auto" w:fill="FFFFFF"/>
        </w:rPr>
        <w:t>[28]</w:t>
      </w:r>
      <w:r w:rsidR="00C65444">
        <w:rPr>
          <w:shd w:val="clear" w:color="auto" w:fill="FFFFFF"/>
        </w:rPr>
        <w:fldChar w:fldCharType="end"/>
      </w:r>
    </w:p>
    <w:p w14:paraId="1741C6BC" w14:textId="376C9DDF" w:rsidR="00676AC2" w:rsidRPr="00AF250F" w:rsidRDefault="00AF6D1A" w:rsidP="00676AC2">
      <w:r w:rsidRPr="00AF250F">
        <w:lastRenderedPageBreak/>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Later, ConvNets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1695541"/>
      <w:r w:rsidRPr="00AF250F">
        <w:t>3D convolutional tensor</w:t>
      </w:r>
      <w:bookmarkEnd w:id="164"/>
    </w:p>
    <w:p w14:paraId="5E157B64" w14:textId="304664D3"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38261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1]","plainTextFormattedCitation":"[31]","previouslyFormattedCitation":"[31]"},"properties":{"noteIndex":0},"schema":"https://github.com/citation-style-language/schema/raw/master/csl-citation.json"}</w:instrText>
      </w:r>
      <w:r w:rsidR="008C7F48" w:rsidRPr="00AF250F">
        <w:fldChar w:fldCharType="separate"/>
      </w:r>
      <w:r w:rsidR="00B22E2F" w:rsidRPr="00B22E2F">
        <w:rPr>
          <w:noProof/>
        </w:rPr>
        <w:t>[31]</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1695542"/>
      <w:r w:rsidRPr="00AF250F">
        <w:t xml:space="preserve">Recurrent </w:t>
      </w:r>
      <w:r w:rsidR="005D7067" w:rsidRPr="00AF250F">
        <w:t>temporal</w:t>
      </w:r>
      <w:bookmarkEnd w:id="165"/>
    </w:p>
    <w:p w14:paraId="7FE638D9" w14:textId="65298C93"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006777B0" w:rsidRPr="00343B56">
        <w:fldChar w:fldCharType="separate"/>
      </w:r>
      <w:r w:rsidR="00B22E2F" w:rsidRPr="00343B56">
        <w:rPr>
          <w:noProof/>
        </w:rPr>
        <w:t>[22]</w:t>
      </w:r>
      <w:r w:rsidR="006777B0" w:rsidRPr="00343B56">
        <w:fldChar w:fldCharType="end"/>
      </w:r>
      <w:r w:rsidR="009B34C1" w:rsidRPr="00343B56">
        <w:t>.</w:t>
      </w:r>
    </w:p>
    <w:p w14:paraId="7ABB8D95" w14:textId="77777777" w:rsidR="00202FFE" w:rsidRPr="00AF250F" w:rsidRDefault="00202FFE" w:rsidP="00202FFE">
      <w:pPr>
        <w:pStyle w:val="Heading2"/>
      </w:pPr>
      <w:bookmarkStart w:id="166" w:name="_Toc51695543"/>
      <w:r w:rsidRPr="00AF250F">
        <w:t>Recent works on Spatio-temporal information</w:t>
      </w:r>
      <w:bookmarkEnd w:id="166"/>
      <w:r w:rsidRPr="00AF250F">
        <w:t xml:space="preserve"> </w:t>
      </w:r>
    </w:p>
    <w:p w14:paraId="7606A110" w14:textId="69E0BA62"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r w:rsidR="00545323" w:rsidRPr="00AF250F">
        <w:t>Spati</w:t>
      </w:r>
      <w:r w:rsidR="002B61C3" w:rsidRPr="00AF250F">
        <w:t>o</w:t>
      </w:r>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33371761" w:rsidR="003B2565" w:rsidRPr="00AF250F" w:rsidRDefault="00C815C6" w:rsidP="00676AC2">
      <w:r w:rsidRPr="00AF250F">
        <w:t xml:space="preserve">To overcome the flickering effect Chen et al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 xml:space="preserve">(since optical flow doesn’t consider newly introduced pixels in given </w:t>
      </w:r>
      <w:r w:rsidR="002B61C3" w:rsidRPr="00AF250F">
        <w:lastRenderedPageBreak/>
        <w:t>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38261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2]","plainTextFormattedCitation":"[32]","previouslyFormattedCitation":"[32]"},"properties":{"noteIndex":0},"schema":"https://github.com/citation-style-language/schema/raw/master/csl-citation.json"}</w:instrText>
      </w:r>
      <w:r w:rsidR="009C166F" w:rsidRPr="00AF250F">
        <w:fldChar w:fldCharType="separate"/>
      </w:r>
      <w:r w:rsidR="00B22E2F" w:rsidRPr="00B22E2F">
        <w:rPr>
          <w:noProof/>
        </w:rPr>
        <w:t>[32]</w:t>
      </w:r>
      <w:r w:rsidR="009C166F" w:rsidRPr="00AF250F">
        <w:fldChar w:fldCharType="end"/>
      </w:r>
      <w:r w:rsidR="009C166F" w:rsidRPr="00AF250F">
        <w:t xml:space="preserve">  Mo</w:t>
      </w:r>
      <w:r w:rsidR="00B60544" w:rsidRPr="00AF250F">
        <w:t xml:space="preserve">Cycle-GAN </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355E9AEF"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Re</w:t>
      </w:r>
      <w:r w:rsidR="00B60544" w:rsidRPr="00AF250F">
        <w:t xml:space="preserve">Cycl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7" w:name="_Hlk34721957"/>
      <w:r w:rsidR="009C166F" w:rsidRPr="00AF250F">
        <w:t>spatio</w:t>
      </w:r>
      <w:bookmarkEnd w:id="167"/>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009C166F" w:rsidRPr="00AF250F">
        <w:fldChar w:fldCharType="separate"/>
      </w:r>
      <w:r w:rsidR="00B22E2F" w:rsidRPr="00B22E2F">
        <w:rPr>
          <w:noProof/>
        </w:rPr>
        <w:t>[22]</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rsidSect="001561C0">
          <w:pgSz w:w="11906" w:h="16838" w:code="9"/>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68" w:name="_Toc51695544"/>
      <w:r w:rsidRPr="00AF250F">
        <w:lastRenderedPageBreak/>
        <w:t xml:space="preserve">Recent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6E8822EF" w:rsidR="00A841FC" w:rsidRPr="00AF250F" w:rsidRDefault="00A841FC" w:rsidP="00A841FC">
      <w:pPr>
        <w:pStyle w:val="Caption"/>
        <w:keepNext/>
      </w:pPr>
      <w:bookmarkStart w:id="169" w:name="_Toc51695498"/>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F27821">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2301F146" w:rsidR="00E90E1D" w:rsidRPr="00AF250F" w:rsidRDefault="00E90E1D" w:rsidP="00BD5DF3">
            <w:pPr>
              <w:jc w:val="center"/>
            </w:pPr>
            <w:r w:rsidRPr="00AF250F">
              <w:t>Re</w:t>
            </w:r>
            <w:r w:rsidR="00B60544" w:rsidRPr="00AF250F">
              <w:t xml:space="preserv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 xml:space="preserve">Cycle-GAN </w:t>
            </w:r>
            <w:r w:rsidR="00E90E1D" w:rsidRPr="00AF250F">
              <w:t xml:space="preserve"> with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r w:rsidR="00E90E1D" w:rsidRPr="00AF250F">
              <w:t>IoU,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cycle  considered </w:t>
            </w:r>
          </w:p>
        </w:tc>
      </w:tr>
      <w:tr w:rsidR="00E90E1D" w:rsidRPr="00AF250F" w14:paraId="55BE414B" w14:textId="77777777" w:rsidTr="00E90E1D">
        <w:trPr>
          <w:trHeight w:val="3955"/>
        </w:trPr>
        <w:tc>
          <w:tcPr>
            <w:tcW w:w="714" w:type="pct"/>
            <w:vAlign w:val="center"/>
          </w:tcPr>
          <w:p w14:paraId="15DFB0E1" w14:textId="1A885CAA" w:rsidR="00E90E1D" w:rsidRPr="00AF250F" w:rsidRDefault="00E90E1D" w:rsidP="000644BA">
            <w:pPr>
              <w:jc w:val="center"/>
            </w:pPr>
            <w:r w:rsidRPr="00AF250F">
              <w:t>Mo</w:t>
            </w:r>
            <w:r w:rsidR="00343B56">
              <w:t>C</w:t>
            </w:r>
            <w:r w:rsidRPr="00AF250F">
              <w:t>ycle-GAN: Unpaired Video-to-Video Translation  Mo</w:t>
            </w:r>
            <w:r w:rsidR="00B60544" w:rsidRPr="00AF250F">
              <w:t xml:space="preserve">Cycle-GAN </w:t>
            </w:r>
            <w:r w:rsidRPr="00AF250F">
              <w:fldChar w:fldCharType="begin" w:fldLock="1"/>
            </w:r>
            <w:r w:rsidR="0038261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2]","plainTextFormattedCitation":"[32]","previouslyFormattedCitation":"[32]"},"properties":{"noteIndex":0},"schema":"https://github.com/citation-style-language/schema/raw/master/csl-citation.json"}</w:instrText>
            </w:r>
            <w:r w:rsidRPr="00AF250F">
              <w:fldChar w:fldCharType="separate"/>
            </w:r>
            <w:r w:rsidR="00B22E2F" w:rsidRPr="00B22E2F">
              <w:rPr>
                <w:noProof/>
              </w:rPr>
              <w:t>[32]</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 xml:space="preserve">Cycle-GAN </w:t>
            </w:r>
            <w:r w:rsidR="00E90E1D" w:rsidRPr="00AF250F">
              <w:t xml:space="preserve"> with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IoU,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7128DBA9" w:rsidR="00E90E1D" w:rsidRPr="00AF250F" w:rsidRDefault="00E90E1D" w:rsidP="000644BA">
            <w:pPr>
              <w:jc w:val="center"/>
            </w:pPr>
            <w:r w:rsidRPr="00AF250F">
              <w:lastRenderedPageBreak/>
              <w:t>Animating Arbitrary Objects via Deep Motion Transfer Monkey-Net</w:t>
            </w:r>
            <w:r w:rsidRPr="00AF250F">
              <w:fldChar w:fldCharType="begin" w:fldLock="1"/>
            </w:r>
            <w:r w:rsidR="0038261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0]","plainTextFormattedCitation":"[30]","previouslyFormattedCitation":"[30]"},"properties":{"noteIndex":0},"schema":"https://github.com/citation-style-language/schema/raw/master/csl-citation.json"}</w:instrText>
            </w:r>
            <w:r w:rsidRPr="00AF250F">
              <w:fldChar w:fldCharType="separate"/>
            </w:r>
            <w:r w:rsidR="00B22E2F" w:rsidRPr="00B22E2F">
              <w:rPr>
                <w:noProof/>
              </w:rPr>
              <w:t>[30]</w:t>
            </w:r>
            <w:r w:rsidRPr="00AF250F">
              <w:fldChar w:fldCharType="end"/>
            </w:r>
          </w:p>
        </w:tc>
        <w:tc>
          <w:tcPr>
            <w:tcW w:w="714" w:type="pct"/>
            <w:vAlign w:val="center"/>
          </w:tcPr>
          <w:p w14:paraId="518F3403" w14:textId="07213676" w:rsidR="00E90E1D" w:rsidRPr="00AF250F" w:rsidRDefault="00E90E1D" w:rsidP="000644BA">
            <w:pPr>
              <w:jc w:val="center"/>
            </w:pPr>
            <w:r w:rsidRPr="00AF250F">
              <w:t>UvA-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r w:rsidRPr="00AF250F">
              <w:t>Keypoint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No random input size.</w:t>
            </w:r>
          </w:p>
        </w:tc>
      </w:tr>
      <w:tr w:rsidR="00E90E1D" w:rsidRPr="00AF250F" w14:paraId="7BE56800" w14:textId="77777777" w:rsidTr="00E90E1D">
        <w:trPr>
          <w:trHeight w:val="3955"/>
        </w:trPr>
        <w:tc>
          <w:tcPr>
            <w:tcW w:w="714" w:type="pct"/>
            <w:vAlign w:val="center"/>
          </w:tcPr>
          <w:p w14:paraId="0F054B3B" w14:textId="1B40CAE1" w:rsidR="00E90E1D" w:rsidRPr="00AF250F" w:rsidRDefault="00E90E1D" w:rsidP="000644BA">
            <w:pPr>
              <w:jc w:val="center"/>
            </w:pPr>
            <w:r w:rsidRPr="00AF250F">
              <w:t xml:space="preserve">Unsupervised Video-to-Video Translation Dina </w:t>
            </w:r>
            <w:r w:rsidRPr="00AF250F">
              <w:fldChar w:fldCharType="begin" w:fldLock="1"/>
            </w:r>
            <w:r w:rsidR="0038261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1]","plainTextFormattedCitation":"[31]","previouslyFormattedCitation":"[31]"},"properties":{"noteIndex":0},"schema":"https://github.com/citation-style-language/schema/raw/master/csl-citation.json"}</w:instrText>
            </w:r>
            <w:r w:rsidRPr="00AF250F">
              <w:fldChar w:fldCharType="separate"/>
            </w:r>
            <w:r w:rsidR="00B22E2F" w:rsidRPr="00B22E2F">
              <w:rPr>
                <w:noProof/>
              </w:rPr>
              <w:t>[31]</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90E1D">
        <w:trPr>
          <w:trHeight w:val="3955"/>
        </w:trPr>
        <w:tc>
          <w:tcPr>
            <w:tcW w:w="714" w:type="pct"/>
            <w:vAlign w:val="center"/>
          </w:tcPr>
          <w:p w14:paraId="2049F085" w14:textId="2FEBE06A"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 xml:space="preserve">Cycle-GAN </w:t>
            </w:r>
            <w:r w:rsidRPr="00AF250F">
              <w:t xml:space="preserve"> with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r w:rsidRPr="00AF250F">
              <w:t>Generator  Network,</w:t>
            </w:r>
          </w:p>
          <w:p w14:paraId="49B74428" w14:textId="62F85680" w:rsidR="00E90E1D" w:rsidRPr="00AF250F" w:rsidRDefault="00E90E1D" w:rsidP="000644BA">
            <w:pPr>
              <w:jc w:val="center"/>
            </w:pPr>
            <w:r w:rsidRPr="00AF250F">
              <w:t xml:space="preserve">Use </w:t>
            </w:r>
            <w:r w:rsidRPr="00AF250F">
              <w:fldChar w:fldCharType="begin" w:fldLock="1"/>
            </w:r>
            <w:r w:rsidR="0038261B">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3]","plainTextFormattedCitation":"[33]","previouslyFormattedCitation":"[33]"},"properties":{"noteIndex":0},"schema":"https://github.com/citation-style-language/schema/raw/master/csl-citation.json"}</w:instrText>
            </w:r>
            <w:r w:rsidRPr="00AF250F">
              <w:fldChar w:fldCharType="separate"/>
            </w:r>
            <w:r w:rsidR="00B22E2F" w:rsidRPr="00B22E2F">
              <w:rPr>
                <w:noProof/>
              </w:rPr>
              <w:t>[33]</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r w:rsidRPr="00AF250F">
              <w:t>mIoU, fwIoU,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E90E1D">
        <w:trPr>
          <w:trHeight w:val="3955"/>
        </w:trPr>
        <w:tc>
          <w:tcPr>
            <w:tcW w:w="714" w:type="pct"/>
            <w:vAlign w:val="center"/>
          </w:tcPr>
          <w:p w14:paraId="795A2315" w14:textId="38415060" w:rsidR="00E90E1D" w:rsidRPr="00AF250F" w:rsidRDefault="00E90E1D" w:rsidP="000644BA">
            <w:pPr>
              <w:jc w:val="center"/>
            </w:pPr>
            <w:r w:rsidRPr="00AF250F">
              <w:t>Video-to-Video Translation with Global Temporal Consistency</w:t>
            </w:r>
            <w:r w:rsidRPr="00AF250F">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Pr="00AF250F">
              <w:fldChar w:fldCharType="separate"/>
            </w:r>
            <w:r w:rsidR="00B22E2F" w:rsidRPr="00B22E2F">
              <w:rPr>
                <w:noProof/>
              </w:rPr>
              <w:t>[22]</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lastRenderedPageBreak/>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C649AC">
      <w:pPr>
        <w:pStyle w:val="Heading1"/>
        <w:numPr>
          <w:ilvl w:val="0"/>
          <w:numId w:val="29"/>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1695545"/>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BE8E2E9" w:rsidR="003771C9" w:rsidRPr="00AF250F" w:rsidRDefault="003771C9" w:rsidP="009F426B">
      <w:pPr>
        <w:pStyle w:val="Heading2"/>
      </w:pPr>
      <w:bookmarkStart w:id="196" w:name="_Toc51695546"/>
      <w:r w:rsidRPr="00AF250F">
        <w:t>Overview</w:t>
      </w:r>
      <w:bookmarkEnd w:id="196"/>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7" w:name="_Toc51695547"/>
      <w:r w:rsidRPr="00AF250F">
        <w:t>Dataset</w:t>
      </w:r>
      <w:bookmarkEnd w:id="197"/>
      <w:r w:rsidRPr="00AF250F">
        <w:t xml:space="preserve"> </w:t>
      </w:r>
    </w:p>
    <w:p w14:paraId="79FA3251" w14:textId="7B99DDDA"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 xml:space="preserve">In addition to inference the result of this work I collect a local dataset called </w:t>
      </w:r>
      <w:r w:rsidR="002429E0" w:rsidRPr="0031115B">
        <w:rPr>
          <w:rFonts w:ascii="Nyala" w:hAnsi="Nyala" w:cs="Nyala"/>
          <w:b/>
          <w:bCs/>
          <w:color w:val="FF0000"/>
        </w:rPr>
        <w:t>አ</w:t>
      </w:r>
      <w:r w:rsidR="003F766B" w:rsidRPr="0031115B">
        <w:rPr>
          <w:rFonts w:ascii="Nyala" w:hAnsi="Nyala" w:cs="Nyala"/>
          <w:b/>
          <w:bCs/>
          <w:color w:val="FF0000"/>
        </w:rPr>
        <w:t>ዲስ</w:t>
      </w:r>
      <w:r w:rsidR="002429E0" w:rsidRPr="0031115B">
        <w:rPr>
          <w:color w:val="FF0000"/>
        </w:rPr>
        <w:t xml:space="preserve"> </w:t>
      </w:r>
      <w:r w:rsidR="003F766B" w:rsidRPr="0031115B">
        <w:rPr>
          <w:color w:val="FF0000"/>
        </w:rPr>
        <w:t>(Adiss).</w:t>
      </w:r>
    </w:p>
    <w:p w14:paraId="692A3BE4" w14:textId="546EEE8A" w:rsidR="001F0D1F" w:rsidRPr="00AF250F" w:rsidRDefault="001F0D1F" w:rsidP="00D47498">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D47498">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D47498">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5C35755A" w:rsidR="004E74D2" w:rsidRPr="00AF250F" w:rsidRDefault="004E74D2" w:rsidP="004E74D2">
      <w:pPr>
        <w:pStyle w:val="Caption"/>
        <w:keepNext/>
      </w:pPr>
      <w:bookmarkStart w:id="198" w:name="_Toc51695499"/>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F27821">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8"/>
    </w:p>
    <w:tbl>
      <w:tblPr>
        <w:tblStyle w:val="TableGrid"/>
        <w:tblW w:w="0" w:type="auto"/>
        <w:tblLook w:val="04A0" w:firstRow="1" w:lastRow="0" w:firstColumn="1" w:lastColumn="0" w:noHBand="0" w:noVBand="1"/>
      </w:tblPr>
      <w:tblGrid>
        <w:gridCol w:w="987"/>
        <w:gridCol w:w="1605"/>
        <w:gridCol w:w="1606"/>
        <w:gridCol w:w="1606"/>
        <w:gridCol w:w="1606"/>
        <w:gridCol w:w="160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F564DB">
      <w:pPr>
        <w:pStyle w:val="ListParagraph"/>
        <w:numPr>
          <w:ilvl w:val="0"/>
          <w:numId w:val="0"/>
        </w:numPr>
        <w:ind w:left="720"/>
        <w:rPr>
          <w:rFonts w:ascii="Nyala" w:hAnsi="Nyala" w:cs="Nyala"/>
          <w:b/>
          <w:bCs/>
        </w:rPr>
      </w:pPr>
    </w:p>
    <w:p w14:paraId="0BC46597" w14:textId="087A14EC" w:rsidR="00924115" w:rsidRPr="00AF250F" w:rsidRDefault="00924115" w:rsidP="00EB30F1"/>
    <w:p w14:paraId="2BEB1284" w14:textId="1CE4D8B0" w:rsidR="004E74D2" w:rsidRPr="00AF250F" w:rsidRDefault="004E74D2" w:rsidP="004E74D2">
      <w:pPr>
        <w:pStyle w:val="Caption"/>
        <w:keepNext/>
        <w:rPr>
          <w:color w:val="auto"/>
          <w:sz w:val="24"/>
          <w:szCs w:val="24"/>
        </w:rPr>
      </w:pPr>
      <w:bookmarkStart w:id="199" w:name="_Toc51695500"/>
      <w:r w:rsidRPr="00AF250F">
        <w:rPr>
          <w:color w:val="auto"/>
          <w:sz w:val="24"/>
          <w:szCs w:val="24"/>
        </w:rPr>
        <w:t xml:space="preserve">Table </w:t>
      </w:r>
      <w:r w:rsidR="00B22064" w:rsidRPr="00AF250F">
        <w:rPr>
          <w:color w:val="auto"/>
          <w:sz w:val="24"/>
          <w:szCs w:val="24"/>
        </w:rPr>
        <w:fldChar w:fldCharType="begin"/>
      </w:r>
      <w:r w:rsidR="00B22064" w:rsidRPr="00AF250F">
        <w:rPr>
          <w:color w:val="auto"/>
          <w:sz w:val="24"/>
          <w:szCs w:val="24"/>
        </w:rPr>
        <w:instrText xml:space="preserve"> SEQ Table \* ARABIC </w:instrText>
      </w:r>
      <w:r w:rsidR="00B22064" w:rsidRPr="00AF250F">
        <w:rPr>
          <w:color w:val="auto"/>
          <w:sz w:val="24"/>
          <w:szCs w:val="24"/>
        </w:rPr>
        <w:fldChar w:fldCharType="separate"/>
      </w:r>
      <w:r w:rsidR="00F27821">
        <w:rPr>
          <w:noProof/>
          <w:color w:val="auto"/>
          <w:sz w:val="24"/>
          <w:szCs w:val="24"/>
        </w:rPr>
        <w:t>5</w:t>
      </w:r>
      <w:r w:rsidR="00B22064" w:rsidRPr="00AF250F">
        <w:rPr>
          <w:noProof/>
          <w:color w:val="auto"/>
          <w:sz w:val="24"/>
          <w:szCs w:val="24"/>
        </w:rPr>
        <w:fldChar w:fldCharType="end"/>
      </w:r>
      <w:r w:rsidRPr="00AF250F">
        <w:rPr>
          <w:color w:val="auto"/>
          <w:sz w:val="24"/>
          <w:szCs w:val="24"/>
        </w:rPr>
        <w:t xml:space="preserve"> Viper Dataset Sample Examples</w:t>
      </w:r>
      <w:bookmarkEnd w:id="199"/>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2225"/>
        <w:gridCol w:w="2297"/>
        <w:gridCol w:w="2367"/>
        <w:gridCol w:w="2185"/>
      </w:tblGrid>
      <w:tr w:rsidR="00B066FD" w:rsidRPr="00AF250F" w14:paraId="32F219F0" w14:textId="0248B116" w:rsidTr="00B066FD">
        <w:tc>
          <w:tcPr>
            <w:tcW w:w="221" w:type="dxa"/>
            <w:vMerge w:val="restart"/>
          </w:tcPr>
          <w:p w14:paraId="5A2857DB" w14:textId="5C28947C" w:rsidR="00B066FD" w:rsidRPr="00AF250F" w:rsidRDefault="00B066FD" w:rsidP="001E6225"/>
        </w:tc>
        <w:tc>
          <w:tcPr>
            <w:tcW w:w="2267" w:type="dxa"/>
            <w:vAlign w:val="center"/>
          </w:tcPr>
          <w:p w14:paraId="58BF536F" w14:textId="3FF0B470" w:rsidR="00B066FD" w:rsidRPr="00AF250F" w:rsidRDefault="00B066FD" w:rsidP="00B066FD">
            <w:pPr>
              <w:jc w:val="center"/>
              <w:rPr>
                <w:noProof/>
              </w:rPr>
            </w:pPr>
            <w:r>
              <w:rPr>
                <w:noProof/>
              </w:rPr>
              <w:t>Rain</w:t>
            </w:r>
          </w:p>
        </w:tc>
        <w:tc>
          <w:tcPr>
            <w:tcW w:w="2268" w:type="dxa"/>
            <w:vAlign w:val="center"/>
          </w:tcPr>
          <w:p w14:paraId="65F65CB2" w14:textId="3F6119F4" w:rsidR="00B066FD" w:rsidRPr="00AF250F" w:rsidRDefault="00B066FD" w:rsidP="00B066FD">
            <w:pPr>
              <w:jc w:val="center"/>
              <w:rPr>
                <w:noProof/>
              </w:rPr>
            </w:pPr>
            <w:r>
              <w:rPr>
                <w:noProof/>
              </w:rPr>
              <w:t>Snow</w:t>
            </w:r>
          </w:p>
        </w:tc>
        <w:tc>
          <w:tcPr>
            <w:tcW w:w="2267" w:type="dxa"/>
            <w:vAlign w:val="center"/>
          </w:tcPr>
          <w:p w14:paraId="33113F77" w14:textId="166C3D06" w:rsidR="00B066FD" w:rsidRPr="00AF250F" w:rsidRDefault="00B066FD" w:rsidP="00B066FD">
            <w:pPr>
              <w:jc w:val="center"/>
              <w:rPr>
                <w:noProof/>
              </w:rPr>
            </w:pPr>
            <w:r>
              <w:rPr>
                <w:noProof/>
              </w:rPr>
              <w:t>Sunset</w:t>
            </w:r>
          </w:p>
        </w:tc>
        <w:tc>
          <w:tcPr>
            <w:tcW w:w="2268" w:type="dxa"/>
            <w:vAlign w:val="center"/>
          </w:tcPr>
          <w:p w14:paraId="39BE3850" w14:textId="0DF7DA79" w:rsidR="00B066FD" w:rsidRPr="00AF250F" w:rsidRDefault="00B066FD" w:rsidP="00B066FD">
            <w:pPr>
              <w:jc w:val="center"/>
              <w:rPr>
                <w:noProof/>
              </w:rPr>
            </w:pPr>
            <w:r>
              <w:rPr>
                <w:noProof/>
              </w:rPr>
              <w:t>Day</w:t>
            </w:r>
          </w:p>
        </w:tc>
      </w:tr>
      <w:tr w:rsidR="00B066FD" w:rsidRPr="00AF250F" w14:paraId="42CC6315" w14:textId="77777777" w:rsidTr="00B066FD">
        <w:trPr>
          <w:trHeight w:val="4553"/>
        </w:trPr>
        <w:tc>
          <w:tcPr>
            <w:tcW w:w="221" w:type="dxa"/>
            <w:vMerge/>
          </w:tcPr>
          <w:p w14:paraId="0CD9CEE1" w14:textId="0C6A62B7" w:rsidR="00B066FD" w:rsidRPr="00AF250F" w:rsidRDefault="00B066FD" w:rsidP="001E6225"/>
        </w:tc>
        <w:tc>
          <w:tcPr>
            <w:tcW w:w="9070" w:type="dxa"/>
            <w:gridSpan w:val="4"/>
          </w:tcPr>
          <w:p w14:paraId="1AE2342E" w14:textId="52B5B842" w:rsidR="00B066FD" w:rsidRPr="00AF250F" w:rsidRDefault="00B066FD" w:rsidP="001E6225">
            <w:r>
              <w:rPr>
                <w:noProof/>
              </w:rPr>
              <w:drawing>
                <wp:anchor distT="0" distB="0" distL="114300" distR="114300" simplePos="0" relativeHeight="251833344" behindDoc="0" locked="0" layoutInCell="1" allowOverlap="1" wp14:anchorId="206AA507" wp14:editId="35932D82">
                  <wp:simplePos x="0" y="0"/>
                  <wp:positionH relativeFrom="column">
                    <wp:posOffset>-26512</wp:posOffset>
                  </wp:positionH>
                  <wp:positionV relativeFrom="paragraph">
                    <wp:posOffset>9525</wp:posOffset>
                  </wp:positionV>
                  <wp:extent cx="5657850" cy="2818525"/>
                  <wp:effectExtent l="0" t="0" r="0" b="1270"/>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657850" cy="2818525"/>
                          </a:xfrm>
                          <a:prstGeom prst="rect">
                            <a:avLst/>
                          </a:prstGeom>
                        </pic:spPr>
                      </pic:pic>
                    </a:graphicData>
                  </a:graphic>
                </wp:anchor>
              </w:drawing>
            </w:r>
          </w:p>
        </w:tc>
      </w:tr>
    </w:tbl>
    <w:p w14:paraId="18868BA7" w14:textId="043B2278" w:rsidR="00DD1726" w:rsidRPr="00AF250F" w:rsidRDefault="00DD1726" w:rsidP="009F426B">
      <w:pPr>
        <w:pStyle w:val="Heading2"/>
      </w:pPr>
      <w:bookmarkStart w:id="200" w:name="_Toc51695548"/>
      <w:r w:rsidRPr="00AF250F">
        <w:lastRenderedPageBreak/>
        <w:t>Development tools</w:t>
      </w:r>
      <w:bookmarkEnd w:id="200"/>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1" w:name="_Toc51695549"/>
      <w:r w:rsidRPr="00AF250F">
        <w:t>Design tools</w:t>
      </w:r>
      <w:bookmarkEnd w:id="201"/>
      <w:r w:rsidRPr="00AF250F">
        <w:t xml:space="preserve"> </w:t>
      </w:r>
    </w:p>
    <w:p w14:paraId="0DCB6902" w14:textId="01A00C15" w:rsidR="000423DE" w:rsidRPr="00AF250F" w:rsidRDefault="00AE1FED" w:rsidP="00F67D20">
      <w:r w:rsidRPr="00AF250F">
        <w:t xml:space="preserve">Design tools are mediums that are used for the creation, presentation, and interpretation of design concepts. </w:t>
      </w:r>
      <w:r w:rsidR="000423DE" w:rsidRPr="00AF250F">
        <w:t xml:space="preserve">Edraw Max </w:t>
      </w:r>
      <w:r w:rsidR="000423DE" w:rsidRPr="00AF250F">
        <w:fldChar w:fldCharType="begin" w:fldLock="1"/>
      </w:r>
      <w:r w:rsidR="0038261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4]","plainTextFormattedCitation":"[34]","previouslyFormattedCitation":"[34]"},"properties":{"noteIndex":0},"schema":"https://github.com/citation-style-language/schema/raw/master/csl-citation.json"}</w:instrText>
      </w:r>
      <w:r w:rsidR="000423DE" w:rsidRPr="00AF250F">
        <w:fldChar w:fldCharType="separate"/>
      </w:r>
      <w:r w:rsidR="00B22E2F" w:rsidRPr="00B22E2F">
        <w:rPr>
          <w:noProof/>
        </w:rPr>
        <w:t>[34]</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38261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4]","plainTextFormattedCitation":"[34]","previouslyFormattedCitation":"[34]"},"properties":{"noteIndex":0},"schema":"https://github.com/citation-style-language/schema/raw/master/csl-citation.json"}</w:instrText>
      </w:r>
      <w:r w:rsidR="000423DE" w:rsidRPr="00AF250F">
        <w:fldChar w:fldCharType="separate"/>
      </w:r>
      <w:r w:rsidR="00B22E2F" w:rsidRPr="00B22E2F">
        <w:rPr>
          <w:noProof/>
        </w:rPr>
        <w:t>[34]</w:t>
      </w:r>
      <w:r w:rsidR="000423DE" w:rsidRPr="00AF250F">
        <w:fldChar w:fldCharType="end"/>
      </w:r>
      <w:r w:rsidR="000423DE" w:rsidRPr="00AF250F">
        <w:t>.</w:t>
      </w:r>
    </w:p>
    <w:p w14:paraId="4F8832EA" w14:textId="77777777" w:rsidR="000423DE" w:rsidRPr="00AF250F" w:rsidRDefault="000423DE" w:rsidP="00D47498">
      <w:pPr>
        <w:pStyle w:val="ListParagraph"/>
        <w:numPr>
          <w:ilvl w:val="0"/>
          <w:numId w:val="49"/>
        </w:numPr>
      </w:pPr>
      <w:r w:rsidRPr="00AF250F">
        <w:t xml:space="preserve">It has lots of high-quality shapes, example, and template, </w:t>
      </w:r>
    </w:p>
    <w:p w14:paraId="5220C7F3" w14:textId="77777777" w:rsidR="00EE404F" w:rsidRPr="00AF250F" w:rsidRDefault="00AE1FED" w:rsidP="00D47498">
      <w:pPr>
        <w:pStyle w:val="ListParagraph"/>
        <w:numPr>
          <w:ilvl w:val="0"/>
          <w:numId w:val="49"/>
        </w:numPr>
      </w:pPr>
      <w:r w:rsidRPr="00AF250F">
        <w:t>Easily visualizes complicated details through a broad range of graphics.</w:t>
      </w:r>
      <w:r w:rsidR="00EE404F" w:rsidRPr="00AF250F">
        <w:t xml:space="preserve"> </w:t>
      </w:r>
    </w:p>
    <w:p w14:paraId="5E528831" w14:textId="5448BFE7" w:rsidR="00AE1FED" w:rsidRPr="00AF250F" w:rsidRDefault="00EE404F" w:rsidP="00D47498">
      <w:pPr>
        <w:pStyle w:val="ListParagraph"/>
        <w:numPr>
          <w:ilvl w:val="0"/>
          <w:numId w:val="49"/>
        </w:numPr>
      </w:pPr>
      <w:r w:rsidRPr="00AF250F">
        <w:t xml:space="preserve">Works with MS Office well and others. </w:t>
      </w:r>
    </w:p>
    <w:p w14:paraId="59B78E8B" w14:textId="34B5D62F" w:rsidR="00AB2C3E" w:rsidRPr="00AF250F" w:rsidRDefault="00DD1726" w:rsidP="009F426B">
      <w:pPr>
        <w:pStyle w:val="Heading2"/>
      </w:pPr>
      <w:bookmarkStart w:id="202" w:name="_Toc51695550"/>
      <w:r w:rsidRPr="00AF250F">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70B8EA" w:rsidR="000423DE" w:rsidRPr="00AF250F" w:rsidRDefault="00F67D20" w:rsidP="00836C21">
      <w:pPr>
        <w:pStyle w:val="Heading3"/>
      </w:pPr>
      <w:bookmarkStart w:id="217" w:name="_Toc51695551"/>
      <w:r w:rsidRPr="00AF250F">
        <w:t>TensorFlow</w:t>
      </w:r>
      <w:bookmarkEnd w:id="217"/>
    </w:p>
    <w:p w14:paraId="1DEC60E2" w14:textId="661A9BCF" w:rsidR="000423DE" w:rsidRPr="00AF250F" w:rsidRDefault="00674D74" w:rsidP="00F67D20">
      <w:r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Supports artificial learning, deep learning, and versatile numerical computing </w:t>
      </w:r>
      <w:r w:rsidRPr="00AF250F">
        <w:fldChar w:fldCharType="begin" w:fldLock="1"/>
      </w:r>
      <w:r w:rsidR="0038261B">
        <w:instrText>ADDIN CSL_CITATION {"citationItems":[{"id":"ITEM-1","itemData":{"URL":"https://www.tensorflow.org/","accessed":{"date-parts":[["2020","6","2"]]},"id":"ITEM-1","issued":{"date-parts":[["0"]]},"title":"TensorFlow","type":"webpage"},"uris":["http://www.mendeley.com/documents/?uuid=9516193a-61d9-3d13-bd96-9cdd5e1b06f4"]}],"mendeley":{"formattedCitation":"[35]","plainTextFormattedCitation":"[35]","previouslyFormattedCitation":"[35]"},"properties":{"noteIndex":0},"schema":"https://github.com/citation-style-language/schema/raw/master/csl-citation.json"}</w:instrText>
      </w:r>
      <w:r w:rsidRPr="00AF250F">
        <w:fldChar w:fldCharType="separate"/>
      </w:r>
      <w:r w:rsidR="00B22E2F" w:rsidRPr="00B22E2F">
        <w:rPr>
          <w:noProof/>
        </w:rPr>
        <w:t>[35]</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0038261B">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6]","plainTextFormattedCitation":"[36]","previouslyFormattedCitation":"[36]"},"properties":{"noteIndex":0},"schema":"https://github.com/citation-style-language/schema/raw/master/csl-citation.json"}</w:instrText>
      </w:r>
      <w:r w:rsidRPr="00AF250F">
        <w:fldChar w:fldCharType="separate"/>
      </w:r>
      <w:r w:rsidR="00B22E2F" w:rsidRPr="00B22E2F">
        <w:rPr>
          <w:noProof/>
        </w:rPr>
        <w:t>[36]</w:t>
      </w:r>
      <w:r w:rsidRPr="00AF250F">
        <w:fldChar w:fldCharType="end"/>
      </w:r>
      <w:r w:rsidRPr="00AF250F">
        <w:t>.</w:t>
      </w:r>
      <w:r w:rsidR="000423DE" w:rsidRPr="00AF250F">
        <w:t xml:space="preserve"> </w:t>
      </w:r>
    </w:p>
    <w:p w14:paraId="3D50AA77" w14:textId="4AF802B5" w:rsidR="00F67D20" w:rsidRPr="00AF250F" w:rsidRDefault="0078793C" w:rsidP="00B066FD">
      <w:r w:rsidRPr="00AF250F">
        <w:t>The following diagram demonstrates the power score of the deep learning system based on application, and popularity.</w:t>
      </w:r>
      <w:r w:rsidR="000423DE" w:rsidRPr="00AF250F">
        <w:t xml:space="preserve">                </w:t>
      </w:r>
    </w:p>
    <w:p w14:paraId="42C51810" w14:textId="26CD41D8" w:rsidR="00B10524" w:rsidRPr="00AF250F" w:rsidRDefault="000423DE" w:rsidP="00B10524">
      <w:r w:rsidRPr="00AF250F">
        <w:t xml:space="preserve">As shown in the above diagram, </w:t>
      </w:r>
      <w:r w:rsidR="00257AAF" w:rsidRPr="00AF250F">
        <w:t>TensorFlow</w:t>
      </w:r>
      <w:r w:rsidRPr="00AF250F">
        <w:t xml:space="preserve"> is by far the most used and popular deep learning framework.</w:t>
      </w:r>
    </w:p>
    <w:p w14:paraId="5E585630" w14:textId="0ABC4ADC" w:rsidR="008D705A" w:rsidRPr="00AF250F" w:rsidRDefault="008D705A" w:rsidP="00D47498">
      <w:pPr>
        <w:pStyle w:val="ListParagraph"/>
      </w:pPr>
      <w:r w:rsidRPr="00AF250F">
        <w:t>Makes fast and rapid prototyping;</w:t>
      </w:r>
    </w:p>
    <w:p w14:paraId="7DEF6359" w14:textId="7ABB21B2" w:rsidR="008D705A" w:rsidRPr="00AF250F" w:rsidRDefault="008D705A" w:rsidP="00D47498">
      <w:pPr>
        <w:pStyle w:val="ListParagraph"/>
      </w:pPr>
      <w:r w:rsidRPr="00AF250F">
        <w:t>Embraces all Convolution networks and recurrent networks, as well as variations of each.</w:t>
      </w:r>
    </w:p>
    <w:p w14:paraId="63C34D75" w14:textId="045E0A61" w:rsidR="008D705A" w:rsidRPr="00AF250F" w:rsidRDefault="008D705A" w:rsidP="00D47498">
      <w:pPr>
        <w:pStyle w:val="ListParagraph"/>
      </w:pPr>
      <w:r w:rsidRPr="00AF250F">
        <w:lastRenderedPageBreak/>
        <w:t>User-friendly, modular</w:t>
      </w:r>
      <w:r w:rsidR="00BB5F94" w:rsidRPr="00AF250F">
        <w:t>,</w:t>
      </w:r>
      <w:r w:rsidRPr="00AF250F">
        <w:t xml:space="preserve"> and extensible.</w:t>
      </w:r>
    </w:p>
    <w:p w14:paraId="197E27C8" w14:textId="641FDFB3" w:rsidR="00F67D20" w:rsidRDefault="008D705A" w:rsidP="00D47498">
      <w:pPr>
        <w:pStyle w:val="ListParagraph"/>
      </w:pPr>
      <w:r w:rsidRPr="00AF250F">
        <w:t xml:space="preserve">It can run efficiently on </w:t>
      </w:r>
      <w:r w:rsidR="00A83508">
        <w:t xml:space="preserve"> </w:t>
      </w:r>
      <w:r w:rsidR="00BB5F94" w:rsidRPr="00AF250F">
        <w:t xml:space="preserve">GPU </w:t>
      </w:r>
      <w:r w:rsidR="00F064DE" w:rsidRPr="00AF250F">
        <w:t>or</w:t>
      </w:r>
      <w:r w:rsidRPr="00AF250F">
        <w:t xml:space="preserve"> </w:t>
      </w:r>
      <w:r w:rsidR="00BB5F94" w:rsidRPr="00AF250F">
        <w:t>CPU</w:t>
      </w:r>
      <w:r w:rsidRPr="00AF250F">
        <w:t>.</w:t>
      </w:r>
    </w:p>
    <w:p w14:paraId="4C209E63" w14:textId="77777777" w:rsidR="00B066FD" w:rsidRDefault="00B066FD" w:rsidP="00B066FD">
      <w:pPr>
        <w:pStyle w:val="Caption"/>
        <w:jc w:val="center"/>
        <w:rPr>
          <w:color w:val="auto"/>
          <w:sz w:val="24"/>
          <w:szCs w:val="24"/>
        </w:rPr>
      </w:pPr>
      <w:r w:rsidRPr="00AF250F">
        <w:rPr>
          <w:noProof/>
        </w:rPr>
        <w:drawing>
          <wp:inline distT="0" distB="0" distL="0" distR="0" wp14:anchorId="40055689" wp14:editId="27D5920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bookmarkStart w:id="218" w:name="_Toc47219621"/>
      <w:bookmarkStart w:id="219" w:name="_Toc51695484"/>
    </w:p>
    <w:p w14:paraId="38F1D4C4" w14:textId="5FB55F94" w:rsidR="00B066FD" w:rsidRDefault="00B066FD" w:rsidP="00B066FD">
      <w:pPr>
        <w:pStyle w:val="Caption"/>
        <w:jc w:val="center"/>
        <w:rPr>
          <w:color w:val="auto"/>
          <w:sz w:val="24"/>
          <w:szCs w:val="24"/>
        </w:rPr>
      </w:pPr>
      <w:r w:rsidRPr="00B066FD">
        <w:rPr>
          <w:color w:val="auto"/>
          <w:sz w:val="24"/>
          <w:szCs w:val="24"/>
        </w:rPr>
        <w:t xml:space="preserve"> </w:t>
      </w:r>
      <w:r w:rsidRPr="00AF250F">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3</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AF250F">
        <w:rPr>
          <w:color w:val="auto"/>
          <w:sz w:val="24"/>
          <w:szCs w:val="24"/>
        </w:rPr>
        <w:t xml:space="preserve">  Deep Learning Framework comparison.</w:t>
      </w:r>
      <w:bookmarkEnd w:id="218"/>
      <w:bookmarkEnd w:id="219"/>
    </w:p>
    <w:p w14:paraId="307C46EF" w14:textId="77777777" w:rsidR="00B066FD" w:rsidRPr="00D6113F" w:rsidRDefault="00B066FD" w:rsidP="00B066FD">
      <w:pPr>
        <w:jc w:val="center"/>
      </w:pPr>
      <w:r>
        <w:rPr>
          <w:shd w:val="clear" w:color="auto" w:fill="FFFFFF"/>
        </w:rPr>
        <w:t xml:space="preserve">Source: Adapted from </w:t>
      </w:r>
      <w:r>
        <w:fldChar w:fldCharType="begin" w:fldLock="1"/>
      </w:r>
      <w:r>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7]","plainTextFormattedCitation":"[37]","previouslyFormattedCitation":"[37]"},"properties":{"noteIndex":0},"schema":"https://github.com/citation-style-language/schema/raw/master/csl-citation.json"}</w:instrText>
      </w:r>
      <w:r>
        <w:fldChar w:fldCharType="separate"/>
      </w:r>
      <w:r w:rsidRPr="00B22E2F">
        <w:rPr>
          <w:noProof/>
        </w:rPr>
        <w:t>[37]</w:t>
      </w:r>
      <w:r>
        <w:fldChar w:fldCharType="end"/>
      </w:r>
    </w:p>
    <w:p w14:paraId="12E017C3" w14:textId="3FE3514E" w:rsidR="00F67D20" w:rsidRPr="00AF250F" w:rsidRDefault="00F67D20" w:rsidP="00836C21">
      <w:pPr>
        <w:pStyle w:val="Heading3"/>
        <w:rPr>
          <w:sz w:val="26"/>
        </w:rPr>
      </w:pPr>
      <w:bookmarkStart w:id="220" w:name="_Toc21334408"/>
      <w:bookmarkStart w:id="221" w:name="_Toc51695552"/>
      <w:r w:rsidRPr="00AF250F">
        <w:t>OpenCV</w:t>
      </w:r>
      <w:bookmarkEnd w:id="220"/>
      <w:bookmarkEnd w:id="221"/>
    </w:p>
    <w:p w14:paraId="39FC564D" w14:textId="0FB1019A" w:rsidR="00F67D20" w:rsidRPr="00AF250F" w:rsidRDefault="00993842" w:rsidP="00F67D20">
      <w:r w:rsidRPr="00AF250F">
        <w:t xml:space="preserve">OpenCV is an open-source computer vision software library intended to provide a shared infrastructure for image processing and computer vision applications </w:t>
      </w:r>
      <w:r w:rsidRPr="00AF250F">
        <w:fldChar w:fldCharType="begin" w:fldLock="1"/>
      </w:r>
      <w:r w:rsidR="0038261B">
        <w:instrText>ADDIN CSL_CITATION {"citationItems":[{"id":"ITEM-1","itemData":{"URL":"https://opencv.org/","accessed":{"date-parts":[["2020","6","2"]]},"id":"ITEM-1","issued":{"date-parts":[["0"]]},"title":"OpenCV","type":"webpage"},"uris":["http://www.mendeley.com/documents/?uuid=fb3b4887-01b6-324e-97a7-80e65f0fa293"]}],"mendeley":{"formattedCitation":"[38]","plainTextFormattedCitation":"[38]","previouslyFormattedCitation":"[38]"},"properties":{"noteIndex":0},"schema":"https://github.com/citation-style-language/schema/raw/master/csl-citation.json"}</w:instrText>
      </w:r>
      <w:r w:rsidRPr="00AF250F">
        <w:fldChar w:fldCharType="separate"/>
      </w:r>
      <w:r w:rsidR="00B22E2F" w:rsidRPr="00B22E2F">
        <w:rPr>
          <w:noProof/>
        </w:rPr>
        <w:t>[38]</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1695553"/>
      <w:r w:rsidRPr="00AF250F">
        <w:t>MATLAB Deep Network Designer</w:t>
      </w:r>
      <w:bookmarkEnd w:id="222"/>
    </w:p>
    <w:p w14:paraId="71134B8F" w14:textId="74960317"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38261B">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9]","plainTextFormattedCitation":"[39]","previouslyFormattedCitation":"[39]"},"properties":{"noteIndex":0},"schema":"https://github.com/citation-style-language/schema/raw/master/csl-citation.json"}</w:instrText>
      </w:r>
      <w:r w:rsidRPr="00AF250F">
        <w:fldChar w:fldCharType="separate"/>
      </w:r>
      <w:r w:rsidR="00B22E2F" w:rsidRPr="00B22E2F">
        <w:rPr>
          <w:noProof/>
        </w:rPr>
        <w:t>[39]</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 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Pr="00AF250F">
        <w:t>premature design stage.</w:t>
      </w:r>
    </w:p>
    <w:p w14:paraId="5C602F87" w14:textId="70BE611C" w:rsidR="00F75C02" w:rsidRPr="00AF250F" w:rsidRDefault="00F75C02" w:rsidP="009F426B">
      <w:pPr>
        <w:pStyle w:val="Heading2"/>
      </w:pPr>
      <w:bookmarkStart w:id="223" w:name="_Toc51695554"/>
      <w:r w:rsidRPr="00AF250F">
        <w:t>Baselines</w:t>
      </w:r>
      <w:bookmarkEnd w:id="223"/>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w:t>
      </w:r>
      <w:r w:rsidR="007D2938" w:rsidRPr="00AF250F">
        <w:lastRenderedPageBreak/>
        <w:t xml:space="preserve">video data, we chose </w:t>
      </w:r>
      <w:r w:rsidR="00927604" w:rsidRPr="00AF250F">
        <w:t xml:space="preserve">Cycle-GAN </w:t>
      </w:r>
      <w:r w:rsidR="004E593D" w:rsidRPr="00AF250F">
        <w:t xml:space="preserve"> </w:t>
      </w:r>
      <w:r w:rsidR="007D2938" w:rsidRPr="00AF250F">
        <w:t>[8] and Recycle-GAN</w:t>
      </w:r>
      <w:r w:rsidR="004E593D" w:rsidRPr="00AF250F">
        <w:t xml:space="preserve"> </w:t>
      </w:r>
      <w:r w:rsidR="007D2938" w:rsidRPr="00AF250F">
        <w:t>[11] as the baselines for our experiments.</w:t>
      </w:r>
    </w:p>
    <w:p w14:paraId="6E6FF09C" w14:textId="4F2B47D4" w:rsidR="002D2D55" w:rsidRPr="00AF250F" w:rsidRDefault="00927604" w:rsidP="00D47498">
      <w:pPr>
        <w:pStyle w:val="ListParagraph"/>
        <w:numPr>
          <w:ilvl w:val="0"/>
          <w:numId w:val="38"/>
        </w:numPr>
      </w:pPr>
      <w:r w:rsidRPr="00AF250F">
        <w:t xml:space="preserve">Cycle-GAN </w:t>
      </w:r>
      <w:r w:rsidR="002D2D55" w:rsidRPr="00AF250F">
        <w:t xml:space="preserve">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r w:rsidR="00D6113F">
        <w:t>S</w:t>
      </w:r>
      <w:r w:rsidR="007D2938" w:rsidRPr="00AF250F">
        <w:t>patio-temporal constraint effect.</w:t>
      </w:r>
      <w:r w:rsidR="002D2D55" w:rsidRPr="00AF250F">
        <w:t xml:space="preserve"> </w:t>
      </w:r>
    </w:p>
    <w:p w14:paraId="08D6151C" w14:textId="191D8C83" w:rsidR="00054514" w:rsidRPr="00AF250F" w:rsidRDefault="002D2D55" w:rsidP="00D47498">
      <w:pPr>
        <w:pStyle w:val="ListParagraph"/>
        <w:numPr>
          <w:ilvl w:val="0"/>
          <w:numId w:val="38"/>
        </w:numPr>
      </w:pPr>
      <w:r w:rsidRPr="00AF250F">
        <w:t>Re</w:t>
      </w:r>
      <w:r w:rsidR="00927604" w:rsidRPr="00AF250F">
        <w:t xml:space="preserve">Cycle-GAN </w:t>
      </w:r>
      <w:r w:rsidRPr="00AF250F">
        <w:t xml:space="preserve"> [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375111">
      <w:pPr>
        <w:pStyle w:val="Heading2"/>
      </w:pPr>
      <w:bookmarkStart w:id="224" w:name="_Toc51695555"/>
      <w:r w:rsidRPr="00CA45EF">
        <w:t>Feature Extraction Algorithm</w:t>
      </w:r>
      <w:bookmarkEnd w:id="224"/>
    </w:p>
    <w:p w14:paraId="644513BB" w14:textId="5700B09F"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ResNet, Inception, Xception,  </w:t>
      </w:r>
      <w:r w:rsidRPr="00D772D7">
        <w:t>EfficientNet</w:t>
      </w:r>
      <w:r>
        <w:t xml:space="preserve">, and others.  </w:t>
      </w:r>
    </w:p>
    <w:p w14:paraId="50849CED" w14:textId="59790795" w:rsidR="00B066FD" w:rsidRDefault="00B066FD" w:rsidP="00B066FD">
      <w:pPr>
        <w:jc w:val="center"/>
      </w:pPr>
      <w:r>
        <w:rPr>
          <w:noProof/>
        </w:rPr>
        <w:drawing>
          <wp:inline distT="0" distB="0" distL="0" distR="0" wp14:anchorId="1324BCDE" wp14:editId="4820764F">
            <wp:extent cx="4516082" cy="3654990"/>
            <wp:effectExtent l="0" t="0" r="0" b="317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523062" cy="3660639"/>
                    </a:xfrm>
                    <a:prstGeom prst="rect">
                      <a:avLst/>
                    </a:prstGeom>
                    <a:noFill/>
                    <a:ln>
                      <a:noFill/>
                    </a:ln>
                  </pic:spPr>
                </pic:pic>
              </a:graphicData>
            </a:graphic>
          </wp:inline>
        </w:drawing>
      </w:r>
    </w:p>
    <w:p w14:paraId="4A144BBC" w14:textId="02BA400F" w:rsidR="00D772D7" w:rsidRPr="00597CBC" w:rsidRDefault="00597CBC" w:rsidP="00597CBC">
      <w:pPr>
        <w:pStyle w:val="Caption"/>
        <w:jc w:val="center"/>
        <w:rPr>
          <w:color w:val="auto"/>
          <w:sz w:val="24"/>
          <w:szCs w:val="24"/>
        </w:rPr>
      </w:pPr>
      <w:bookmarkStart w:id="225" w:name="_Toc51695485"/>
      <w:r w:rsidRPr="00597CBC">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3</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2</w:t>
      </w:r>
      <w:r w:rsidR="001F4AB6">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4812D0CA" w:rsidR="004D16F7" w:rsidRDefault="004D16F7" w:rsidP="004D16F7">
      <w:pPr>
        <w:jc w:val="center"/>
      </w:pPr>
      <w:r>
        <w:rPr>
          <w:shd w:val="clear" w:color="auto" w:fill="FFFFFF"/>
        </w:rPr>
        <w:t>Source: Adapted from</w:t>
      </w:r>
      <w:r>
        <w:rPr>
          <w:shd w:val="clear" w:color="auto" w:fill="FFFFFF"/>
        </w:rPr>
        <w:fldChar w:fldCharType="begin" w:fldLock="1"/>
      </w:r>
      <w:r w:rsidR="0038261B">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40]</w:t>
      </w:r>
      <w:r>
        <w:rPr>
          <w:shd w:val="clear" w:color="auto" w:fill="FFFFFF"/>
        </w:rPr>
        <w:fldChar w:fldCharType="end"/>
      </w:r>
    </w:p>
    <w:p w14:paraId="10467FB0" w14:textId="4EA03219" w:rsidR="00D772D7" w:rsidRDefault="00D772D7" w:rsidP="00DA0341">
      <w:r w:rsidRPr="00D772D7">
        <w:lastRenderedPageBreak/>
        <w:t>The above figure shows the top1 accuracy vs. the number of parameters</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rs million and ResN</w:t>
      </w:r>
      <w:r w:rsidR="003602BB">
        <w:t>et</w:t>
      </w:r>
      <w:r w:rsidR="00246DDB">
        <w:t xml:space="preserve"> has round 60 million</w:t>
      </w:r>
      <w:r w:rsidR="003602BB">
        <w:t xml:space="preserve">. </w:t>
      </w:r>
      <w:r w:rsidR="003602BB" w:rsidRPr="00D772D7">
        <w:t>EfficientNet</w:t>
      </w:r>
      <w:r w:rsidR="003602BB">
        <w:t xml:space="preserve">-B7 has less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 </w:t>
      </w:r>
      <w:r w:rsidR="009D515C">
        <w:t>but their accuracy fails as well</w:t>
      </w:r>
      <w:r w:rsidR="00DA0341">
        <w:t>.</w:t>
      </w:r>
      <w:r w:rsidR="00DA0341" w:rsidRPr="00DA0341">
        <w:t xml:space="preserve"> </w:t>
      </w:r>
      <w:r w:rsidR="00DA0341">
        <w:t xml:space="preserve">Based on the above observation </w:t>
      </w:r>
      <w:r w:rsidR="00DA0341" w:rsidRPr="00D772D7">
        <w:t>EfficientNet</w:t>
      </w:r>
      <w:r w:rsidR="00DA0341">
        <w:t>-B7</w:t>
      </w:r>
      <w:r w:rsidR="00596A4D">
        <w:fldChar w:fldCharType="begin" w:fldLock="1"/>
      </w:r>
      <w:r w:rsidR="0038261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sidR="00596A4D">
        <w:fldChar w:fldCharType="separate"/>
      </w:r>
      <w:r w:rsidR="00B22E2F" w:rsidRPr="00B22E2F">
        <w:rPr>
          <w:noProof/>
        </w:rPr>
        <w:t>[40]</w:t>
      </w:r>
      <w:r w:rsidR="00596A4D">
        <w:fldChar w:fldCharType="end"/>
      </w:r>
      <w:r w:rsidR="00DA0341">
        <w:t xml:space="preserve"> is used in this research for feature extraction in the task of generating the probability of each class from the given image.</w:t>
      </w:r>
    </w:p>
    <w:p w14:paraId="41673C95" w14:textId="7D1B02C7" w:rsidR="00DD1726" w:rsidRPr="00AF250F" w:rsidRDefault="00DD1726" w:rsidP="009F426B">
      <w:pPr>
        <w:pStyle w:val="Heading2"/>
      </w:pPr>
      <w:bookmarkStart w:id="226" w:name="_Toc51695556"/>
      <w:r w:rsidRPr="00AF250F">
        <w:t>Evaluation methods</w:t>
      </w:r>
      <w:bookmarkEnd w:id="226"/>
    </w:p>
    <w:p w14:paraId="1D39B2A2" w14:textId="2AB1F4D8"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 </w:t>
      </w:r>
      <w:r w:rsidR="00DC36DA" w:rsidRPr="00AF250F">
        <w:t>the</w:t>
      </w:r>
      <w:r w:rsidR="00497EE6" w:rsidRPr="00AF250F">
        <w:t xml:space="preserve"> </w:t>
      </w:r>
      <w:r w:rsidR="005F760E" w:rsidRPr="00AF250F">
        <w:t>succeeding</w:t>
      </w:r>
      <w:r w:rsidR="00497EE6" w:rsidRPr="00AF250F">
        <w:t xml:space="preserve">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 xml:space="preserve">tative analysis metric to evaluate </w:t>
      </w:r>
      <w:r w:rsidR="005F760E" w:rsidRPr="00AF250F">
        <w:t>this work.</w:t>
      </w:r>
    </w:p>
    <w:p w14:paraId="49284271" w14:textId="548DF8A6" w:rsidR="00497EE6" w:rsidRPr="00AF250F" w:rsidRDefault="00E71545" w:rsidP="00836C21">
      <w:pPr>
        <w:pStyle w:val="Heading3"/>
      </w:pPr>
      <w:bookmarkStart w:id="227" w:name="_Toc51695557"/>
      <w:r w:rsidRPr="00AF250F">
        <w:t>Human evaluation study</w:t>
      </w:r>
      <w:bookmarkEnd w:id="227"/>
      <w:r w:rsidR="00497EE6" w:rsidRPr="00AF250F">
        <w:t xml:space="preserve"> </w:t>
      </w:r>
    </w:p>
    <w:p w14:paraId="7BA8285C" w14:textId="6FA9DB41"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1924C0" w:rsidRPr="00AF250F">
        <w:t>normal</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 xml:space="preserve">Cycle-GAN </w:t>
      </w:r>
      <w:r w:rsidR="00DA0E8F" w:rsidRPr="00AF250F">
        <w:t xml:space="preserve"> </w:t>
      </w:r>
      <w:r w:rsidR="00E71545" w:rsidRPr="00AF250F">
        <w:t>Human evaluation study</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8" w:name="_Toc51695558"/>
      <w:r w:rsidRPr="00AF250F">
        <w:t>Inception score</w:t>
      </w:r>
      <w:bookmarkEnd w:id="228"/>
    </w:p>
    <w:p w14:paraId="25315EC6" w14:textId="4FFF6B57" w:rsidR="00BE073E" w:rsidRPr="00AF250F" w:rsidRDefault="00C51FA8" w:rsidP="007A4ABC">
      <w:pPr>
        <w:sectPr w:rsidR="00BE073E" w:rsidRPr="00AF250F" w:rsidSect="00C3760D">
          <w:pgSz w:w="11906" w:h="16838" w:code="9"/>
          <w:pgMar w:top="1440" w:right="1440" w:bottom="1440" w:left="1440" w:header="720" w:footer="720" w:gutter="0"/>
          <w:cols w:space="720"/>
          <w:docGrid w:linePitch="360"/>
        </w:sectPr>
      </w:pPr>
      <w:r w:rsidRPr="00AF250F">
        <w:rPr>
          <w:noProof/>
        </w:rPr>
        <mc:AlternateContent>
          <mc:Choice Requires="wps">
            <w:drawing>
              <wp:anchor distT="0" distB="0" distL="114300" distR="114300" simplePos="0" relativeHeight="251817984" behindDoc="0" locked="0" layoutInCell="1" allowOverlap="1" wp14:anchorId="6A2BDA21" wp14:editId="70CA6F34">
                <wp:simplePos x="0" y="0"/>
                <wp:positionH relativeFrom="column">
                  <wp:posOffset>1215893</wp:posOffset>
                </wp:positionH>
                <wp:positionV relativeFrom="paragraph">
                  <wp:posOffset>1305007</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7EC9C9CA" w:rsidR="00C3760D" w:rsidRPr="00611D77" w:rsidRDefault="00C3760D" w:rsidP="00611D77">
                            <w:pPr>
                              <w:pStyle w:val="Caption"/>
                              <w:jc w:val="center"/>
                              <w:rPr>
                                <w:noProof/>
                                <w:color w:val="auto"/>
                                <w:sz w:val="36"/>
                                <w:szCs w:val="36"/>
                              </w:rPr>
                            </w:pPr>
                            <w:bookmarkStart w:id="229"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00F27821">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95.75pt;margin-top:102.75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" stroked="f">
                <v:textbox inset="0,0,0,0">
                  <w:txbxContent>
                    <w:p w14:paraId="3A4C5A66" w14:textId="7EC9C9CA" w:rsidR="00C3760D" w:rsidRPr="00611D77" w:rsidRDefault="00C3760D" w:rsidP="00611D77">
                      <w:pPr>
                        <w:pStyle w:val="Caption"/>
                        <w:jc w:val="center"/>
                        <w:rPr>
                          <w:noProof/>
                          <w:color w:val="auto"/>
                          <w:sz w:val="36"/>
                          <w:szCs w:val="36"/>
                        </w:rPr>
                      </w:pPr>
                      <w:bookmarkStart w:id="230"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00F27821">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Pr="00AF250F">
        <w:rPr>
          <w:noProof/>
        </w:rPr>
        <w:drawing>
          <wp:anchor distT="0" distB="0" distL="114300" distR="114300" simplePos="0" relativeHeight="251764736" behindDoc="0" locked="0" layoutInCell="1" allowOverlap="1" wp14:anchorId="37B5BC23" wp14:editId="30E06A7E">
            <wp:simplePos x="0" y="0"/>
            <wp:positionH relativeFrom="column">
              <wp:posOffset>1210632</wp:posOffset>
            </wp:positionH>
            <wp:positionV relativeFrom="paragraph">
              <wp:posOffset>1021055</wp:posOffset>
            </wp:positionV>
            <wp:extent cx="3692525" cy="284480"/>
            <wp:effectExtent l="0" t="0" r="3175" b="127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BEBA8EAE-BF5A-486C-A8C5-ECC9F3942E4B}">
                          <a14:imgProps xmlns:a14="http://schemas.microsoft.com/office/drawing/2010/main">
                            <a14:imgLayer r:embed="rId62">
                              <a14:imgEffect>
                                <a14:sharpenSoften amount="50000"/>
                              </a14:imgEffect>
                            </a14:imgLayer>
                          </a14:imgProps>
                        </a:ext>
                        <a:ext uri="{28A0092B-C50C-407E-A947-70E740481C1C}">
                          <a14:useLocalDpi xmlns:a14="http://schemas.microsoft.com/office/drawing/2010/main" val="0"/>
                        </a:ext>
                      </a:extLst>
                    </a:blip>
                    <a:srcRect t="33729" b="18642"/>
                    <a:stretch/>
                  </pic:blipFill>
                  <pic:spPr bwMode="auto">
                    <a:xfrm>
                      <a:off x="0" y="0"/>
                      <a:ext cx="3692525" cy="284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images. The </w:t>
      </w:r>
      <w:r w:rsidR="0022077B" w:rsidRPr="00AF250F">
        <w:t>IS (inception score)</w:t>
      </w:r>
      <w:r w:rsidR="008B7FBF" w:rsidRPr="00AF250F">
        <w:t xml:space="preserve"> for short, </w:t>
      </w:r>
      <w:r w:rsidR="008B7FBF" w:rsidRPr="00AF250F">
        <w:rPr>
          <w:b/>
          <w:bCs/>
        </w:rPr>
        <w:t>measure</w:t>
      </w:r>
      <w:r w:rsidR="00597CBC">
        <w:rPr>
          <w:b/>
          <w:bCs/>
        </w:rPr>
        <w:t>s</w:t>
      </w:r>
      <w:r w:rsidR="008B7FBF" w:rsidRPr="00AF250F">
        <w:rPr>
          <w:b/>
          <w:bCs/>
        </w:rPr>
        <w:t xml:space="preserve"> the </w:t>
      </w:r>
      <w:r w:rsidR="007F06A2" w:rsidRPr="00AF250F">
        <w:rPr>
          <w:b/>
          <w:bCs/>
        </w:rPr>
        <w:t>variety</w:t>
      </w:r>
      <w:r w:rsidR="0093795C" w:rsidRPr="00AF250F">
        <w:rPr>
          <w:b/>
          <w:bCs/>
        </w:rPr>
        <w:t xml:space="preserve"> </w:t>
      </w:r>
      <w:r w:rsidR="008B7FBF" w:rsidRPr="00AF250F">
        <w:rPr>
          <w:b/>
          <w:bCs/>
        </w:rPr>
        <w:t xml:space="preserve">and the </w:t>
      </w:r>
      <w:r w:rsidR="0093795C" w:rsidRPr="00AF250F">
        <w:rPr>
          <w:b/>
          <w:bCs/>
        </w:rPr>
        <w:t xml:space="preserve">quality </w:t>
      </w:r>
      <w:r w:rsidR="008B7FBF" w:rsidRPr="00AF250F">
        <w:rPr>
          <w:b/>
          <w:bCs/>
        </w:rPr>
        <w:t xml:space="preserve">of the </w:t>
      </w:r>
      <w:r w:rsidR="00A64214" w:rsidRPr="00AF250F">
        <w:rPr>
          <w:b/>
          <w:bCs/>
        </w:rPr>
        <w:t>created</w:t>
      </w:r>
      <w:r w:rsidR="008B7FBF" w:rsidRPr="00AF250F">
        <w:rPr>
          <w:b/>
          <w:bCs/>
        </w:rPr>
        <w:t xml:space="preserve"> images</w:t>
      </w:r>
      <w:r w:rsidR="008B7FBF" w:rsidRPr="00AF250F">
        <w:t xml:space="preserve">. The </w:t>
      </w:r>
      <w:r w:rsidR="007A4ABC" w:rsidRPr="00AF250F">
        <w:t>superiority</w:t>
      </w:r>
      <w:r w:rsidR="008B7FBF" w:rsidRPr="00AF250F">
        <w:t xml:space="preserve"> of the model is good if it has a high inception score.</w:t>
      </w:r>
      <w:r w:rsidR="007A4ABC" w:rsidRPr="00AF250F">
        <w:t xml:space="preserve"> </w:t>
      </w: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C649AC">
      <w:pPr>
        <w:pStyle w:val="Heading1"/>
        <w:numPr>
          <w:ilvl w:val="0"/>
          <w:numId w:val="29"/>
        </w:numPr>
      </w:pPr>
      <w:bookmarkStart w:id="231" w:name="_Toc51695559"/>
      <w:r w:rsidRPr="00AF250F">
        <w:t>Proposed work</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B63312" w:rsidRPr="00AF250F">
        <w:t>.</w:t>
      </w:r>
      <w:bookmarkEnd w:id="231"/>
    </w:p>
    <w:p w14:paraId="5F433B0C" w14:textId="2883B774" w:rsidR="00B4642C" w:rsidRPr="00AF250F" w:rsidRDefault="00B4642C" w:rsidP="009F426B">
      <w:pPr>
        <w:pStyle w:val="Heading2"/>
      </w:pPr>
      <w:bookmarkStart w:id="247" w:name="_Toc51695560"/>
      <w:r w:rsidRPr="00AF250F">
        <w:t>Overview</w:t>
      </w:r>
      <w:bookmarkEnd w:id="247"/>
    </w:p>
    <w:p w14:paraId="1248390A" w14:textId="22D4356A"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r w:rsidR="00E37E74" w:rsidRPr="00AF250F">
        <w:t>S</w:t>
      </w:r>
      <w:r w:rsidRPr="00AF250F">
        <w:t xml:space="preserve">patio-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 xml:space="preserve">three major sections,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 </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9F426B">
      <w:pPr>
        <w:pStyle w:val="Heading2"/>
      </w:pPr>
      <w:bookmarkStart w:id="250" w:name="_Toc51695561"/>
      <w:r w:rsidRPr="00AF250F">
        <w:t>Model Architecture.</w:t>
      </w:r>
      <w:bookmarkEnd w:id="250"/>
    </w:p>
    <w:p w14:paraId="60077639" w14:textId="30A6058E"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12F8017A" w:rsidR="00C3760D" w:rsidRPr="00611D77" w:rsidRDefault="00C3760D" w:rsidP="004E74D2">
                            <w:pPr>
                              <w:pStyle w:val="Caption"/>
                              <w:rPr>
                                <w:noProof/>
                                <w:color w:val="auto"/>
                                <w:sz w:val="36"/>
                                <w:szCs w:val="36"/>
                              </w:rPr>
                            </w:pPr>
                            <w:bookmarkStart w:id="251" w:name="_Toc516954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12F8017A" w:rsidR="00C3760D" w:rsidRPr="00611D77" w:rsidRDefault="00C3760D" w:rsidP="004E74D2">
                      <w:pPr>
                        <w:pStyle w:val="Caption"/>
                        <w:rPr>
                          <w:noProof/>
                          <w:color w:val="auto"/>
                          <w:sz w:val="36"/>
                          <w:szCs w:val="36"/>
                        </w:rPr>
                      </w:pPr>
                      <w:bookmarkStart w:id="252" w:name="_Toc516954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been made to the discriminator network and additional losses have been applied to the </w:t>
      </w:r>
      <w:r w:rsidR="00891203" w:rsidRPr="00AF250F">
        <w:lastRenderedPageBreak/>
        <w:t>Generative 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3" w:name="_Toc51695562"/>
      <w:r w:rsidRPr="00AF250F">
        <w:t>Model learning functions</w:t>
      </w:r>
      <w:bookmarkEnd w:id="253"/>
    </w:p>
    <w:p w14:paraId="28D0FF03" w14:textId="0C7FC472"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 xml:space="preserve">work is to optimize the use of space-time knowledge, and i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5F76A9FB"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4" w:name="_Toc51695563"/>
      <w:r w:rsidRPr="00AF250F">
        <w:t>Proposed Network Learning Function.</w:t>
      </w:r>
      <w:bookmarkEnd w:id="254"/>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FC0B95"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lastRenderedPageBreak/>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FC0B95"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77777777" w:rsidR="003246CE" w:rsidRDefault="0007754A" w:rsidP="002B25F8">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65FB8EBE"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 xml:space="preserve"> should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FC0B95"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lastRenderedPageBreak/>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FC0B95"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5"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NET stand for pretrained </m:t>
          </m:r>
          <m:r>
            <m:rPr>
              <m:nor/>
            </m:rPr>
            <m:t>EfficientNet-B7</m:t>
          </m:r>
        </m:oMath>
      </m:oMathPara>
    </w:p>
    <w:p w14:paraId="3D7F5B92" w14:textId="33DF08F9"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B42724" w:rsidRPr="00AF250F">
        <w:rPr>
          <w:b/>
          <w:bCs/>
        </w:rPr>
        <w:t>Object Dislocation</w:t>
      </w:r>
      <w:r w:rsidR="00B42724" w:rsidRPr="00AF250F">
        <w:t xml:space="preserve"> and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6" w:name="_Hlk47213874"/>
      <w:r w:rsidR="00F82675" w:rsidRPr="00AF250F">
        <w:t>EfficientNet-B7</w:t>
      </w:r>
      <w:r w:rsidR="003029B7" w:rsidRPr="00AF250F">
        <w:fldChar w:fldCharType="begin" w:fldLock="1"/>
      </w:r>
      <w:r w:rsidR="0038261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sidR="003029B7" w:rsidRPr="00AF250F">
        <w:fldChar w:fldCharType="separate"/>
      </w:r>
      <w:r w:rsidR="00B22E2F" w:rsidRPr="00B22E2F">
        <w:rPr>
          <w:noProof/>
        </w:rPr>
        <w:t>[40]</w:t>
      </w:r>
      <w:r w:rsidR="003029B7" w:rsidRPr="00AF250F">
        <w:fldChar w:fldCharType="end"/>
      </w:r>
      <w:r w:rsidR="00181A9E" w:rsidRPr="00AF250F">
        <w:t xml:space="preserve"> </w:t>
      </w:r>
      <w:bookmarkEnd w:id="256"/>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69949521"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FC0B95"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7BF9EDB7" w:rsidR="00635ACD" w:rsidRPr="00AF250F"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FC0B95"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7" w:name="_Toc51695564"/>
      <w:r w:rsidRPr="00AF250F">
        <w:lastRenderedPageBreak/>
        <w:t xml:space="preserve">Temporal </w:t>
      </w:r>
      <w:r w:rsidR="00836C21" w:rsidRPr="00AF250F">
        <w:t>warping</w:t>
      </w:r>
      <w:bookmarkEnd w:id="257"/>
    </w:p>
    <w:p w14:paraId="0A732A0C" w14:textId="17E6BCCF"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net2 to measure optical flow</w:t>
      </w:r>
      <w:r w:rsidR="001C3C51" w:rsidRPr="00AF250F">
        <w:t xml:space="preserve"> </w:t>
      </w:r>
      <w:r w:rsidR="001C3C51" w:rsidRPr="00AF250F">
        <w:fldChar w:fldCharType="begin" w:fldLock="1"/>
      </w:r>
      <w:r w:rsidR="0038261B">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AF250F">
        <w:fldChar w:fldCharType="separate"/>
      </w:r>
      <w:r w:rsidR="00B22E2F" w:rsidRPr="00B22E2F">
        <w:rPr>
          <w:noProof/>
        </w:rPr>
        <w:t>[41]</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FC0B95"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FC0B95"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8" w:name="_Toc51695565"/>
      <w:r w:rsidRPr="00AF250F">
        <w:t>Temporal</w:t>
      </w:r>
      <w:r w:rsidR="006D528E" w:rsidRPr="00AF250F">
        <w:t xml:space="preserve"> aware</w:t>
      </w:r>
      <w:r w:rsidRPr="00AF250F">
        <w:t xml:space="preserve"> Discriminator</w:t>
      </w:r>
      <w:bookmarkEnd w:id="258"/>
      <w:r w:rsidR="006D528E" w:rsidRPr="00AF250F">
        <w:t xml:space="preserve"> </w:t>
      </w:r>
    </w:p>
    <w:p w14:paraId="35158AE3" w14:textId="66CC0D54" w:rsidR="00C37BD9" w:rsidRPr="00AF250F" w:rsidRDefault="00E437A7" w:rsidP="00C37BD9">
      <w:r w:rsidRPr="00AF250F">
        <w:t xml:space="preserve">improve visual quality further,  </w:t>
      </w:r>
      <w:r w:rsidR="006F7C7B" w:rsidRPr="00AF250F">
        <w:t xml:space="preserve">a </w:t>
      </w:r>
      <w:r w:rsidRPr="00AF250F">
        <w:t xml:space="preserve">discriminator </w:t>
      </w:r>
      <w:r w:rsidR="004E7AFC" w:rsidRPr="00AF250F">
        <w:t>that</w:t>
      </w:r>
      <w:r w:rsidRPr="00AF250F">
        <w:t xml:space="preserve"> takes consecutive images to decide its real or fake. The architecture and the output stay the same with Patch GAN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49"/>
    </w:p>
    <w:p w14:paraId="4E8524F1" w14:textId="478ADB8D" w:rsidR="00C51132" w:rsidRPr="00AF250F" w:rsidRDefault="00140653" w:rsidP="009F426B">
      <w:pPr>
        <w:pStyle w:val="Heading2"/>
      </w:pPr>
      <w:bookmarkStart w:id="259" w:name="_Toc51695566"/>
      <w:r w:rsidRPr="00AF250F">
        <w:t xml:space="preserve">Training </w:t>
      </w:r>
      <w:r w:rsidR="00C76F74" w:rsidRPr="00AF250F">
        <w:t>P</w:t>
      </w:r>
      <w:r w:rsidRPr="00AF250F">
        <w:t>seudocode</w:t>
      </w:r>
      <w:bookmarkEnd w:id="259"/>
    </w:p>
    <w:p w14:paraId="7CD265F8" w14:textId="326F5676"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GAN</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F36974" w:rsidRPr="00AF250F">
        <w:t xml:space="preserve"> </w:t>
      </w:r>
      <w:r w:rsidR="00DB37EC" w:rsidRPr="00AF250F">
        <w:t>in order to compare them.</w:t>
      </w:r>
    </w:p>
    <w:p w14:paraId="35938FBA" w14:textId="77777777" w:rsidR="006E5564" w:rsidRDefault="006E5564" w:rsidP="00C37BD9">
      <w:pPr>
        <w:sectPr w:rsidR="006E5564" w:rsidSect="00E536EB">
          <w:pgSz w:w="11906" w:h="16838" w:code="9"/>
          <w:pgMar w:top="1440" w:right="1440" w:bottom="1440" w:left="1440" w:header="720" w:footer="720" w:gutter="0"/>
          <w:cols w:space="720"/>
          <w:docGrid w:linePitch="360"/>
        </w:sectPr>
      </w:pPr>
    </w:p>
    <w:p w14:paraId="7AAC7977" w14:textId="0F61593D" w:rsidR="008624F7" w:rsidRPr="00AF250F" w:rsidRDefault="008624F7" w:rsidP="008624F7">
      <w:pPr>
        <w:pStyle w:val="Caption"/>
        <w:keepNext/>
        <w:rPr>
          <w:color w:val="auto"/>
          <w:sz w:val="24"/>
          <w:szCs w:val="24"/>
        </w:rPr>
      </w:pPr>
      <w:bookmarkStart w:id="260" w:name="_Toc51695501"/>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F27821">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60"/>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FC0B95"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r w:rsidRPr="00AF250F">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C649AC">
      <w:pPr>
        <w:pStyle w:val="Heading1"/>
        <w:numPr>
          <w:ilvl w:val="0"/>
          <w:numId w:val="29"/>
        </w:numPr>
      </w:pPr>
      <w:bookmarkStart w:id="261" w:name="_Toc51695567"/>
      <w:r w:rsidRPr="00AF250F">
        <w:t>Implementation</w:t>
      </w:r>
      <w:r w:rsidR="00C42F63" w:rsidRPr="00AF250F">
        <w:t xml:space="preserve"> </w:t>
      </w:r>
      <w:r w:rsidR="00135E17" w:rsidRPr="00AF250F">
        <w:t xml:space="preserve">of </w:t>
      </w:r>
      <w:r w:rsidR="00C42F63" w:rsidRPr="00AF250F">
        <w:t>the Proposed work</w:t>
      </w:r>
      <w:bookmarkEnd w:id="261"/>
    </w:p>
    <w:p w14:paraId="3C09FF70" w14:textId="77777777" w:rsidR="00C51132" w:rsidRPr="00AF250F" w:rsidRDefault="00C51132" w:rsidP="009F426B">
      <w:pPr>
        <w:pStyle w:val="Heading2"/>
      </w:pPr>
      <w:bookmarkStart w:id="262" w:name="_Toc51695568"/>
      <w:r w:rsidRPr="00AF250F">
        <w:t>Overview</w:t>
      </w:r>
      <w:bookmarkEnd w:id="262"/>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3" w:name="_Toc51695569"/>
      <w:r w:rsidRPr="00AF250F">
        <w:t xml:space="preserve">Working </w:t>
      </w:r>
      <w:r w:rsidR="008C7D83" w:rsidRPr="00AF250F">
        <w:t>E</w:t>
      </w:r>
      <w:r w:rsidRPr="00AF250F">
        <w:t>nvironment.</w:t>
      </w:r>
      <w:bookmarkEnd w:id="263"/>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D47498">
      <w:pPr>
        <w:pStyle w:val="ListParagraph"/>
        <w:numPr>
          <w:ilvl w:val="0"/>
          <w:numId w:val="13"/>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D47498">
      <w:pPr>
        <w:pStyle w:val="ListParagraph"/>
        <w:numPr>
          <w:ilvl w:val="1"/>
          <w:numId w:val="13"/>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D47498">
      <w:pPr>
        <w:pStyle w:val="ListParagraph"/>
        <w:numPr>
          <w:ilvl w:val="1"/>
          <w:numId w:val="13"/>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D47498">
      <w:pPr>
        <w:pStyle w:val="ListParagraph"/>
        <w:numPr>
          <w:ilvl w:val="1"/>
          <w:numId w:val="13"/>
        </w:numPr>
      </w:pPr>
      <w:r w:rsidRPr="00AF250F">
        <w:t>Graphics: Intel ® Graphics 3</w:t>
      </w:r>
      <w:r w:rsidR="00A01A5C" w:rsidRPr="00AF250F">
        <w:t>00</w:t>
      </w:r>
      <w:r w:rsidRPr="00AF250F">
        <w:t xml:space="preserve">0 </w:t>
      </w:r>
    </w:p>
    <w:p w14:paraId="3FABF7AA" w14:textId="598A6FFF" w:rsidR="003A5216" w:rsidRPr="00AF250F" w:rsidRDefault="005151C6" w:rsidP="00D47498">
      <w:pPr>
        <w:pStyle w:val="ListParagraph"/>
        <w:numPr>
          <w:ilvl w:val="1"/>
          <w:numId w:val="13"/>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D47498">
      <w:pPr>
        <w:pStyle w:val="ListParagraph"/>
        <w:numPr>
          <w:ilvl w:val="1"/>
          <w:numId w:val="13"/>
        </w:numPr>
      </w:pPr>
      <w:r w:rsidRPr="00AF250F">
        <w:t>System Type: 64-bit Operating System, x64-based Processor</w:t>
      </w:r>
    </w:p>
    <w:p w14:paraId="1B74EF41" w14:textId="6C82D705" w:rsidR="00884CD8" w:rsidRPr="00AF250F" w:rsidRDefault="00884CD8" w:rsidP="00D47498">
      <w:pPr>
        <w:pStyle w:val="ListParagraph"/>
        <w:numPr>
          <w:ilvl w:val="0"/>
          <w:numId w:val="13"/>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D47498">
      <w:pPr>
        <w:pStyle w:val="ListParagraph"/>
        <w:numPr>
          <w:ilvl w:val="1"/>
          <w:numId w:val="13"/>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D47498">
      <w:pPr>
        <w:pStyle w:val="ListParagraph"/>
        <w:numPr>
          <w:ilvl w:val="1"/>
          <w:numId w:val="13"/>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D47498">
      <w:pPr>
        <w:pStyle w:val="ListParagraph"/>
        <w:numPr>
          <w:ilvl w:val="1"/>
          <w:numId w:val="13"/>
        </w:numPr>
      </w:pPr>
      <w:r w:rsidRPr="00AF250F">
        <w:t xml:space="preserve">Graphics: Intel ® HD Graphics </w:t>
      </w:r>
      <w:r w:rsidR="005D1347" w:rsidRPr="00AF250F">
        <w:t>4600</w:t>
      </w:r>
    </w:p>
    <w:p w14:paraId="3F5D6C56" w14:textId="16294FD6" w:rsidR="001F4145" w:rsidRPr="00AF250F" w:rsidRDefault="001F4145" w:rsidP="00D47498">
      <w:pPr>
        <w:pStyle w:val="ListParagraph"/>
        <w:numPr>
          <w:ilvl w:val="1"/>
          <w:numId w:val="13"/>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D47498">
      <w:pPr>
        <w:pStyle w:val="ListParagraph"/>
        <w:numPr>
          <w:ilvl w:val="1"/>
          <w:numId w:val="13"/>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D47498">
      <w:pPr>
        <w:pStyle w:val="ListParagraph"/>
        <w:numPr>
          <w:ilvl w:val="1"/>
          <w:numId w:val="13"/>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4" w:name="_Toc51695570"/>
      <w:r w:rsidRPr="00AF250F">
        <w:t>E</w:t>
      </w:r>
      <w:r w:rsidR="00425746" w:rsidRPr="00AF250F">
        <w:t>nvironment</w:t>
      </w:r>
      <w:r w:rsidR="008C5861" w:rsidRPr="00AF250F">
        <w:t>al</w:t>
      </w:r>
      <w:r w:rsidR="00425746" w:rsidRPr="00AF250F">
        <w:t xml:space="preserve"> </w:t>
      </w:r>
      <w:r w:rsidRPr="00AF250F">
        <w:t>Setup</w:t>
      </w:r>
      <w:bookmarkEnd w:id="264"/>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r w:rsidRPr="00AF250F">
        <w:t xml:space="preserve">Jupyter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5" w:name="_Toc51695571"/>
      <w:r w:rsidRPr="00AF250F">
        <w:t>Cycle</w:t>
      </w:r>
      <w:r w:rsidR="00B60544" w:rsidRPr="00AF250F">
        <w:t>-</w:t>
      </w:r>
      <w:r w:rsidRPr="00AF250F">
        <w:t>GAN specification</w:t>
      </w:r>
      <w:bookmarkEnd w:id="265"/>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Keras</w:t>
      </w:r>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LeakyReLU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GAN. this network composed of 5 convolutional layers denotes a 4 × 4 Convolution-Instance Normalization with LeakyReLU layer and stride 2. After the last layer, apply a convolution to produce a 1-dimensional output. We do not use Batch Normalization for the ﬁrst layer. The slope of leaky in leakyReLU was 0.2.</w:t>
      </w:r>
    </w:p>
    <w:p w14:paraId="6397E2AE" w14:textId="6157F888"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m:oMath>
        <m:r>
          <m:rPr>
            <m:nor/>
          </m:rPr>
          <w:rPr>
            <w:rFonts w:ascii="Cambria Math" w:eastAsiaTheme="minorEastAsia" w:hAnsi="Cambria Math"/>
          </w:rPr>
          <m:t>set to 0.5 and the learning set to 0.0002</m:t>
        </m:r>
      </m:oMath>
      <w:r w:rsidR="00507AF7" w:rsidRPr="00AF250F">
        <w:t>.</w:t>
      </w:r>
      <w:r w:rsidRPr="00AF250F">
        <w:t xml:space="preserve"> </w:t>
      </w:r>
    </w:p>
    <w:p w14:paraId="0562184B" w14:textId="5C4CC0C5" w:rsidR="00CF4F66" w:rsidRPr="00AF250F" w:rsidRDefault="00CF4F66" w:rsidP="00CF4F66">
      <w:r w:rsidRPr="00AF250F">
        <w:t xml:space="preserve">In the LeakyReLU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found and from 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66" w:name="_Toc51695572"/>
      <w:r w:rsidRPr="00AF250F">
        <w:t xml:space="preserve">Implement </w:t>
      </w:r>
      <w:r w:rsidR="00B60544" w:rsidRPr="00AF250F">
        <w:t>Cycle-GAN</w:t>
      </w:r>
      <w:bookmarkEnd w:id="266"/>
      <w:r w:rsidR="00B60544" w:rsidRPr="00AF250F">
        <w:t xml:space="preserve"> </w:t>
      </w:r>
    </w:p>
    <w:p w14:paraId="39C604E5" w14:textId="078C3CC8" w:rsidR="00891B48" w:rsidRPr="00AF250F" w:rsidRDefault="006819C2" w:rsidP="006819C2">
      <w:r w:rsidRPr="00AF250F">
        <w:t xml:space="preserve">A </w:t>
      </w:r>
      <w:r w:rsidR="00B60544" w:rsidRPr="00AF250F">
        <w:t>Cycle-GAN</w:t>
      </w:r>
      <w:r w:rsidRPr="00AF250F">
        <w:t xml:space="preserve"> is made up overall of two architectures: a generator and a discriminator. The generator architecture is used to create two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The </w:t>
      </w:r>
      <w:r w:rsidRPr="00AF250F">
        <w:lastRenderedPageBreak/>
        <w:t>discriminator architecture is used to create</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6F562576"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I define two </w:t>
      </w:r>
      <w:r w:rsidR="00B8527F" w:rsidRPr="00AF250F">
        <w:t>g</w:t>
      </w:r>
      <w:r w:rsidR="00E23FAC" w:rsidRPr="00AF250F">
        <w:t>enerat</w:t>
      </w:r>
      <w:r w:rsidR="00150BC2" w:rsidRPr="00AF250F">
        <w:t>or</w:t>
      </w:r>
      <w:r w:rsidR="00E23FAC" w:rsidRPr="00AF250F">
        <w:t xml:space="preserve"> networks</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module.ResnetGenerator(input_shape=(crop_size,crop_siz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module.ResnetGenerator(input_shape=(crop_size,crop_siz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4E601BB"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module.ConvDiscriminator(input_shape=(crop_size,crop_siz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module.ConvDiscriminator(input_shape=(crop_size,crop_siz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self.combined = tf.keras.Model(inputs=[img_A, img_B],</w:t>
      </w:r>
      <w:r w:rsidRPr="00AF250F">
        <w:rPr>
          <w:rFonts w:ascii="Courier New" w:hAnsi="Courier New" w:cs="Courier New"/>
          <w:color w:val="000000"/>
          <w:sz w:val="20"/>
          <w:szCs w:val="20"/>
        </w:rPr>
        <w:tab/>
        <w:t>outputs=[valid_A, valid_B,reconstr_A, reconstr_B,img_A_id, img_B_id,img_A_id, img_B_id])</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t>d_loss_fn, g_loss_fn = gan.get_adversarial_losses_fn(adversarial_loss_mode)</w:t>
      </w:r>
      <w:r w:rsidRPr="00AF250F">
        <w:rPr>
          <w:rFonts w:ascii="Courier New" w:hAnsi="Courier New" w:cs="Courier New"/>
          <w:color w:val="000000"/>
          <w:sz w:val="20"/>
          <w:szCs w:val="20"/>
        </w:rPr>
        <w:br/>
        <w:t>cycle_loss_fn = tf.losses.MeanAbsoluteError()</w:t>
      </w:r>
      <w:r w:rsidRPr="00AF250F">
        <w:rPr>
          <w:rFonts w:ascii="Courier New" w:hAnsi="Courier New" w:cs="Courier New"/>
          <w:color w:val="000000"/>
          <w:sz w:val="20"/>
          <w:szCs w:val="20"/>
        </w:rPr>
        <w:br/>
        <w:t>identity_loss_fn = tf.losses.MeanAbsoluteError()</w:t>
      </w:r>
      <w:r w:rsidRPr="00AF250F">
        <w:rPr>
          <w:rFonts w:ascii="Courier New" w:hAnsi="Courier New" w:cs="Courier New"/>
          <w:color w:val="000000"/>
          <w:sz w:val="20"/>
          <w:szCs w:val="20"/>
        </w:rPr>
        <w:br/>
        <w:t>G_loss = (A2B_g_loss + B2A_g_loss) + (A2B2A_cycle_loss + B2A2B_cycle_loss) * cycle_loss_weight + (A2A_id_loss + B2B_id_loss) * identity_loss_weight</w:t>
      </w:r>
    </w:p>
    <w:p w14:paraId="018438DA" w14:textId="0BB94120" w:rsidR="000B2220" w:rsidRPr="00AF250F" w:rsidRDefault="000B2220" w:rsidP="009F426B">
      <w:pPr>
        <w:pStyle w:val="Heading2"/>
      </w:pPr>
      <w:bookmarkStart w:id="267" w:name="_Toc51695573"/>
      <w:r w:rsidRPr="00AF250F">
        <w:t xml:space="preserve">Temporal Predictor Network </w:t>
      </w:r>
      <w:r w:rsidR="0032745C" w:rsidRPr="00AF250F">
        <w:t>I</w:t>
      </w:r>
      <w:r w:rsidRPr="00AF250F">
        <w:t>mplementation</w:t>
      </w:r>
      <w:bookmarkEnd w:id="267"/>
      <w:r w:rsidRPr="00AF250F">
        <w:t xml:space="preserve"> </w:t>
      </w:r>
    </w:p>
    <w:p w14:paraId="5D041E33" w14:textId="3F3AD1B9" w:rsidR="00D319E1" w:rsidRPr="00AF250F" w:rsidRDefault="00D02310" w:rsidP="00D319E1">
      <w:r w:rsidRPr="00AF250F">
        <w:t>This thesis work use</w:t>
      </w:r>
      <w:r w:rsidR="004F2773" w:rsidRPr="00AF250F">
        <w:t>s</w:t>
      </w:r>
      <w:r w:rsidRPr="00AF250F">
        <w:t xml:space="preserve"> Recycle-GAN temporal predictor network Px and Py</w:t>
      </w:r>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 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inputs1 = tf.keras.layers.Inpu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inputs2 = tf.keras.layers.Inpu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bs, 256, 256, channels*2)</w:t>
      </w:r>
      <w:r w:rsidRPr="00AF250F">
        <w:rPr>
          <w:rFonts w:ascii="Courier New" w:hAnsi="Courier New" w:cs="Courier New"/>
          <w:color w:val="000000"/>
          <w:sz w:val="20"/>
          <w:szCs w:val="20"/>
        </w:rPr>
        <w:br/>
        <w:t>inputs = tf.keras.layers.concatenate([inputs1, inputs2])</w:t>
      </w:r>
    </w:p>
    <w:p w14:paraId="4B787AE4" w14:textId="72633EF6" w:rsidR="003B3CEB" w:rsidRPr="00AF250F" w:rsidRDefault="003B3CEB" w:rsidP="003B3CEB">
      <w:r w:rsidRPr="00AF250F">
        <w:lastRenderedPageBreak/>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temporal_predictor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t>Py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P_optimizer = keras.optimizers.Adam(learning_rat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r w:rsidRPr="00AF250F">
        <w:rPr>
          <w:rFonts w:ascii="Courier New" w:hAnsi="Courier New" w:cs="Courier New"/>
          <w:b/>
          <w:color w:val="445588"/>
          <w:sz w:val="20"/>
          <w:szCs w:val="20"/>
        </w:rPr>
        <w:t>train_P</w:t>
      </w:r>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tf.GradientTap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pt: </w:t>
      </w:r>
      <w:r w:rsidRPr="00AF250F">
        <w:rPr>
          <w:rFonts w:ascii="Courier New" w:hAnsi="Courier New" w:cs="Courier New"/>
          <w:color w:val="000000"/>
          <w:sz w:val="20"/>
          <w:szCs w:val="20"/>
        </w:rPr>
        <w:br/>
        <w:t xml:space="preserve">        A_p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B_p = Py([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P_loss_fn(A, A_p)</w:t>
      </w:r>
      <w:r w:rsidRPr="00AF250F">
        <w:rPr>
          <w:rFonts w:ascii="Courier New" w:hAnsi="Courier New" w:cs="Courier New"/>
          <w:color w:val="000000"/>
          <w:sz w:val="20"/>
          <w:szCs w:val="20"/>
        </w:rPr>
        <w:br/>
        <w:t xml:space="preserve">        Px_loss = xl1_loss * LAMBDA</w:t>
      </w:r>
      <w:r w:rsidRPr="00AF250F">
        <w:rPr>
          <w:rFonts w:ascii="Courier New" w:hAnsi="Courier New" w:cs="Courier New"/>
          <w:color w:val="000000"/>
          <w:sz w:val="20"/>
          <w:szCs w:val="20"/>
        </w:rPr>
        <w:br/>
        <w:t xml:space="preserve">        yl1_loss = P_loss_fn(B, B_p)</w:t>
      </w:r>
      <w:r w:rsidRPr="00AF250F">
        <w:rPr>
          <w:rFonts w:ascii="Courier New" w:hAnsi="Courier New" w:cs="Courier New"/>
          <w:color w:val="000000"/>
          <w:sz w:val="20"/>
          <w:szCs w:val="20"/>
        </w:rPr>
        <w:br/>
        <w:t xml:space="preserve">        Py_loss = yl1_loss * LAMBDA</w:t>
      </w:r>
      <w:r w:rsidRPr="00AF250F">
        <w:rPr>
          <w:rFonts w:ascii="Courier New" w:hAnsi="Courier New" w:cs="Courier New"/>
          <w:color w:val="000000"/>
          <w:sz w:val="20"/>
          <w:szCs w:val="20"/>
        </w:rPr>
        <w:br/>
        <w:t xml:space="preserve">        P_loss = (Px_loss + Py_loss)* args.cycle_loss_weigh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P_grad = pt.gradient(P_loss, Px.trainable_variables +Py.trainable_variables)</w:t>
      </w:r>
      <w:r w:rsidRPr="00AF250F">
        <w:rPr>
          <w:rFonts w:ascii="Courier New" w:hAnsi="Courier New" w:cs="Courier New"/>
          <w:color w:val="000000"/>
          <w:sz w:val="20"/>
          <w:szCs w:val="20"/>
        </w:rPr>
        <w:br/>
        <w:t xml:space="preserve">   P_optimizer.apply_gradients(zip(P_grad, Px.trainable_variables + Py.trainable_variables))</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A_p, B_p, {</w:t>
      </w:r>
      <w:r w:rsidRPr="00AF250F">
        <w:rPr>
          <w:rFonts w:ascii="Courier New" w:hAnsi="Courier New" w:cs="Courier New"/>
          <w:color w:val="219161"/>
          <w:sz w:val="20"/>
          <w:szCs w:val="20"/>
        </w:rPr>
        <w:t>'Px_loss'</w:t>
      </w:r>
      <w:r w:rsidRPr="00AF250F">
        <w:rPr>
          <w:rFonts w:ascii="Courier New" w:hAnsi="Courier New" w:cs="Courier New"/>
          <w:color w:val="000000"/>
          <w:sz w:val="20"/>
          <w:szCs w:val="20"/>
        </w:rPr>
        <w:t xml:space="preserve">: Px_loss,  </w:t>
      </w:r>
      <w:r w:rsidRPr="00AF250F">
        <w:rPr>
          <w:rFonts w:ascii="Courier New" w:hAnsi="Courier New" w:cs="Courier New"/>
          <w:color w:val="219161"/>
          <w:sz w:val="20"/>
          <w:szCs w:val="20"/>
        </w:rPr>
        <w:t>'Py_loss'</w:t>
      </w:r>
      <w:r w:rsidRPr="00AF250F">
        <w:rPr>
          <w:rFonts w:ascii="Courier New" w:hAnsi="Courier New" w:cs="Courier New"/>
          <w:color w:val="000000"/>
          <w:sz w:val="20"/>
          <w:szCs w:val="20"/>
        </w:rPr>
        <w:t>: Py_loss}</w:t>
      </w:r>
    </w:p>
    <w:p w14:paraId="21B5798F" w14:textId="112B0636" w:rsidR="00475372" w:rsidRPr="00AF250F" w:rsidRDefault="00475372" w:rsidP="009F426B">
      <w:pPr>
        <w:pStyle w:val="Heading2"/>
      </w:pPr>
      <w:bookmarkStart w:id="268" w:name="_Toc51695574"/>
      <w:r w:rsidRPr="00AF250F">
        <w:t xml:space="preserve">Feature </w:t>
      </w:r>
      <w:r w:rsidR="002B0F05" w:rsidRPr="00AF250F">
        <w:t>Preserving Loss Implementation</w:t>
      </w:r>
      <w:bookmarkEnd w:id="268"/>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efficientnet.tfkeras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t>base_model = eff.EfficientNetB7(input_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include_top=</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x = base_model.layers[</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t>mNet = tf.keras.Model(inputs = base_model.inpu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lastRenderedPageBreak/>
        <w:t>def</w:t>
      </w:r>
      <w:r w:rsidRPr="00AF250F">
        <w:rPr>
          <w:rFonts w:ascii="Courier New" w:hAnsi="Courier New" w:cs="Courier New"/>
          <w:color w:val="000000"/>
          <w:sz w:val="20"/>
          <w:szCs w:val="20"/>
        </w:rPr>
        <w:t xml:space="preserve"> </w:t>
      </w:r>
      <w:r w:rsidRPr="00AF250F">
        <w:rPr>
          <w:rFonts w:ascii="Courier New" w:hAnsi="Courier New" w:cs="Courier New"/>
          <w:b/>
          <w:color w:val="445588"/>
          <w:sz w:val="20"/>
          <w:szCs w:val="20"/>
        </w:rPr>
        <w:t>get_content_features</w:t>
      </w:r>
      <w:r w:rsidRPr="00AF250F">
        <w:rPr>
          <w:rFonts w:ascii="Courier New" w:hAnsi="Courier New" w:cs="Courier New"/>
          <w:color w:val="0000FF"/>
          <w:sz w:val="20"/>
          <w:szCs w:val="20"/>
        </w:rPr>
        <w:t>(a,b)</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mNet(a), mNe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M_A, M_A2B = get_content_features(A, A2B)</w:t>
      </w:r>
      <w:r w:rsidRPr="00AF250F">
        <w:rPr>
          <w:rFonts w:ascii="Courier New" w:hAnsi="Courier New" w:cs="Courier New"/>
          <w:color w:val="000000"/>
          <w:sz w:val="20"/>
          <w:szCs w:val="20"/>
        </w:rPr>
        <w:br/>
        <w:t>M_A_A2B = identity_loss_fn(M_A, M_A2B)</w:t>
      </w:r>
      <w:r w:rsidRPr="00AF250F">
        <w:rPr>
          <w:rFonts w:ascii="Courier New" w:hAnsi="Courier New" w:cs="Courier New"/>
          <w:color w:val="000000"/>
          <w:sz w:val="20"/>
          <w:szCs w:val="20"/>
        </w:rPr>
        <w:br/>
        <w:t>M_B, M_B2A = get_content_features(B, B2A)</w:t>
      </w:r>
      <w:r w:rsidRPr="00AF250F">
        <w:rPr>
          <w:rFonts w:ascii="Courier New" w:hAnsi="Courier New" w:cs="Courier New"/>
          <w:color w:val="000000"/>
          <w:sz w:val="20"/>
          <w:szCs w:val="20"/>
        </w:rPr>
        <w:br/>
        <w:t>M_B_B2A = identity_loss_fn(M_B, M_B2A)</w:t>
      </w:r>
    </w:p>
    <w:p w14:paraId="5EC84E6F" w14:textId="208B31E4" w:rsidR="000B2220" w:rsidRPr="00AF250F" w:rsidRDefault="000B2220" w:rsidP="009F426B">
      <w:pPr>
        <w:pStyle w:val="Heading2"/>
      </w:pPr>
      <w:bookmarkStart w:id="269" w:name="_Toc51695575"/>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69"/>
    </w:p>
    <w:p w14:paraId="4575D8AF" w14:textId="77777777" w:rsidR="000B2220" w:rsidRPr="00AF250F" w:rsidRDefault="000B2220" w:rsidP="000B2220">
      <w:r w:rsidRPr="00AF250F">
        <w:t>This work also uses additional temporal aware discriminator network.</w:t>
      </w:r>
    </w:p>
    <w:p w14:paraId="55067BAD" w14:textId="48F68A69"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B(A2B, A2Bprev,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74C38E56" w14:textId="77777777" w:rsidR="000B2220" w:rsidRPr="00AF250F" w:rsidRDefault="000B2220" w:rsidP="000B2220">
      <w:r w:rsidRPr="00AF250F">
        <w:t>And cycle loss of temporal aware network would be</w:t>
      </w:r>
    </w:p>
    <w:p w14:paraId="0D386811" w14:textId="5E803751" w:rsidR="000B2220" w:rsidRPr="00BE4E6A" w:rsidRDefault="00066573" w:rsidP="009244A3">
      <w:pPr>
        <w:shd w:val="clear" w:color="auto" w:fill="F8F8FF"/>
        <w:jc w:val="left"/>
        <w:rPr>
          <w:sz w:val="20"/>
          <w:szCs w:val="20"/>
        </w:rPr>
      </w:pPr>
      <w:r w:rsidRPr="00BE4E6A">
        <w:rPr>
          <w:rFonts w:ascii="Courier New" w:hAnsi="Courier New" w:cs="Courier New"/>
          <w:color w:val="000000"/>
          <w:sz w:val="20"/>
          <w:szCs w:val="20"/>
        </w:rPr>
        <w:t>A2B2A_cycle_loss = cycle_loss_fn(A, A2B2A)</w:t>
      </w:r>
      <w:r w:rsidRPr="00BE4E6A">
        <w:rPr>
          <w:rFonts w:ascii="Courier New" w:hAnsi="Courier New" w:cs="Courier New"/>
          <w:i/>
          <w:color w:val="408080"/>
          <w:sz w:val="20"/>
          <w:szCs w:val="20"/>
        </w:rPr>
        <w:t>#A2B2A is retranslate image.</w:t>
      </w:r>
    </w:p>
    <w:p w14:paraId="17729471" w14:textId="02B0CAB6" w:rsidR="00475372" w:rsidRPr="00AF250F" w:rsidRDefault="00475372" w:rsidP="009F426B">
      <w:pPr>
        <w:pStyle w:val="Heading2"/>
      </w:pPr>
      <w:bookmarkStart w:id="270" w:name="_Toc51695576"/>
      <w:r w:rsidRPr="00AF250F">
        <w:t>Temporal information</w:t>
      </w:r>
      <w:r w:rsidR="000B2220" w:rsidRPr="00AF250F">
        <w:t xml:space="preserve"> </w:t>
      </w:r>
      <w:r w:rsidRPr="00AF250F">
        <w:t>Implementation</w:t>
      </w:r>
      <w:bookmarkEnd w:id="270"/>
    </w:p>
    <w:p w14:paraId="08BC8258" w14:textId="77786F97" w:rsidR="005C6856"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w:t>
      </w:r>
      <w:r w:rsidR="008F1CBF">
        <w:rPr>
          <w:rStyle w:val="FootnoteReference"/>
        </w:rPr>
        <w:footnoteReference w:id="6"/>
      </w:r>
      <w:r w:rsidR="00481B8B" w:rsidRPr="00AF250F">
        <w:t xml:space="preserve"> as </w:t>
      </w:r>
      <w:r w:rsidR="00364F61" w:rsidRPr="00AF250F">
        <w:t xml:space="preserve">a </w:t>
      </w:r>
      <w:r w:rsidR="00481B8B" w:rsidRPr="00AF250F">
        <w:t xml:space="preserve">temporal extractor </w:t>
      </w:r>
      <w:r w:rsidR="00481B8B"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3]","plainTextFormattedCitation":"[23]","previouslyFormattedCitation":"[23]"},"properties":{"noteIndex":0},"schema":"https://github.com/citation-style-language/schema/raw/master/csl-citation.json"}</w:instrText>
      </w:r>
      <w:r w:rsidR="00481B8B" w:rsidRPr="00AF250F">
        <w:fldChar w:fldCharType="separate"/>
      </w:r>
      <w:r w:rsidR="00B22E2F" w:rsidRPr="00B22E2F">
        <w:rPr>
          <w:noProof/>
        </w:rPr>
        <w:t>[23]</w:t>
      </w:r>
      <w:r w:rsidR="00481B8B" w:rsidRPr="00AF250F">
        <w:fldChar w:fldCharType="end"/>
      </w:r>
      <w:r w:rsidR="00481B8B" w:rsidRPr="00AF250F">
        <w:t>.</w:t>
      </w:r>
    </w:p>
    <w:p w14:paraId="5EB8ED67" w14:textId="77777777" w:rsidR="008F1CBF" w:rsidRPr="00AF250F" w:rsidRDefault="008F1CBF" w:rsidP="00481B8B"/>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B(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f = flownet2(A, prev)</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t xml:space="preserve">prev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insertTemporalInformation(A2B,f)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71" w:name="_Toc51695577"/>
      <w:r w:rsidRPr="00AF250F">
        <w:t>Experiment</w:t>
      </w:r>
      <w:r w:rsidR="0096032B" w:rsidRPr="00AF250F">
        <w:t xml:space="preserve"> Class</w:t>
      </w:r>
      <w:bookmarkEnd w:id="271"/>
    </w:p>
    <w:p w14:paraId="29458165" w14:textId="77777777"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492FCC" w:rsidRPr="00AF250F">
        <w:t>thre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1C5B57FD"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 xml:space="preserve">image translation on a given sequence of images Which taking into consideration spatial domain only. The second regarding consider </w:t>
      </w:r>
      <w:r w:rsidR="00A8520B" w:rsidRPr="00AF250F">
        <w:t>using</w:t>
      </w:r>
      <w:r w:rsidRPr="00AF250F">
        <w:t xml:space="preserve"> </w:t>
      </w:r>
      <w:r w:rsidR="00636BD7" w:rsidRPr="00AF250F">
        <w:lastRenderedPageBreak/>
        <w:t>feature preserving loss</w:t>
      </w:r>
      <w:r w:rsidR="00A8520B" w:rsidRPr="00AF250F">
        <w:t>.</w:t>
      </w:r>
      <w:r w:rsidR="00636BD7" w:rsidRPr="00AF250F">
        <w:t xml:space="preserve"> The last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p>
    <w:p w14:paraId="4000EC4F" w14:textId="69BEEDFD" w:rsidR="004378D1" w:rsidRPr="00AF250F" w:rsidRDefault="004378D1" w:rsidP="00195153">
      <w:pPr>
        <w:pStyle w:val="Caption"/>
        <w:keepNext/>
        <w:jc w:val="left"/>
        <w:rPr>
          <w:color w:val="auto"/>
          <w:sz w:val="24"/>
          <w:szCs w:val="24"/>
        </w:rPr>
      </w:pPr>
      <w:bookmarkStart w:id="272" w:name="_Toc51695502"/>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F27821">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2"/>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643159">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774B481E" w:rsidR="004378D1" w:rsidRPr="00AF250F" w:rsidRDefault="00B60544" w:rsidP="004378D1">
            <w:pPr>
              <w:jc w:val="left"/>
              <w:rPr>
                <w:sz w:val="23"/>
                <w:szCs w:val="23"/>
              </w:rPr>
            </w:pPr>
            <w:r w:rsidRPr="00AF250F">
              <w:rPr>
                <w:sz w:val="23"/>
                <w:szCs w:val="23"/>
              </w:rPr>
              <w:t>Cycle-GAN</w:t>
            </w:r>
            <w:r w:rsidR="004378D1" w:rsidRPr="00AF250F">
              <w:rPr>
                <w:sz w:val="23"/>
                <w:szCs w:val="23"/>
              </w:rPr>
              <w:t>.</w:t>
            </w:r>
          </w:p>
        </w:tc>
      </w:tr>
      <w:tr w:rsidR="004378D1" w:rsidRPr="00AF250F" w14:paraId="39E0671F" w14:textId="77777777" w:rsidTr="00643159">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1E1AA47B" w:rsidR="004378D1" w:rsidRPr="00AF250F" w:rsidRDefault="00B60544" w:rsidP="004378D1">
            <w:pPr>
              <w:jc w:val="left"/>
              <w:rPr>
                <w:sz w:val="23"/>
                <w:szCs w:val="23"/>
              </w:rPr>
            </w:pPr>
            <w:r w:rsidRPr="00AF250F">
              <w:rPr>
                <w:sz w:val="23"/>
                <w:szCs w:val="23"/>
              </w:rPr>
              <w:t>Cycle-GAN</w:t>
            </w:r>
            <w:r w:rsidR="004378D1" w:rsidRPr="00AF250F">
              <w:rPr>
                <w:sz w:val="23"/>
                <w:szCs w:val="23"/>
              </w:rPr>
              <w:t xml:space="preserve"> and </w:t>
            </w:r>
            <w:r w:rsidR="00636BD7" w:rsidRPr="00AF250F">
              <w:rPr>
                <w:sz w:val="23"/>
                <w:szCs w:val="23"/>
              </w:rPr>
              <w:t>EfficientNET</w:t>
            </w:r>
            <w:r w:rsidR="004378D1" w:rsidRPr="00AF250F">
              <w:rPr>
                <w:sz w:val="23"/>
                <w:szCs w:val="23"/>
              </w:rPr>
              <w:t>.</w:t>
            </w:r>
          </w:p>
        </w:tc>
      </w:tr>
      <w:tr w:rsidR="004378D1" w:rsidRPr="00AF250F" w14:paraId="2CA18C32" w14:textId="77777777" w:rsidTr="00643159">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7F24C6A4" w:rsidR="004378D1" w:rsidRPr="00AF250F" w:rsidRDefault="00B60544" w:rsidP="004378D1">
            <w:pPr>
              <w:jc w:val="left"/>
              <w:rPr>
                <w:sz w:val="23"/>
                <w:szCs w:val="23"/>
              </w:rPr>
            </w:pPr>
            <w:r w:rsidRPr="00AF250F">
              <w:rPr>
                <w:sz w:val="23"/>
                <w:szCs w:val="23"/>
              </w:rPr>
              <w:t>Cycle-GAN</w:t>
            </w:r>
            <w:r w:rsidR="004378D1" w:rsidRPr="00AF250F">
              <w:rPr>
                <w:sz w:val="23"/>
                <w:szCs w:val="23"/>
              </w:rPr>
              <w:t>,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bl>
    <w:p w14:paraId="66C88685" w14:textId="77777777" w:rsidR="009F5C6E" w:rsidRPr="00AF250F" w:rsidRDefault="009F5C6E" w:rsidP="00DF109C"/>
    <w:p w14:paraId="6B443D27" w14:textId="728660D9" w:rsidR="00492FCC" w:rsidRPr="00AF250F" w:rsidRDefault="00643159" w:rsidP="00DF109C">
      <w:r w:rsidRPr="00AF250F">
        <w:t>.</w:t>
      </w:r>
    </w:p>
    <w:p w14:paraId="3F1F49BD" w14:textId="77777777" w:rsidR="003767C2" w:rsidRPr="00AF250F" w:rsidRDefault="003767C2" w:rsidP="00C649AC">
      <w:pPr>
        <w:pStyle w:val="Heading1"/>
        <w:sectPr w:rsidR="003767C2" w:rsidRPr="00AF250F"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C649AC">
      <w:pPr>
        <w:pStyle w:val="Heading1"/>
        <w:numPr>
          <w:ilvl w:val="0"/>
          <w:numId w:val="29"/>
        </w:numPr>
      </w:pPr>
      <w:bookmarkStart w:id="273" w:name="_Toc51695578"/>
      <w:r w:rsidRPr="00AF250F">
        <w:t>Evaluation</w:t>
      </w:r>
      <w:r w:rsidR="000C2740" w:rsidRPr="00AF250F">
        <w:t>, Results, and Discussion</w:t>
      </w:r>
      <w:bookmarkStart w:id="274" w:name="_Toc44462758"/>
      <w:bookmarkStart w:id="275" w:name="_Toc44644550"/>
      <w:bookmarkStart w:id="276" w:name="_Toc44647403"/>
      <w:bookmarkStart w:id="277" w:name="_Toc46593361"/>
      <w:bookmarkStart w:id="278" w:name="_Toc46593434"/>
      <w:bookmarkStart w:id="279" w:name="_Toc46600154"/>
      <w:bookmarkStart w:id="280" w:name="_Toc46600230"/>
      <w:bookmarkStart w:id="281" w:name="_Toc46601459"/>
      <w:bookmarkStart w:id="282" w:name="_Toc46601596"/>
      <w:bookmarkStart w:id="283" w:name="_Toc46746857"/>
      <w:bookmarkStart w:id="284" w:name="_Toc47207638"/>
      <w:bookmarkStart w:id="285" w:name="_Toc47231550"/>
      <w:bookmarkStart w:id="286" w:name="_Toc48646342"/>
      <w:bookmarkStart w:id="287" w:name="_Toc48646436"/>
      <w:bookmarkStart w:id="288" w:name="_Toc50399199"/>
      <w:bookmarkStart w:id="289" w:name="_Toc50399277"/>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p>
    <w:p w14:paraId="6C366B95" w14:textId="3B9D0157" w:rsidR="005E7E91" w:rsidRPr="00AF250F" w:rsidRDefault="005E7E91" w:rsidP="009F426B">
      <w:pPr>
        <w:pStyle w:val="Heading2"/>
      </w:pPr>
      <w:bookmarkStart w:id="290" w:name="_Toc51695579"/>
      <w:r w:rsidRPr="00AF250F">
        <w:t>Overview</w:t>
      </w:r>
      <w:bookmarkEnd w:id="290"/>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91" w:name="_Toc51695580"/>
      <w:r w:rsidRPr="00AF250F">
        <w:t>Video to video Translation</w:t>
      </w:r>
      <w:bookmarkEnd w:id="291"/>
    </w:p>
    <w:p w14:paraId="5C0E3ED6" w14:textId="475B3058" w:rsidR="002F6995" w:rsidRPr="00AF250F" w:rsidRDefault="00480E04" w:rsidP="002E05D7">
      <w:r w:rsidRPr="00AF250F">
        <w:t>The video to video translation takes an i</w:t>
      </w:r>
      <w:r w:rsidR="0015711B" w:rsidRPr="00AF250F">
        <w:t>m</w:t>
      </w:r>
      <w:r w:rsidRPr="00AF250F">
        <w:t xml:space="preserve">age from the scene as an input a generate </w:t>
      </w:r>
      <w:r w:rsidR="00A33D77" w:rsidRPr="00AF250F">
        <w:t xml:space="preserve">an </w:t>
      </w:r>
      <w:r w:rsidR="00B63A0C" w:rsidRPr="00AF250F">
        <w:t>equivalent</w:t>
      </w:r>
      <w:r w:rsidR="007C40E2" w:rsidRPr="00AF250F">
        <w:t xml:space="preserve"> image 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292" w:name="_Toc51695581"/>
      <w:r w:rsidRPr="00AF250F">
        <w:t xml:space="preserve">Flower to </w:t>
      </w:r>
      <w:r w:rsidR="0050786F" w:rsidRPr="00AF250F">
        <w:t>F</w:t>
      </w:r>
      <w:r w:rsidRPr="00AF250F">
        <w:t>lower</w:t>
      </w:r>
      <w:bookmarkEnd w:id="292"/>
      <w:r w:rsidRPr="00AF250F">
        <w:t xml:space="preserve"> </w:t>
      </w:r>
    </w:p>
    <w:p w14:paraId="3E298E0E" w14:textId="374E157B" w:rsidR="00D90C54" w:rsidRPr="00AF250F" w:rsidRDefault="00807815" w:rsidP="002B062D">
      <w:pPr>
        <w:sectPr w:rsidR="00D90C54" w:rsidRPr="00AF250F" w:rsidSect="00C3760D">
          <w:pgSz w:w="11906" w:h="16838" w:code="9"/>
          <w:pgMar w:top="1440" w:right="1440" w:bottom="1440" w:left="1440" w:header="720" w:footer="720" w:gutter="0"/>
          <w:cols w:space="720"/>
          <w:docGrid w:linePitch="360"/>
        </w:sectPr>
      </w:pPr>
      <w:r w:rsidRPr="00AF250F">
        <w:rPr>
          <w:color w:val="FF0000"/>
        </w:rPr>
        <w:t>Figure 6</w:t>
      </w:r>
      <w:r w:rsidR="00F84749" w:rsidRPr="00AF250F">
        <w:rPr>
          <w:color w:val="FF0000"/>
        </w:rPr>
        <w:t>-1</w:t>
      </w:r>
      <w:r w:rsidRPr="00AF250F">
        <w:rPr>
          <w:color w:val="FF0000"/>
        </w:rPr>
        <w:t xml:space="preserve"> </w:t>
      </w:r>
      <w:r w:rsidRPr="00AF250F">
        <w:t xml:space="preserve">demonstrates our method's synthesized frames on the Flower </w:t>
      </w:r>
      <w:r w:rsidR="00A01F17" w:rsidRPr="00AF250F">
        <w:t>dataset</w:t>
      </w:r>
      <w:r w:rsidRPr="00AF250F">
        <w:t>.</w:t>
      </w:r>
      <w:r w:rsidR="009E5689" w:rsidRPr="00AF250F">
        <w:rPr>
          <w:rStyle w:val="FootnoteReference"/>
        </w:rPr>
        <w:footnoteReference w:id="7"/>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p>
    <w:p w14:paraId="4E7D0AA6" w14:textId="1AF86153" w:rsidR="00644015" w:rsidRPr="00AF250F" w:rsidRDefault="00644015" w:rsidP="00644015">
      <w:pPr>
        <w:pStyle w:val="Caption"/>
        <w:keepNext/>
        <w:rPr>
          <w:color w:val="auto"/>
          <w:sz w:val="24"/>
          <w:szCs w:val="24"/>
        </w:rPr>
      </w:pPr>
      <w:bookmarkStart w:id="293" w:name="_Toc51695503"/>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F27821">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792"/>
        <w:gridCol w:w="47"/>
        <w:gridCol w:w="1781"/>
        <w:gridCol w:w="1781"/>
      </w:tblGrid>
      <w:tr w:rsidR="00752877" w:rsidRPr="00AF250F" w14:paraId="60CE3325" w14:textId="2A5D1112" w:rsidTr="00752877">
        <w:trPr>
          <w:trHeight w:val="244"/>
        </w:trPr>
        <w:tc>
          <w:tcPr>
            <w:tcW w:w="1775" w:type="dxa"/>
            <w:vMerge w:val="restart"/>
            <w:vAlign w:val="center"/>
          </w:tcPr>
          <w:p w14:paraId="161D0B02" w14:textId="398DD7EA" w:rsidR="00752877" w:rsidRPr="00AF250F" w:rsidRDefault="00752877" w:rsidP="00D65E7D">
            <w:pPr>
              <w:jc w:val="left"/>
            </w:pPr>
            <w:r w:rsidRPr="00AF250F">
              <w:t>Methods</w:t>
            </w:r>
          </w:p>
        </w:tc>
        <w:tc>
          <w:tcPr>
            <w:tcW w:w="7585" w:type="dxa"/>
            <w:gridSpan w:val="6"/>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B7757A">
        <w:trPr>
          <w:trHeight w:val="156"/>
        </w:trPr>
        <w:tc>
          <w:tcPr>
            <w:tcW w:w="1775" w:type="dxa"/>
            <w:vMerge/>
            <w:vAlign w:val="center"/>
          </w:tcPr>
          <w:p w14:paraId="421863D2" w14:textId="77777777" w:rsidR="00B7757A" w:rsidRPr="00AF250F" w:rsidRDefault="00B7757A" w:rsidP="00D65E7D">
            <w:pPr>
              <w:jc w:val="left"/>
            </w:pPr>
          </w:p>
        </w:tc>
        <w:tc>
          <w:tcPr>
            <w:tcW w:w="3792"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793" w:type="dxa"/>
            <w:gridSpan w:val="3"/>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8"/>
            </w:r>
          </w:p>
        </w:tc>
      </w:tr>
      <w:tr w:rsidR="00156822" w:rsidRPr="00AF250F" w14:paraId="115B2B5C" w14:textId="055A82FF" w:rsidTr="00B7757A">
        <w:tc>
          <w:tcPr>
            <w:tcW w:w="1872" w:type="dxa"/>
            <w:gridSpan w:val="2"/>
            <w:tcBorders>
              <w:bottom w:val="single" w:sz="4" w:space="0" w:color="auto"/>
            </w:tcBorders>
            <w:vAlign w:val="center"/>
          </w:tcPr>
          <w:p w14:paraId="618D065B" w14:textId="0FE73D3B" w:rsidR="00F23AA8" w:rsidRPr="00AF250F" w:rsidRDefault="00F23AA8" w:rsidP="00D65E7D">
            <w:pPr>
              <w:jc w:val="left"/>
            </w:pPr>
            <w:r w:rsidRPr="00AF250F">
              <w:t>Real data</w:t>
            </w:r>
          </w:p>
        </w:tc>
        <w:tc>
          <w:tcPr>
            <w:tcW w:w="1872" w:type="dxa"/>
            <w:tcBorders>
              <w:bottom w:val="single" w:sz="4" w:space="0" w:color="auto"/>
            </w:tcBorders>
            <w:vAlign w:val="center"/>
          </w:tcPr>
          <w:p w14:paraId="7A39AAD2" w14:textId="70CB24D1" w:rsidR="00F23AA8" w:rsidRPr="00AF250F" w:rsidRDefault="00F23AA8" w:rsidP="00D65E7D">
            <w:pPr>
              <w:jc w:val="center"/>
              <w:rPr>
                <w:rFonts w:ascii="Cambria Math" w:hAnsi="Cambria Math"/>
              </w:rPr>
            </w:pPr>
            <w:r w:rsidRPr="00AF250F">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AF250F" w:rsidRDefault="00F23AA8" w:rsidP="00D65E7D">
            <w:pPr>
              <w:jc w:val="center"/>
              <w:rPr>
                <w:rFonts w:ascii="Cambria Math" w:hAnsi="Cambria Math"/>
              </w:rPr>
            </w:pPr>
            <w:r w:rsidRPr="00AF250F">
              <w:rPr>
                <w:rFonts w:ascii="Cambria Math" w:hAnsi="Cambria Math"/>
              </w:rPr>
              <w:t>1.248±0.055</w:t>
            </w:r>
          </w:p>
        </w:tc>
        <w:tc>
          <w:tcPr>
            <w:tcW w:w="1872" w:type="dxa"/>
            <w:tcBorders>
              <w:bottom w:val="single" w:sz="4" w:space="0" w:color="auto"/>
            </w:tcBorders>
          </w:tcPr>
          <w:p w14:paraId="3192CE0C" w14:textId="77777777" w:rsidR="00F23AA8" w:rsidRPr="00AF250F" w:rsidRDefault="00F23AA8" w:rsidP="00A9609B">
            <w:pPr>
              <w:jc w:val="center"/>
            </w:pPr>
          </w:p>
        </w:tc>
        <w:tc>
          <w:tcPr>
            <w:tcW w:w="1872" w:type="dxa"/>
            <w:tcBorders>
              <w:bottom w:val="single" w:sz="4" w:space="0" w:color="auto"/>
            </w:tcBorders>
          </w:tcPr>
          <w:p w14:paraId="7C6012F3" w14:textId="77777777" w:rsidR="00F23AA8" w:rsidRPr="00AF250F" w:rsidRDefault="00F23AA8" w:rsidP="00A9609B">
            <w:pPr>
              <w:jc w:val="center"/>
            </w:pPr>
          </w:p>
        </w:tc>
      </w:tr>
      <w:tr w:rsidR="00454886" w:rsidRPr="00AF250F" w14:paraId="75903460" w14:textId="456B267B" w:rsidTr="00D027E5">
        <w:tc>
          <w:tcPr>
            <w:tcW w:w="1872" w:type="dxa"/>
            <w:gridSpan w:val="2"/>
            <w:tcBorders>
              <w:top w:val="single" w:sz="4" w:space="0" w:color="auto"/>
            </w:tcBorders>
            <w:vAlign w:val="center"/>
          </w:tcPr>
          <w:p w14:paraId="5021DFD1" w14:textId="77777777" w:rsidR="00454886" w:rsidRPr="00AF250F"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752877">
        <w:tc>
          <w:tcPr>
            <w:tcW w:w="1872" w:type="dxa"/>
            <w:gridSpan w:val="2"/>
            <w:vAlign w:val="center"/>
          </w:tcPr>
          <w:p w14:paraId="491FF23C" w14:textId="0617C33B" w:rsidR="00454886" w:rsidRPr="00AF250F" w:rsidRDefault="00454886" w:rsidP="00454886">
            <w:pPr>
              <w:jc w:val="left"/>
            </w:pPr>
            <w:r w:rsidRPr="00AF250F">
              <w:t>CC</w:t>
            </w:r>
          </w:p>
        </w:tc>
        <w:tc>
          <w:tcPr>
            <w:tcW w:w="1872"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752877">
        <w:tc>
          <w:tcPr>
            <w:tcW w:w="1872" w:type="dxa"/>
            <w:gridSpan w:val="2"/>
            <w:vAlign w:val="center"/>
          </w:tcPr>
          <w:p w14:paraId="719B1FA4" w14:textId="7668FC36" w:rsidR="00454886" w:rsidRPr="00AF250F" w:rsidRDefault="00454886" w:rsidP="00454886">
            <w:pPr>
              <w:jc w:val="left"/>
            </w:pPr>
            <w:r w:rsidRPr="00AF250F">
              <w:t>CC + CP</w:t>
            </w:r>
          </w:p>
        </w:tc>
        <w:tc>
          <w:tcPr>
            <w:tcW w:w="1872"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752877">
        <w:tc>
          <w:tcPr>
            <w:tcW w:w="1872" w:type="dxa"/>
            <w:gridSpan w:val="2"/>
            <w:vAlign w:val="center"/>
          </w:tcPr>
          <w:p w14:paraId="277A213C" w14:textId="5A2817CF" w:rsidR="00454886" w:rsidRPr="00AF250F" w:rsidRDefault="00454886" w:rsidP="00454886">
            <w:pPr>
              <w:jc w:val="left"/>
            </w:pPr>
            <w:r w:rsidRPr="00AF250F">
              <w:t>CC + CP + TD</w:t>
            </w:r>
          </w:p>
        </w:tc>
        <w:tc>
          <w:tcPr>
            <w:tcW w:w="1872"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rsidRPr="00AF250F" w14:paraId="183D494C" w14:textId="77777777" w:rsidTr="00836EAE">
        <w:trPr>
          <w:cantSplit/>
          <w:trHeight w:val="1634"/>
        </w:trPr>
        <w:tc>
          <w:tcPr>
            <w:tcW w:w="442" w:type="dxa"/>
            <w:textDirection w:val="btLr"/>
            <w:vAlign w:val="center"/>
          </w:tcPr>
          <w:p w14:paraId="489F5F8E" w14:textId="77777777" w:rsidR="00836EAE" w:rsidRPr="00AF250F" w:rsidRDefault="00836EAE" w:rsidP="00836EAE">
            <w:pPr>
              <w:ind w:left="113" w:right="113"/>
              <w:jc w:val="center"/>
            </w:pPr>
            <w:r w:rsidRPr="00AF250F">
              <w:t>input</w:t>
            </w:r>
          </w:p>
        </w:tc>
        <w:tc>
          <w:tcPr>
            <w:tcW w:w="9213" w:type="dxa"/>
            <w:vMerge w:val="restart"/>
            <w:textDirection w:val="tbRl"/>
          </w:tcPr>
          <w:p w14:paraId="2521AED8" w14:textId="77777777" w:rsidR="00836EAE" w:rsidRPr="00AF250F" w:rsidRDefault="00836EAE" w:rsidP="00836EAE">
            <w:pPr>
              <w:ind w:left="113" w:right="113"/>
            </w:pPr>
            <w:r w:rsidRPr="00AF250F">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4">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rsidRPr="00AF250F" w14:paraId="0F6856FB" w14:textId="77777777" w:rsidTr="00836EAE">
        <w:trPr>
          <w:cantSplit/>
          <w:trHeight w:val="1439"/>
        </w:trPr>
        <w:tc>
          <w:tcPr>
            <w:tcW w:w="442" w:type="dxa"/>
            <w:textDirection w:val="btLr"/>
            <w:vAlign w:val="center"/>
          </w:tcPr>
          <w:p w14:paraId="02319E43" w14:textId="77777777" w:rsidR="00836EAE" w:rsidRPr="00AF250F" w:rsidRDefault="00836EAE" w:rsidP="00836EAE">
            <w:pPr>
              <w:ind w:left="113" w:right="113"/>
              <w:jc w:val="center"/>
            </w:pPr>
            <w:r w:rsidRPr="00AF250F">
              <w:t>CC</w:t>
            </w:r>
          </w:p>
        </w:tc>
        <w:tc>
          <w:tcPr>
            <w:tcW w:w="9213" w:type="dxa"/>
            <w:vMerge/>
            <w:textDirection w:val="tbRl"/>
          </w:tcPr>
          <w:p w14:paraId="449125EA" w14:textId="77777777" w:rsidR="00836EAE" w:rsidRPr="00AF250F" w:rsidRDefault="00836EAE" w:rsidP="00836EAE">
            <w:pPr>
              <w:ind w:left="113" w:right="113"/>
              <w:rPr>
                <w:noProof/>
              </w:rPr>
            </w:pPr>
          </w:p>
        </w:tc>
      </w:tr>
      <w:tr w:rsidR="00836EAE" w:rsidRPr="00AF250F" w14:paraId="72E42E17" w14:textId="77777777" w:rsidTr="00836EAE">
        <w:trPr>
          <w:cantSplit/>
          <w:trHeight w:val="1428"/>
        </w:trPr>
        <w:tc>
          <w:tcPr>
            <w:tcW w:w="442" w:type="dxa"/>
            <w:textDirection w:val="btLr"/>
            <w:vAlign w:val="center"/>
          </w:tcPr>
          <w:p w14:paraId="30DDA4EA" w14:textId="77777777" w:rsidR="00836EAE" w:rsidRPr="00AF250F" w:rsidRDefault="00836EAE" w:rsidP="00836EAE">
            <w:pPr>
              <w:ind w:left="113" w:right="113"/>
              <w:jc w:val="center"/>
            </w:pPr>
            <w:r w:rsidRPr="00AF250F">
              <w:t>CC+CP</w:t>
            </w:r>
          </w:p>
        </w:tc>
        <w:tc>
          <w:tcPr>
            <w:tcW w:w="9213" w:type="dxa"/>
            <w:vMerge/>
          </w:tcPr>
          <w:p w14:paraId="420C74A8" w14:textId="77777777" w:rsidR="00836EAE" w:rsidRPr="00AF250F" w:rsidRDefault="00836EAE" w:rsidP="00836EAE">
            <w:pPr>
              <w:rPr>
                <w:noProof/>
              </w:rPr>
            </w:pPr>
          </w:p>
        </w:tc>
      </w:tr>
      <w:tr w:rsidR="00836EAE" w:rsidRPr="00AF250F" w14:paraId="2DC1A28C" w14:textId="77777777" w:rsidTr="00836EAE">
        <w:trPr>
          <w:cantSplit/>
          <w:trHeight w:val="1387"/>
        </w:trPr>
        <w:tc>
          <w:tcPr>
            <w:tcW w:w="442" w:type="dxa"/>
            <w:textDirection w:val="btLr"/>
            <w:vAlign w:val="center"/>
          </w:tcPr>
          <w:p w14:paraId="36C91920" w14:textId="4CD13BF6" w:rsidR="00836EAE" w:rsidRPr="00AF250F" w:rsidRDefault="00836EAE" w:rsidP="00836EAE">
            <w:pPr>
              <w:ind w:left="113" w:right="113"/>
              <w:jc w:val="center"/>
            </w:pPr>
            <w:r w:rsidRPr="00AF250F">
              <w:rPr>
                <w:sz w:val="22"/>
                <w:szCs w:val="22"/>
              </w:rPr>
              <w:t>CC+CP+T</w:t>
            </w:r>
            <w:r w:rsidR="00226B58" w:rsidRPr="00AF250F">
              <w:rPr>
                <w:sz w:val="22"/>
                <w:szCs w:val="22"/>
              </w:rPr>
              <w:t>D</w:t>
            </w:r>
            <w:r w:rsidRPr="00AF250F">
              <w:rPr>
                <w:sz w:val="22"/>
                <w:szCs w:val="22"/>
              </w:rPr>
              <w:t>P</w:t>
            </w:r>
          </w:p>
        </w:tc>
        <w:tc>
          <w:tcPr>
            <w:tcW w:w="9213" w:type="dxa"/>
            <w:vMerge/>
          </w:tcPr>
          <w:p w14:paraId="5BD5A256" w14:textId="77777777" w:rsidR="00836EAE" w:rsidRPr="00AF250F" w:rsidRDefault="00836EAE" w:rsidP="00644015">
            <w:pPr>
              <w:keepNext/>
              <w:rPr>
                <w:noProof/>
              </w:rPr>
            </w:pPr>
          </w:p>
        </w:tc>
      </w:tr>
    </w:tbl>
    <w:p w14:paraId="7DBCBBC6" w14:textId="49B2C800" w:rsidR="00644015" w:rsidRPr="00AF250F" w:rsidRDefault="00644015" w:rsidP="00644015">
      <w:pPr>
        <w:pStyle w:val="Caption"/>
        <w:framePr w:w="9282" w:hSpace="180" w:wrap="around" w:vAnchor="text" w:hAnchor="text" w:y="6027"/>
        <w:suppressOverlap/>
        <w:jc w:val="center"/>
        <w:rPr>
          <w:color w:val="auto"/>
          <w:sz w:val="24"/>
          <w:szCs w:val="24"/>
        </w:rPr>
      </w:pPr>
      <w:bookmarkStart w:id="294" w:name="_Toc51695487"/>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1</w:t>
      </w:r>
      <w:r w:rsidR="001F4AB6">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 (from</w:t>
      </w:r>
      <w:r w:rsidR="008935BC" w:rsidRPr="00AF250F">
        <w:rPr>
          <w:color w:val="auto"/>
          <w:sz w:val="24"/>
          <w:szCs w:val="24"/>
        </w:rPr>
        <w:t xml:space="preserve"> A to B</w:t>
      </w:r>
      <w:r w:rsidRPr="00AF250F">
        <w:rPr>
          <w:color w:val="auto"/>
          <w:sz w:val="24"/>
          <w:szCs w:val="24"/>
        </w:rPr>
        <w:t>)</w:t>
      </w:r>
      <w:bookmarkEnd w:id="294"/>
    </w:p>
    <w:p w14:paraId="232217DC" w14:textId="609323D7" w:rsidR="00644015" w:rsidRPr="00AF250F" w:rsidRDefault="00644015" w:rsidP="00C141B9">
      <w:r w:rsidRPr="00AF250F">
        <w:t xml:space="preserve">The translated flower in each target field retains a continuity for much of the time, with input flower at a different domain. </w:t>
      </w:r>
      <w:r w:rsidRPr="00AF250F">
        <w:rPr>
          <w:color w:val="FF0000"/>
        </w:rPr>
        <w:t xml:space="preserve">Table </w:t>
      </w:r>
      <w:r w:rsidR="0065682A" w:rsidRPr="00AF250F">
        <w:rPr>
          <w:color w:val="FF0000"/>
        </w:rPr>
        <w:t>7</w:t>
      </w:r>
      <w:r w:rsidRPr="00AF250F">
        <w:rPr>
          <w:color w:val="FF0000"/>
        </w:rPr>
        <w:t xml:space="preserve"> </w:t>
      </w:r>
      <w:r w:rsidRPr="00AF250F">
        <w:t xml:space="preserve">shows the inception score of experimental runs of the network. The IS result clearly shows this thesis work advantages over Cycle-GAN(CC) and Cycle-GAN with Feature preserving loss (CC+CP), due to the improvements of video continuity and stability brought by the spatial-temporal constraint.  As shown on </w:t>
      </w:r>
      <w:r w:rsidRPr="00AF250F">
        <w:rPr>
          <w:color w:val="FF0000"/>
        </w:rPr>
        <w:t>Figure</w:t>
      </w:r>
      <w:r w:rsidR="00F84749" w:rsidRPr="00AF250F">
        <w:rPr>
          <w:color w:val="FF0000"/>
        </w:rPr>
        <w:t xml:space="preserve"> 6-1</w:t>
      </w:r>
      <w:r w:rsidRPr="00AF250F">
        <w:t xml:space="preserve"> Even if Temporal Continuity can be preserved by this work (CC+CP+TD), it contains a lot of artifacts because it does not really have much weight changes after some epochs due to the </w:t>
      </w:r>
      <w:r w:rsidRPr="00AF250F">
        <w:lastRenderedPageBreak/>
        <w:t>vanishing gradient problem (meaning the gradient becomes very low-approximate to zero) so any gradient update does almost nothing in backpropagation.</w:t>
      </w:r>
    </w:p>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rsidRPr="00AF250F" w14:paraId="4D6E455D" w14:textId="77777777" w:rsidTr="00624D23">
        <w:trPr>
          <w:cantSplit/>
          <w:trHeight w:val="1634"/>
        </w:trPr>
        <w:tc>
          <w:tcPr>
            <w:tcW w:w="442" w:type="dxa"/>
            <w:textDirection w:val="btLr"/>
            <w:vAlign w:val="center"/>
          </w:tcPr>
          <w:p w14:paraId="41251286" w14:textId="77777777" w:rsidR="00F23AA8" w:rsidRPr="00AF250F" w:rsidRDefault="00F23AA8" w:rsidP="00F23AA8">
            <w:pPr>
              <w:ind w:left="113" w:right="113"/>
              <w:jc w:val="center"/>
              <w:rPr>
                <w:sz w:val="22"/>
                <w:szCs w:val="22"/>
              </w:rPr>
            </w:pPr>
            <w:r w:rsidRPr="00AF250F">
              <w:rPr>
                <w:sz w:val="22"/>
                <w:szCs w:val="22"/>
              </w:rPr>
              <w:t>input</w:t>
            </w:r>
          </w:p>
        </w:tc>
        <w:tc>
          <w:tcPr>
            <w:tcW w:w="9213" w:type="dxa"/>
            <w:vMerge w:val="restart"/>
            <w:textDirection w:val="tbRl"/>
          </w:tcPr>
          <w:p w14:paraId="4644834F" w14:textId="365BC05E" w:rsidR="00F23AA8" w:rsidRPr="00AF250F" w:rsidRDefault="0093105E" w:rsidP="00F23AA8">
            <w:pPr>
              <w:ind w:left="113" w:right="113"/>
            </w:pPr>
            <w:r w:rsidRPr="00AF250F">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rsidRPr="00AF250F" w14:paraId="10515B6B" w14:textId="77777777" w:rsidTr="00624D23">
        <w:trPr>
          <w:cantSplit/>
          <w:trHeight w:val="1439"/>
        </w:trPr>
        <w:tc>
          <w:tcPr>
            <w:tcW w:w="442" w:type="dxa"/>
            <w:textDirection w:val="btLr"/>
            <w:vAlign w:val="center"/>
          </w:tcPr>
          <w:p w14:paraId="1A67EE8F" w14:textId="77777777" w:rsidR="00F23AA8" w:rsidRPr="00AF250F" w:rsidRDefault="00F23AA8" w:rsidP="00F23AA8">
            <w:pPr>
              <w:ind w:left="113" w:right="113"/>
              <w:jc w:val="center"/>
              <w:rPr>
                <w:sz w:val="22"/>
                <w:szCs w:val="22"/>
              </w:rPr>
            </w:pPr>
            <w:r w:rsidRPr="00AF250F">
              <w:rPr>
                <w:sz w:val="22"/>
                <w:szCs w:val="22"/>
              </w:rPr>
              <w:t>CC</w:t>
            </w:r>
          </w:p>
        </w:tc>
        <w:tc>
          <w:tcPr>
            <w:tcW w:w="9213" w:type="dxa"/>
            <w:vMerge/>
            <w:textDirection w:val="tbRl"/>
          </w:tcPr>
          <w:p w14:paraId="20379B66" w14:textId="77777777" w:rsidR="00F23AA8" w:rsidRPr="00AF250F" w:rsidRDefault="00F23AA8" w:rsidP="00F23AA8">
            <w:pPr>
              <w:ind w:left="113" w:right="113"/>
              <w:rPr>
                <w:noProof/>
              </w:rPr>
            </w:pPr>
          </w:p>
        </w:tc>
      </w:tr>
      <w:tr w:rsidR="00F23AA8" w:rsidRPr="00AF250F" w14:paraId="0710603F" w14:textId="77777777" w:rsidTr="00624D23">
        <w:trPr>
          <w:cantSplit/>
          <w:trHeight w:val="1428"/>
        </w:trPr>
        <w:tc>
          <w:tcPr>
            <w:tcW w:w="442" w:type="dxa"/>
            <w:textDirection w:val="btLr"/>
            <w:vAlign w:val="center"/>
          </w:tcPr>
          <w:p w14:paraId="1C2CD6AA" w14:textId="77777777" w:rsidR="00F23AA8" w:rsidRPr="00AF250F" w:rsidRDefault="00F23AA8" w:rsidP="00F23AA8">
            <w:pPr>
              <w:ind w:left="113" w:right="113"/>
              <w:jc w:val="center"/>
              <w:rPr>
                <w:sz w:val="22"/>
                <w:szCs w:val="22"/>
              </w:rPr>
            </w:pPr>
            <w:r w:rsidRPr="00AF250F">
              <w:rPr>
                <w:sz w:val="22"/>
                <w:szCs w:val="22"/>
              </w:rPr>
              <w:t>CC+CP</w:t>
            </w:r>
          </w:p>
        </w:tc>
        <w:tc>
          <w:tcPr>
            <w:tcW w:w="9213" w:type="dxa"/>
            <w:vMerge/>
          </w:tcPr>
          <w:p w14:paraId="7F33F379" w14:textId="77777777" w:rsidR="00F23AA8" w:rsidRPr="00AF250F" w:rsidRDefault="00F23AA8" w:rsidP="00F23AA8">
            <w:pPr>
              <w:rPr>
                <w:noProof/>
              </w:rPr>
            </w:pPr>
          </w:p>
        </w:tc>
      </w:tr>
      <w:tr w:rsidR="00F23AA8" w:rsidRPr="00AF250F" w14:paraId="5BF90945" w14:textId="77777777" w:rsidTr="00624D23">
        <w:trPr>
          <w:cantSplit/>
          <w:trHeight w:val="1387"/>
        </w:trPr>
        <w:tc>
          <w:tcPr>
            <w:tcW w:w="442" w:type="dxa"/>
            <w:textDirection w:val="btLr"/>
            <w:vAlign w:val="center"/>
          </w:tcPr>
          <w:p w14:paraId="1A490AF5" w14:textId="77777777" w:rsidR="00F23AA8" w:rsidRPr="00AF250F" w:rsidRDefault="00F23AA8" w:rsidP="00F23AA8">
            <w:pPr>
              <w:ind w:left="113" w:right="113"/>
              <w:jc w:val="center"/>
              <w:rPr>
                <w:sz w:val="22"/>
                <w:szCs w:val="22"/>
              </w:rPr>
            </w:pPr>
            <w:r w:rsidRPr="00AF250F">
              <w:rPr>
                <w:sz w:val="22"/>
                <w:szCs w:val="22"/>
              </w:rPr>
              <w:t>CC+CP+TP</w:t>
            </w:r>
          </w:p>
        </w:tc>
        <w:tc>
          <w:tcPr>
            <w:tcW w:w="9213" w:type="dxa"/>
            <w:vMerge/>
          </w:tcPr>
          <w:p w14:paraId="7F362A13" w14:textId="77777777" w:rsidR="00F23AA8" w:rsidRPr="00AF250F" w:rsidRDefault="00F23AA8" w:rsidP="0093105E">
            <w:pPr>
              <w:keepNext/>
              <w:rPr>
                <w:noProof/>
              </w:rPr>
            </w:pPr>
          </w:p>
        </w:tc>
      </w:tr>
    </w:tbl>
    <w:p w14:paraId="6C2E165A" w14:textId="3455D2EB" w:rsidR="0093105E" w:rsidRPr="00AF250F" w:rsidRDefault="0093105E" w:rsidP="00B00719">
      <w:pPr>
        <w:pStyle w:val="Caption"/>
        <w:framePr w:w="9169" w:hSpace="180" w:wrap="around" w:vAnchor="text" w:hAnchor="page" w:x="1710" w:y="6098"/>
        <w:jc w:val="center"/>
        <w:rPr>
          <w:color w:val="auto"/>
          <w:sz w:val="24"/>
          <w:szCs w:val="24"/>
        </w:rPr>
      </w:pPr>
      <w:bookmarkStart w:id="295" w:name="_Toc51695488"/>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2</w:t>
      </w:r>
      <w:r w:rsidR="001F4AB6">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w:t>
      </w:r>
      <w:r w:rsidR="00B00719" w:rsidRPr="00AF250F">
        <w:rPr>
          <w:color w:val="auto"/>
          <w:sz w:val="24"/>
          <w:szCs w:val="24"/>
        </w:rPr>
        <w:t xml:space="preserve"> (from B to A)</w:t>
      </w:r>
      <w:bookmarkEnd w:id="295"/>
    </w:p>
    <w:p w14:paraId="0E67F00A" w14:textId="5D55CD6C" w:rsidR="00624D23" w:rsidRPr="00AF250F" w:rsidRDefault="00624D23" w:rsidP="00624D23">
      <w:pPr>
        <w:jc w:val="center"/>
        <w:rPr>
          <w:rStyle w:val="Heading4Char"/>
          <w:rFonts w:cs="Times New Roman"/>
          <w:b w:val="0"/>
          <w:bCs/>
          <w:i w:val="0"/>
          <w:iCs w:val="0"/>
        </w:rPr>
      </w:pPr>
      <w:r w:rsidRPr="00AF250F">
        <w:rPr>
          <w:rStyle w:val="Heading4Char"/>
          <w:rFonts w:cs="Times New Roman"/>
          <w:b w:val="0"/>
          <w:bCs/>
          <w:i w:val="0"/>
          <w:iCs w:val="0"/>
        </w:rPr>
        <w:t xml:space="preserve">Synthetic images from all evaluated models. The real images shown at the top are inputs that the synthetic images are based on. </w:t>
      </w:r>
      <w:r w:rsidR="003B0F25" w:rsidRPr="00AF250F">
        <w:rPr>
          <w:rStyle w:val="Heading4Char"/>
          <w:rFonts w:cs="Times New Roman"/>
          <w:b w:val="0"/>
          <w:bCs/>
          <w:i w:val="0"/>
          <w:iCs w:val="0"/>
        </w:rPr>
        <w:t>The s</w:t>
      </w:r>
      <w:r w:rsidRPr="00AF250F">
        <w:rPr>
          <w:rStyle w:val="Heading4Char"/>
          <w:rFonts w:cs="Times New Roman"/>
          <w:b w:val="0"/>
          <w:bCs/>
          <w:i w:val="0"/>
          <w:iCs w:val="0"/>
        </w:rPr>
        <w:t>econd</w:t>
      </w:r>
      <w:r w:rsidR="003B0F25" w:rsidRPr="00AF250F">
        <w:rPr>
          <w:rStyle w:val="Heading4Char"/>
          <w:rFonts w:cs="Times New Roman"/>
          <w:b w:val="0"/>
          <w:bCs/>
          <w:i w:val="0"/>
          <w:iCs w:val="0"/>
        </w:rPr>
        <w:t>-</w:t>
      </w:r>
      <w:r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 xml:space="preserve">Cycle-GAN </w:t>
      </w:r>
      <w:r w:rsidRPr="00AF250F">
        <w:rPr>
          <w:rStyle w:val="Heading4Char"/>
          <w:rFonts w:cs="Times New Roman"/>
          <w:b w:val="0"/>
          <w:bCs/>
          <w:i w:val="0"/>
          <w:iCs w:val="0"/>
        </w:rPr>
        <w:t>, Third</w:t>
      </w:r>
      <w:r w:rsidR="003B0F25" w:rsidRPr="00AF250F">
        <w:rPr>
          <w:rStyle w:val="Heading4Char"/>
          <w:rFonts w:cs="Times New Roman"/>
          <w:b w:val="0"/>
          <w:bCs/>
          <w:i w:val="0"/>
          <w:iCs w:val="0"/>
        </w:rPr>
        <w:t>-</w:t>
      </w:r>
      <w:r w:rsidRPr="00AF250F">
        <w:rPr>
          <w:rStyle w:val="Heading4Char"/>
          <w:rFonts w:cs="Times New Roman"/>
          <w:b w:val="0"/>
          <w:bCs/>
          <w:i w:val="0"/>
          <w:iCs w:val="0"/>
        </w:rPr>
        <w:t>row show</w:t>
      </w:r>
      <w:r w:rsidR="003B0F25" w:rsidRPr="00AF250F">
        <w:rPr>
          <w:rStyle w:val="Heading4Char"/>
          <w:rFonts w:cs="Times New Roman"/>
          <w:b w:val="0"/>
          <w:bCs/>
          <w:i w:val="0"/>
          <w:iCs w:val="0"/>
        </w:rPr>
        <w:t>s</w:t>
      </w:r>
      <w:r w:rsidRPr="00AF250F">
        <w:rPr>
          <w:rStyle w:val="Heading4Char"/>
          <w:rFonts w:cs="Times New Roman"/>
          <w:b w:val="0"/>
          <w:bCs/>
          <w:i w:val="0"/>
          <w:iCs w:val="0"/>
        </w:rPr>
        <w:t xml:space="preserve"> </w:t>
      </w:r>
      <w:r w:rsidR="00927604" w:rsidRPr="00AF250F">
        <w:rPr>
          <w:rStyle w:val="Heading4Char"/>
          <w:rFonts w:cs="Times New Roman"/>
          <w:b w:val="0"/>
          <w:bCs/>
          <w:i w:val="0"/>
          <w:iCs w:val="0"/>
        </w:rPr>
        <w:t xml:space="preserve">Cycle-GAN </w:t>
      </w:r>
      <w:r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Pr="00AF250F">
        <w:rPr>
          <w:rStyle w:val="Heading4Char"/>
          <w:rFonts w:cs="Times New Roman"/>
          <w:b w:val="0"/>
          <w:bCs/>
          <w:i w:val="0"/>
          <w:iCs w:val="0"/>
        </w:rPr>
        <w:t>.</w:t>
      </w:r>
    </w:p>
    <w:p w14:paraId="40FF82DD" w14:textId="105E5823" w:rsidR="00370F7F" w:rsidRPr="00E417B9" w:rsidRDefault="00370F7F" w:rsidP="00E417B9">
      <w:pPr>
        <w:pStyle w:val="Heading4"/>
      </w:pPr>
      <w:r w:rsidRPr="00E417B9">
        <w:rPr>
          <w:rStyle w:val="Heading4Char"/>
          <w:b/>
          <w:i/>
          <w:iCs/>
        </w:rPr>
        <w:t>Observation</w:t>
      </w:r>
    </w:p>
    <w:p w14:paraId="5BB7C4C1" w14:textId="38C01A97" w:rsidR="00F23AA8" w:rsidRPr="00AF250F" w:rsidRDefault="004F15E6" w:rsidP="00D47498">
      <w:pPr>
        <w:pStyle w:val="ListParagraph"/>
      </w:pPr>
      <w:r w:rsidRPr="00AF250F">
        <w:t xml:space="preserve">Using </w:t>
      </w:r>
      <w:r w:rsidR="00633C5F" w:rsidRPr="00AF250F">
        <w:t xml:space="preserve">this </w:t>
      </w:r>
      <w:r w:rsidR="008B293A" w:rsidRPr="00AF250F">
        <w:t xml:space="preserve">proposed </w:t>
      </w:r>
      <w:r w:rsidR="00633C5F" w:rsidRPr="00AF250F">
        <w:t xml:space="preserve">work </w:t>
      </w:r>
      <w:r w:rsidRPr="00AF250F">
        <w:t>help</w:t>
      </w:r>
      <w:r w:rsidR="00D0777D" w:rsidRPr="00AF250F">
        <w:t>s</w:t>
      </w:r>
      <w:r w:rsidRPr="00AF250F">
        <w:t xml:space="preserve"> the network not only </w:t>
      </w:r>
      <w:r w:rsidR="00D0777D" w:rsidRPr="00AF250F">
        <w:t xml:space="preserve">preserve </w:t>
      </w:r>
      <w:r w:rsidRPr="00AF250F">
        <w:t>tempo</w:t>
      </w:r>
      <w:r w:rsidR="00D0777D" w:rsidRPr="00AF250F">
        <w:t>r</w:t>
      </w:r>
      <w:r w:rsidRPr="00AF250F">
        <w:t>al continuity but also help the network</w:t>
      </w:r>
      <w:r w:rsidR="00D0777D" w:rsidRPr="00AF250F">
        <w:t xml:space="preserve"> to fit in small epochs</w:t>
      </w:r>
      <w:r w:rsidRPr="00AF250F">
        <w:t>.</w:t>
      </w:r>
    </w:p>
    <w:p w14:paraId="085140A3" w14:textId="1645B9AF" w:rsidR="00633C5F" w:rsidRPr="00AF250F" w:rsidRDefault="00CC0DBE" w:rsidP="00D47498">
      <w:pPr>
        <w:pStyle w:val="ListParagraph"/>
      </w:pPr>
      <w:r w:rsidRPr="00AF250F">
        <w:t xml:space="preserve">The discriminator network becomes too complicated to be tricked by the generator network as shown </w:t>
      </w:r>
      <w:r w:rsidRPr="00AF250F">
        <w:rPr>
          <w:color w:val="FF0000"/>
        </w:rPr>
        <w:t xml:space="preserve">in figure </w:t>
      </w:r>
      <w:r w:rsidR="00E96A19" w:rsidRPr="00AF250F">
        <w:rPr>
          <w:color w:val="FF0000"/>
        </w:rPr>
        <w:t>6-3</w:t>
      </w:r>
      <w:r w:rsidRPr="00AF250F">
        <w:rPr>
          <w:color w:val="FF0000"/>
        </w:rPr>
        <w:t>,</w:t>
      </w:r>
      <w:r w:rsidR="00630847" w:rsidRPr="00AF250F">
        <w:rPr>
          <w:color w:val="FF0000"/>
        </w:rPr>
        <w:t xml:space="preserve"> </w:t>
      </w:r>
      <w:r w:rsidR="000F7F7C" w:rsidRPr="00AF250F">
        <w:t xml:space="preserve">As seen in the picture </w:t>
      </w:r>
      <w:r w:rsidR="000F7F7C" w:rsidRPr="00AF250F">
        <w:rPr>
          <w:color w:val="FF0000"/>
        </w:rPr>
        <w:t>below</w:t>
      </w:r>
      <w:r w:rsidR="000F7F7C" w:rsidRPr="00AF250F">
        <w:t xml:space="preserve">, the discriminator loss will be slightly similar to zero and the generator loss will escalate to one. All the generator </w:t>
      </w:r>
      <w:r w:rsidR="00323ECE" w:rsidRPr="00AF250F">
        <w:t>generated</w:t>
      </w:r>
      <w:r w:rsidR="00BD6AF2" w:rsidRPr="00AF250F">
        <w:t xml:space="preserve"> images </w:t>
      </w:r>
      <w:r w:rsidR="000F7F7C" w:rsidRPr="00AF250F">
        <w:t xml:space="preserve">are known as false or, in other words, the discriminator network quickly bits the generator, which is not what we want, </w:t>
      </w:r>
      <w:r w:rsidR="007E1A4A" w:rsidRPr="00AF250F">
        <w:t xml:space="preserve">but we are </w:t>
      </w:r>
      <w:r w:rsidR="000F7F7C" w:rsidRPr="00AF250F">
        <w:t>searching for the Nash equilibrium o</w:t>
      </w:r>
      <w:r w:rsidR="00B8627D" w:rsidRPr="00AF250F">
        <w:t>f</w:t>
      </w:r>
      <w:r w:rsidR="000F7F7C" w:rsidRPr="00AF250F">
        <w:t xml:space="preserve"> the two networks (Generator and Discriminator) to </w:t>
      </w:r>
      <w:r w:rsidR="00EB4A30" w:rsidRPr="00AF250F">
        <w:t>balance</w:t>
      </w:r>
      <w:r w:rsidR="000F7F7C" w:rsidRPr="00AF250F">
        <w:t xml:space="preserve"> each other.</w:t>
      </w:r>
    </w:p>
    <w:p w14:paraId="3B7CD6D4" w14:textId="4B5D02AD" w:rsidR="00872755" w:rsidRPr="00AF250F" w:rsidRDefault="00872755" w:rsidP="00D47498">
      <w:pPr>
        <w:pStyle w:val="ListParagraph"/>
      </w:pPr>
      <w:r w:rsidRPr="00AF250F">
        <w:lastRenderedPageBreak/>
        <w:t>Even</w:t>
      </w:r>
      <w:r w:rsidR="0095164E" w:rsidRPr="00AF250F">
        <w:t xml:space="preserve"> </w:t>
      </w:r>
      <w:r w:rsidRPr="00AF250F">
        <w:t xml:space="preserve">though the Inception score of CC+CP </w:t>
      </w:r>
      <w:r w:rsidR="00265C05" w:rsidRPr="00AF250F">
        <w:t xml:space="preserve">outperform </w:t>
      </w:r>
      <w:r w:rsidRPr="00AF250F">
        <w:t>va</w:t>
      </w:r>
      <w:r w:rsidR="0095164E" w:rsidRPr="00AF250F">
        <w:t>nil</w:t>
      </w:r>
      <w:r w:rsidRPr="00AF250F">
        <w:t xml:space="preserve">la </w:t>
      </w:r>
      <w:r w:rsidR="00B60544" w:rsidRPr="00AF250F">
        <w:t xml:space="preserve">Cycle-GAN </w:t>
      </w:r>
      <w:r w:rsidRPr="00AF250F">
        <w:t xml:space="preserve"> CC </w:t>
      </w:r>
      <w:r w:rsidR="00E71545" w:rsidRPr="00AF250F">
        <w:t>Human evaluation study</w:t>
      </w:r>
      <w:r w:rsidRPr="00AF250F">
        <w:t xml:space="preserve"> </w:t>
      </w:r>
      <w:r w:rsidR="005447EC" w:rsidRPr="00AF250F">
        <w:t>shows</w:t>
      </w:r>
      <w:r w:rsidRPr="00AF250F">
        <w:t xml:space="preserve"> CC </w:t>
      </w:r>
      <w:r w:rsidR="00265C05" w:rsidRPr="00AF250F">
        <w:t>excel</w:t>
      </w:r>
      <w:r w:rsidRPr="00AF250F">
        <w:t xml:space="preserve"> CC+CP</w:t>
      </w:r>
      <w:r w:rsidR="00265C05" w:rsidRPr="00AF250F">
        <w:t>.</w:t>
      </w:r>
      <w:r w:rsidRPr="00AF250F">
        <w:t xml:space="preserve"> </w:t>
      </w:r>
    </w:p>
    <w:p w14:paraId="015A56FE" w14:textId="3C337D60" w:rsidR="000F7F7C" w:rsidRPr="00AF250F" w:rsidRDefault="00232294" w:rsidP="00D47498">
      <w:pPr>
        <w:pStyle w:val="ListParagraph"/>
      </w:pPr>
      <w:r w:rsidRPr="00AF250F">
        <w:t>A</w:t>
      </w:r>
      <w:r w:rsidR="000F7F7C" w:rsidRPr="00AF250F">
        <w:t>nother observation from the output is pixelated</w:t>
      </w:r>
      <w:r w:rsidR="007151E1" w:rsidRPr="00AF250F">
        <w:t xml:space="preserve"> and Artifacts</w:t>
      </w:r>
      <w:r w:rsidR="000F7F7C" w:rsidRPr="00AF250F">
        <w:t xml:space="preserve"> because of vanishing gradient and gradient explosion</w:t>
      </w:r>
      <w:r w:rsidR="008B293A" w:rsidRPr="00AF250F">
        <w:t>.</w:t>
      </w:r>
    </w:p>
    <w:p w14:paraId="1E5DAA96" w14:textId="583C5300" w:rsidR="008B293A" w:rsidRPr="00AF250F" w:rsidRDefault="008B293A" w:rsidP="008B293A">
      <w:pPr>
        <w:ind w:left="360"/>
      </w:pPr>
      <w:r w:rsidRPr="00AF250F">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xml:space="preserve">. (in a </w:t>
      </w:r>
      <w:r w:rsidR="007C1883" w:rsidRPr="00AF250F">
        <w:t xml:space="preserve">result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Pr="00AF250F">
        <w:t>)</w:t>
      </w:r>
    </w:p>
    <w:tbl>
      <w:tblPr>
        <w:tblStyle w:val="TableGrid"/>
        <w:tblW w:w="9805" w:type="dxa"/>
        <w:tblLayout w:type="fixed"/>
        <w:tblLook w:val="04A0" w:firstRow="1" w:lastRow="0" w:firstColumn="1" w:lastColumn="0" w:noHBand="0" w:noVBand="1"/>
      </w:tblPr>
      <w:tblGrid>
        <w:gridCol w:w="445"/>
        <w:gridCol w:w="9360"/>
      </w:tblGrid>
      <w:tr w:rsidR="007142DD" w:rsidRPr="00AF250F" w14:paraId="63445BB2" w14:textId="77777777" w:rsidTr="00A84FB6">
        <w:trPr>
          <w:cantSplit/>
          <w:trHeight w:val="2888"/>
        </w:trPr>
        <w:tc>
          <w:tcPr>
            <w:tcW w:w="445" w:type="dxa"/>
            <w:textDirection w:val="btLr"/>
            <w:vAlign w:val="center"/>
          </w:tcPr>
          <w:p w14:paraId="43F3BE36" w14:textId="368F1C66" w:rsidR="007142DD" w:rsidRPr="00AF250F" w:rsidRDefault="007142DD" w:rsidP="007142DD">
            <w:pPr>
              <w:ind w:left="113" w:right="113"/>
              <w:jc w:val="center"/>
              <w:rPr>
                <w:rFonts w:asciiTheme="majorHAnsi" w:eastAsiaTheme="majorEastAsia" w:hAnsiTheme="majorHAnsi" w:cstheme="majorBidi"/>
                <w:b/>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A84FB6">
        <w:trPr>
          <w:cantSplit/>
          <w:trHeight w:val="3230"/>
        </w:trPr>
        <w:tc>
          <w:tcPr>
            <w:tcW w:w="445" w:type="dxa"/>
            <w:textDirection w:val="btLr"/>
            <w:vAlign w:val="center"/>
          </w:tcPr>
          <w:p w14:paraId="6069BB26" w14:textId="33ACE409" w:rsidR="007142DD" w:rsidRPr="00AF250F" w:rsidRDefault="00F733B6" w:rsidP="00F733B6">
            <w:pPr>
              <w:ind w:left="113" w:right="113"/>
              <w:jc w:val="center"/>
              <w:rPr>
                <w:rFonts w:asciiTheme="majorHAnsi" w:eastAsiaTheme="majorEastAsia" w:hAnsiTheme="majorHAnsi" w:cstheme="majorBidi"/>
                <w:b/>
                <w:i/>
                <w:iCs/>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rsidRPr="00AF250F" w14:paraId="659A9766" w14:textId="77777777" w:rsidTr="00A84FB6">
        <w:tc>
          <w:tcPr>
            <w:tcW w:w="9805" w:type="dxa"/>
            <w:gridSpan w:val="2"/>
          </w:tcPr>
          <w:p w14:paraId="1D4B76FB" w14:textId="161D0C5C" w:rsidR="00633C5F" w:rsidRPr="00AF250F" w:rsidRDefault="00633C5F" w:rsidP="00F733B6">
            <w:pPr>
              <w:jc w:val="center"/>
              <w:rPr>
                <w:rFonts w:eastAsiaTheme="majorEastAsia"/>
                <w:bCs/>
                <w:sz w:val="18"/>
                <w:szCs w:val="18"/>
              </w:rPr>
            </w:pPr>
            <w:r w:rsidRPr="00AF250F">
              <w:rPr>
                <w:rFonts w:eastAsiaTheme="majorEastAsia"/>
                <w:bCs/>
                <w:sz w:val="18"/>
                <w:szCs w:val="18"/>
              </w:rPr>
              <w:t xml:space="preserve">Top Discriminator network, and bottom Generator network, </w:t>
            </w:r>
          </w:p>
          <w:p w14:paraId="361BDA83" w14:textId="0ED1A432" w:rsidR="004F040D" w:rsidRPr="00AF250F" w:rsidRDefault="00633C5F" w:rsidP="00F22378">
            <w:pPr>
              <w:keepNext/>
              <w:jc w:val="center"/>
              <w:rPr>
                <w:sz w:val="18"/>
                <w:szCs w:val="18"/>
              </w:rPr>
            </w:pPr>
            <w:r w:rsidRPr="00AF250F">
              <w:rPr>
                <w:rFonts w:eastAsiaTheme="majorEastAsia"/>
                <w:bCs/>
                <w:sz w:val="18"/>
                <w:szCs w:val="18"/>
              </w:rPr>
              <w:t>Red:</w:t>
            </w:r>
            <w:r w:rsidRPr="00AF250F">
              <w:rPr>
                <w:sz w:val="18"/>
                <w:szCs w:val="18"/>
              </w:rPr>
              <w:t xml:space="preserve"> CC+CP+TD, Blue: CC+CP, Orange: CC </w:t>
            </w:r>
          </w:p>
        </w:tc>
      </w:tr>
    </w:tbl>
    <w:p w14:paraId="6EDEAACE" w14:textId="298CC215" w:rsidR="00E81976" w:rsidRPr="00AF250F" w:rsidRDefault="00F22378" w:rsidP="00F22378">
      <w:pPr>
        <w:pStyle w:val="Caption"/>
        <w:jc w:val="center"/>
        <w:rPr>
          <w:color w:val="auto"/>
          <w:sz w:val="24"/>
          <w:szCs w:val="24"/>
        </w:rPr>
      </w:pPr>
      <w:bookmarkStart w:id="296" w:name="_Toc51695489"/>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3</w:t>
      </w:r>
      <w:r w:rsidR="001F4AB6">
        <w:rPr>
          <w:color w:val="auto"/>
          <w:sz w:val="24"/>
          <w:szCs w:val="24"/>
        </w:rPr>
        <w:fldChar w:fldCharType="end"/>
      </w:r>
      <w:r w:rsidRPr="00AF250F">
        <w:rPr>
          <w:color w:val="auto"/>
          <w:sz w:val="24"/>
          <w:szCs w:val="24"/>
        </w:rPr>
        <w:t xml:space="preserve"> weight Vanishing problem on CC+CP+TD</w:t>
      </w:r>
      <w:bookmarkEnd w:id="296"/>
    </w:p>
    <w:tbl>
      <w:tblPr>
        <w:tblStyle w:val="TableGrid"/>
        <w:tblW w:w="9783" w:type="dxa"/>
        <w:tblLook w:val="04A0" w:firstRow="1" w:lastRow="0" w:firstColumn="1" w:lastColumn="0" w:noHBand="0" w:noVBand="1"/>
      </w:tblPr>
      <w:tblGrid>
        <w:gridCol w:w="648"/>
        <w:gridCol w:w="9135"/>
      </w:tblGrid>
      <w:tr w:rsidR="00C253D0" w:rsidRPr="00AF250F" w14:paraId="10E950AD" w14:textId="77777777" w:rsidTr="00FB5A4C">
        <w:trPr>
          <w:cantSplit/>
          <w:trHeight w:val="1889"/>
        </w:trPr>
        <w:tc>
          <w:tcPr>
            <w:tcW w:w="648" w:type="dxa"/>
            <w:textDirection w:val="btLr"/>
            <w:vAlign w:val="center"/>
          </w:tcPr>
          <w:p w14:paraId="21A62E06" w14:textId="0874339C" w:rsidR="00C253D0" w:rsidRPr="00FB5A4C" w:rsidRDefault="00365772" w:rsidP="00FB5A4C">
            <w:pPr>
              <w:ind w:right="113"/>
              <w:jc w:val="right"/>
            </w:pPr>
            <w:r w:rsidRPr="00FB5A4C">
              <w:t>Output result</w:t>
            </w:r>
          </w:p>
          <w:p w14:paraId="26FA35AC" w14:textId="34CD8F83" w:rsidR="00C253D0" w:rsidRPr="00FB5A4C" w:rsidRDefault="00C253D0" w:rsidP="00FB5A4C">
            <w:pPr>
              <w:jc w:val="right"/>
            </w:pPr>
          </w:p>
        </w:tc>
        <w:tc>
          <w:tcPr>
            <w:tcW w:w="9135" w:type="dxa"/>
          </w:tcPr>
          <w:p w14:paraId="67E9D6FB" w14:textId="6BBD84E9" w:rsidR="00C253D0" w:rsidRPr="00AF250F" w:rsidRDefault="00C253D0" w:rsidP="00781389">
            <w:pPr>
              <w:keepNext/>
              <w:jc w:val="center"/>
            </w:pPr>
            <w:r w:rsidRPr="00AF250F">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B5A4C" w:rsidRPr="00AF250F" w14:paraId="49FFB5F1" w14:textId="77777777" w:rsidTr="00FB5A4C">
        <w:trPr>
          <w:cantSplit/>
          <w:trHeight w:val="3629"/>
        </w:trPr>
        <w:tc>
          <w:tcPr>
            <w:tcW w:w="648" w:type="dxa"/>
            <w:tcBorders>
              <w:bottom w:val="single" w:sz="4" w:space="0" w:color="auto"/>
            </w:tcBorders>
            <w:textDirection w:val="btLr"/>
            <w:vAlign w:val="center"/>
          </w:tcPr>
          <w:p w14:paraId="02CA5F4D" w14:textId="55E8A4BC" w:rsidR="00FB5A4C" w:rsidRPr="00FB5A4C" w:rsidRDefault="00FB5A4C" w:rsidP="00FB5A4C">
            <w:pPr>
              <w:spacing w:line="259" w:lineRule="auto"/>
              <w:ind w:left="113" w:right="113"/>
              <w:jc w:val="center"/>
              <w:rPr>
                <w:rFonts w:eastAsiaTheme="majorEastAsia"/>
                <w:b/>
              </w:rPr>
            </w:pPr>
            <w:r w:rsidRPr="00FB5A4C">
              <w:rPr>
                <w:noProof/>
              </w:rPr>
              <w:lastRenderedPageBreak/>
              <w:t>Discriminator loss</w:t>
            </w:r>
          </w:p>
          <w:p w14:paraId="0E98A2F3" w14:textId="19A119E8" w:rsidR="00FB5A4C" w:rsidRPr="00FB5A4C" w:rsidRDefault="00FB5A4C" w:rsidP="00FB5A4C">
            <w:pPr>
              <w:ind w:right="113"/>
              <w:jc w:val="center"/>
            </w:pPr>
          </w:p>
        </w:tc>
        <w:tc>
          <w:tcPr>
            <w:tcW w:w="9135" w:type="dxa"/>
            <w:tcBorders>
              <w:bottom w:val="single" w:sz="4" w:space="0" w:color="auto"/>
            </w:tcBorders>
          </w:tcPr>
          <w:p w14:paraId="10AFF968" w14:textId="41D56B1F" w:rsidR="00FB5A4C" w:rsidRPr="00AF250F" w:rsidRDefault="00FB5A4C" w:rsidP="00781389">
            <w:pPr>
              <w:keepNext/>
              <w:jc w:val="center"/>
              <w:rPr>
                <w:noProof/>
              </w:rPr>
            </w:pPr>
            <w:r w:rsidRPr="00AF250F">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cstate="print">
                            <a:extLst>
                              <a:ext uri="{BEBA8EAE-BF5A-486C-A8C5-ECC9F3942E4B}">
                                <a14:imgProps xmlns:a14="http://schemas.microsoft.com/office/drawing/2010/main">
                                  <a14:imgLayer r:embed="rId70">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B5A4C" w:rsidRPr="00AF250F" w14:paraId="70A62A40" w14:textId="77777777" w:rsidTr="00FB5A4C">
        <w:trPr>
          <w:cantSplit/>
          <w:trHeight w:val="3455"/>
        </w:trPr>
        <w:tc>
          <w:tcPr>
            <w:tcW w:w="648" w:type="dxa"/>
            <w:textDirection w:val="btLr"/>
            <w:vAlign w:val="center"/>
          </w:tcPr>
          <w:p w14:paraId="07607DAD" w14:textId="5AF7553E" w:rsidR="00FB5A4C" w:rsidRPr="00FB5A4C" w:rsidRDefault="00FB5A4C" w:rsidP="00FB5A4C">
            <w:pPr>
              <w:spacing w:line="259" w:lineRule="auto"/>
              <w:ind w:left="113" w:right="113"/>
              <w:jc w:val="center"/>
              <w:rPr>
                <w:rFonts w:eastAsiaTheme="majorEastAsia"/>
                <w:b/>
              </w:rPr>
            </w:pPr>
            <w:r w:rsidRPr="00FB5A4C">
              <w:rPr>
                <w:noProof/>
              </w:rPr>
              <w:t>Generator loss</w:t>
            </w:r>
          </w:p>
          <w:p w14:paraId="3B828392" w14:textId="4456C1F1" w:rsidR="00FB5A4C" w:rsidRPr="00FB5A4C" w:rsidRDefault="00FB5A4C" w:rsidP="00FB5A4C">
            <w:pPr>
              <w:ind w:right="113"/>
              <w:jc w:val="center"/>
            </w:pPr>
          </w:p>
        </w:tc>
        <w:tc>
          <w:tcPr>
            <w:tcW w:w="9135" w:type="dxa"/>
          </w:tcPr>
          <w:p w14:paraId="18FE58ED" w14:textId="2F3C068D" w:rsidR="00FB5A4C" w:rsidRPr="00AF250F" w:rsidRDefault="00FB5A4C" w:rsidP="00781389">
            <w:pPr>
              <w:keepNext/>
              <w:jc w:val="center"/>
              <w:rPr>
                <w:noProof/>
              </w:rPr>
            </w:pPr>
            <w:r w:rsidRPr="00AF250F">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BEBA8EAE-BF5A-486C-A8C5-ECC9F3942E4B}">
                                <a14:imgProps xmlns:a14="http://schemas.microsoft.com/office/drawing/2010/main">
                                  <a14:imgLayer r:embed="rId72">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rsidRPr="00AF250F" w14:paraId="4E51B4E5" w14:textId="77777777" w:rsidTr="001F4AB6">
        <w:trPr>
          <w:cantSplit/>
          <w:trHeight w:val="341"/>
        </w:trPr>
        <w:tc>
          <w:tcPr>
            <w:tcW w:w="9783" w:type="dxa"/>
            <w:gridSpan w:val="2"/>
            <w:vAlign w:val="center"/>
          </w:tcPr>
          <w:p w14:paraId="0E4F67F0" w14:textId="77777777" w:rsidR="001F4AB6" w:rsidRDefault="00F02536" w:rsidP="001F4AB6">
            <w:pPr>
              <w:keepNext/>
              <w:jc w:val="center"/>
              <w:rPr>
                <w:noProof/>
              </w:rPr>
            </w:pPr>
            <w:r w:rsidRPr="00FB5A4C">
              <w:rPr>
                <w:noProof/>
              </w:rPr>
              <w:t>Number of examples</w:t>
            </w:r>
            <w:r w:rsidR="00BD41C2" w:rsidRPr="00FB5A4C">
              <w:rPr>
                <w:noProof/>
              </w:rPr>
              <w:t xml:space="preserve"> (top) </w:t>
            </w:r>
            <w:r w:rsidR="001F4AB6">
              <w:rPr>
                <w:noProof/>
              </w:rPr>
              <w:t xml:space="preserve">Output smaple (middle) </w:t>
            </w:r>
            <w:r w:rsidR="00BD41C2" w:rsidRPr="00FB5A4C">
              <w:rPr>
                <w:noProof/>
              </w:rPr>
              <w:t>Generator</w:t>
            </w:r>
            <w:r w:rsidR="001F4AB6">
              <w:rPr>
                <w:noProof/>
              </w:rPr>
              <w:t xml:space="preserve"> loss</w:t>
            </w:r>
            <w:r w:rsidR="00BD41C2" w:rsidRPr="00FB5A4C">
              <w:rPr>
                <w:noProof/>
              </w:rPr>
              <w:t xml:space="preserve">, </w:t>
            </w:r>
          </w:p>
          <w:p w14:paraId="56A68BE5" w14:textId="346B2AA2" w:rsidR="00F02536" w:rsidRPr="00FB5A4C" w:rsidRDefault="00BD41C2" w:rsidP="001F4AB6">
            <w:pPr>
              <w:keepNext/>
              <w:jc w:val="center"/>
              <w:rPr>
                <w:noProof/>
              </w:rPr>
            </w:pPr>
            <w:r w:rsidRPr="00FB5A4C">
              <w:rPr>
                <w:noProof/>
              </w:rPr>
              <w:t>and (Bottom) Discriminator</w:t>
            </w:r>
            <w:r w:rsidR="001F4AB6">
              <w:rPr>
                <w:noProof/>
              </w:rPr>
              <w:t xml:space="preserve"> loss</w:t>
            </w:r>
          </w:p>
        </w:tc>
      </w:tr>
    </w:tbl>
    <w:p w14:paraId="089A2D03" w14:textId="54B94EF8" w:rsidR="005B675D" w:rsidRDefault="00781389" w:rsidP="005B675D">
      <w:pPr>
        <w:pStyle w:val="Caption"/>
        <w:jc w:val="center"/>
        <w:rPr>
          <w:color w:val="auto"/>
          <w:sz w:val="24"/>
          <w:szCs w:val="24"/>
        </w:rPr>
      </w:pPr>
      <w:bookmarkStart w:id="297" w:name="_Toc51695490"/>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4</w:t>
      </w:r>
      <w:r w:rsidR="001F4AB6">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7"/>
    </w:p>
    <w:p w14:paraId="2FDC102D" w14:textId="3E0CB575" w:rsidR="00611134" w:rsidRPr="00AF250F" w:rsidRDefault="00611134" w:rsidP="00836C21">
      <w:pPr>
        <w:pStyle w:val="Heading3"/>
        <w:numPr>
          <w:ilvl w:val="2"/>
          <w:numId w:val="43"/>
        </w:numPr>
      </w:pPr>
      <w:bookmarkStart w:id="298" w:name="_Toc51695582"/>
      <w:r w:rsidRPr="00AF250F">
        <w:t>Sunset to Day</w:t>
      </w:r>
      <w:bookmarkEnd w:id="298"/>
    </w:p>
    <w:p w14:paraId="72F61C9B" w14:textId="2A3F648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ly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rsidRPr="00AF250F" w14:paraId="6644087E" w14:textId="77777777" w:rsidTr="00FA2737">
        <w:trPr>
          <w:cantSplit/>
          <w:trHeight w:val="1216"/>
        </w:trPr>
        <w:tc>
          <w:tcPr>
            <w:tcW w:w="306" w:type="pct"/>
            <w:vMerge w:val="restart"/>
            <w:textDirection w:val="btLr"/>
            <w:vAlign w:val="center"/>
          </w:tcPr>
          <w:p w14:paraId="61C01794" w14:textId="1C8B6627" w:rsidR="00FA2737" w:rsidRPr="00AF250F" w:rsidRDefault="00CB7DA6" w:rsidP="000112BB">
            <w:pPr>
              <w:ind w:left="113" w:right="113"/>
              <w:jc w:val="center"/>
              <w:rPr>
                <w:sz w:val="20"/>
                <w:szCs w:val="20"/>
              </w:rPr>
            </w:pPr>
            <w:r w:rsidRPr="00AF250F">
              <w:rPr>
                <w:sz w:val="20"/>
                <w:szCs w:val="20"/>
              </w:rPr>
              <w:t>Day to Sunset</w:t>
            </w:r>
          </w:p>
        </w:tc>
        <w:tc>
          <w:tcPr>
            <w:tcW w:w="306" w:type="pct"/>
            <w:textDirection w:val="btLr"/>
          </w:tcPr>
          <w:p w14:paraId="31B09440" w14:textId="5CE70632" w:rsidR="00FA2737" w:rsidRPr="00AF250F" w:rsidRDefault="00FA2737" w:rsidP="00FA2737">
            <w:pPr>
              <w:ind w:left="113" w:right="113"/>
              <w:rPr>
                <w:noProof/>
              </w:rPr>
            </w:pPr>
            <w:r w:rsidRPr="00AF250F">
              <w:rPr>
                <w:sz w:val="20"/>
                <w:szCs w:val="20"/>
              </w:rPr>
              <w:t>input</w:t>
            </w:r>
          </w:p>
        </w:tc>
        <w:tc>
          <w:tcPr>
            <w:tcW w:w="4387" w:type="pct"/>
            <w:vMerge w:val="restart"/>
            <w:textDirection w:val="tbRl"/>
          </w:tcPr>
          <w:p w14:paraId="215573B1" w14:textId="156E91CE" w:rsidR="00FA2737" w:rsidRPr="00AF250F" w:rsidRDefault="002B46CA" w:rsidP="00FA2737">
            <w:pPr>
              <w:ind w:left="113" w:right="113"/>
            </w:pPr>
            <w:r w:rsidRPr="00AF250F">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rsidRPr="00AF250F" w14:paraId="41D5FC5F" w14:textId="77777777" w:rsidTr="00FA2737">
        <w:trPr>
          <w:cantSplit/>
          <w:trHeight w:val="1216"/>
        </w:trPr>
        <w:tc>
          <w:tcPr>
            <w:tcW w:w="306" w:type="pct"/>
            <w:vMerge/>
            <w:textDirection w:val="btLr"/>
            <w:vAlign w:val="center"/>
          </w:tcPr>
          <w:p w14:paraId="5B06B6A5" w14:textId="5A99412F" w:rsidR="00FA2737" w:rsidRPr="00AF250F" w:rsidRDefault="00FA2737" w:rsidP="000112BB">
            <w:pPr>
              <w:jc w:val="center"/>
              <w:rPr>
                <w:sz w:val="20"/>
                <w:szCs w:val="20"/>
              </w:rPr>
            </w:pPr>
          </w:p>
        </w:tc>
        <w:tc>
          <w:tcPr>
            <w:tcW w:w="306" w:type="pct"/>
            <w:textDirection w:val="btLr"/>
          </w:tcPr>
          <w:p w14:paraId="103C6F31" w14:textId="53A4DA44" w:rsidR="00FA2737" w:rsidRPr="00AF250F" w:rsidRDefault="00FA2737" w:rsidP="00FA2737">
            <w:pPr>
              <w:ind w:left="113" w:right="113"/>
            </w:pPr>
            <w:r w:rsidRPr="00AF250F">
              <w:rPr>
                <w:sz w:val="20"/>
                <w:szCs w:val="20"/>
              </w:rPr>
              <w:t>CC</w:t>
            </w:r>
          </w:p>
        </w:tc>
        <w:tc>
          <w:tcPr>
            <w:tcW w:w="4387" w:type="pct"/>
            <w:vMerge/>
            <w:textDirection w:val="tbRl"/>
          </w:tcPr>
          <w:p w14:paraId="2B99AEDC" w14:textId="5E341CA9" w:rsidR="00FA2737" w:rsidRPr="00AF250F" w:rsidRDefault="00FA2737" w:rsidP="00FA2737">
            <w:pPr>
              <w:ind w:left="113" w:right="113"/>
            </w:pPr>
          </w:p>
        </w:tc>
      </w:tr>
      <w:tr w:rsidR="00FA2737" w:rsidRPr="00AF250F" w14:paraId="69D51B96" w14:textId="77777777" w:rsidTr="00FA2737">
        <w:trPr>
          <w:cantSplit/>
          <w:trHeight w:val="1216"/>
        </w:trPr>
        <w:tc>
          <w:tcPr>
            <w:tcW w:w="306" w:type="pct"/>
            <w:vMerge/>
            <w:textDirection w:val="btLr"/>
            <w:vAlign w:val="center"/>
          </w:tcPr>
          <w:p w14:paraId="493FA92B" w14:textId="44669E63" w:rsidR="00FA2737" w:rsidRPr="00AF250F" w:rsidRDefault="00FA2737" w:rsidP="000112BB">
            <w:pPr>
              <w:jc w:val="center"/>
              <w:rPr>
                <w:sz w:val="20"/>
                <w:szCs w:val="20"/>
              </w:rPr>
            </w:pPr>
          </w:p>
        </w:tc>
        <w:tc>
          <w:tcPr>
            <w:tcW w:w="306" w:type="pct"/>
            <w:textDirection w:val="btLr"/>
          </w:tcPr>
          <w:p w14:paraId="19731AF3" w14:textId="01C1202C" w:rsidR="00FA2737" w:rsidRPr="00AF250F" w:rsidRDefault="00FA2737" w:rsidP="00FA2737">
            <w:pPr>
              <w:ind w:left="113" w:right="113"/>
            </w:pPr>
            <w:r w:rsidRPr="00AF250F">
              <w:rPr>
                <w:sz w:val="20"/>
                <w:szCs w:val="20"/>
              </w:rPr>
              <w:t>CC+CP</w:t>
            </w:r>
          </w:p>
        </w:tc>
        <w:tc>
          <w:tcPr>
            <w:tcW w:w="4387" w:type="pct"/>
            <w:vMerge/>
          </w:tcPr>
          <w:p w14:paraId="2A49BC9A" w14:textId="79825E93" w:rsidR="00FA2737" w:rsidRPr="00AF250F" w:rsidRDefault="00FA2737" w:rsidP="000112BB"/>
        </w:tc>
      </w:tr>
      <w:tr w:rsidR="00FA2737" w:rsidRPr="00AF250F" w14:paraId="580522CF" w14:textId="77777777" w:rsidTr="00FA2737">
        <w:trPr>
          <w:cantSplit/>
          <w:trHeight w:val="1216"/>
        </w:trPr>
        <w:tc>
          <w:tcPr>
            <w:tcW w:w="306" w:type="pct"/>
            <w:vMerge/>
            <w:textDirection w:val="btLr"/>
            <w:vAlign w:val="center"/>
          </w:tcPr>
          <w:p w14:paraId="2F9039D0" w14:textId="2FD70E8A" w:rsidR="00FA2737" w:rsidRPr="00AF250F" w:rsidRDefault="00FA2737" w:rsidP="000112BB">
            <w:pPr>
              <w:jc w:val="center"/>
              <w:rPr>
                <w:sz w:val="20"/>
                <w:szCs w:val="20"/>
              </w:rPr>
            </w:pPr>
          </w:p>
        </w:tc>
        <w:tc>
          <w:tcPr>
            <w:tcW w:w="306" w:type="pct"/>
            <w:textDirection w:val="btLr"/>
          </w:tcPr>
          <w:p w14:paraId="251C8B8B" w14:textId="046CFB23" w:rsidR="00FA2737" w:rsidRPr="00AF250F" w:rsidRDefault="00FA2737" w:rsidP="00FA2737">
            <w:pPr>
              <w:ind w:left="113" w:right="113"/>
            </w:pPr>
            <w:r w:rsidRPr="00AF250F">
              <w:rPr>
                <w:sz w:val="20"/>
                <w:szCs w:val="20"/>
              </w:rPr>
              <w:t>CC+TD</w:t>
            </w:r>
          </w:p>
        </w:tc>
        <w:tc>
          <w:tcPr>
            <w:tcW w:w="4387" w:type="pct"/>
            <w:vMerge/>
          </w:tcPr>
          <w:p w14:paraId="4B069EC1" w14:textId="6FDDA554" w:rsidR="00FA2737" w:rsidRPr="00AF250F" w:rsidRDefault="00FA2737" w:rsidP="003C06FF">
            <w:pPr>
              <w:keepNext/>
            </w:pPr>
          </w:p>
        </w:tc>
      </w:tr>
    </w:tbl>
    <w:p w14:paraId="7FF64146" w14:textId="6515D93D" w:rsidR="000112BB" w:rsidRPr="00AF250F" w:rsidRDefault="003C06FF" w:rsidP="003C06FF">
      <w:pPr>
        <w:pStyle w:val="Caption"/>
        <w:jc w:val="center"/>
        <w:rPr>
          <w:color w:val="auto"/>
          <w:sz w:val="24"/>
          <w:szCs w:val="24"/>
        </w:rPr>
      </w:pPr>
      <w:bookmarkStart w:id="299" w:name="_Toc51695491"/>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5</w:t>
      </w:r>
      <w:r w:rsidR="001F4AB6">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9"/>
    </w:p>
    <w:p w14:paraId="29DA3DD8" w14:textId="4627A46A"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65682A" w:rsidRPr="00AF250F">
        <w:rPr>
          <w:color w:val="FF0000"/>
        </w:rPr>
        <w:t>8</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rsidRPr="00AF250F" w14:paraId="5334C4AD" w14:textId="77777777" w:rsidTr="003C06FF">
        <w:trPr>
          <w:cantSplit/>
          <w:trHeight w:val="1216"/>
        </w:trPr>
        <w:tc>
          <w:tcPr>
            <w:tcW w:w="297" w:type="pct"/>
            <w:vMerge w:val="restart"/>
            <w:textDirection w:val="btLr"/>
            <w:vAlign w:val="center"/>
          </w:tcPr>
          <w:p w14:paraId="50174F50" w14:textId="77777777" w:rsidR="003C06FF" w:rsidRPr="00AF250F" w:rsidRDefault="003C06FF" w:rsidP="0022564E">
            <w:pPr>
              <w:ind w:left="113" w:right="113"/>
              <w:jc w:val="center"/>
              <w:rPr>
                <w:sz w:val="20"/>
                <w:szCs w:val="20"/>
              </w:rPr>
            </w:pPr>
            <w:r w:rsidRPr="00AF250F">
              <w:rPr>
                <w:sz w:val="20"/>
                <w:szCs w:val="20"/>
              </w:rPr>
              <w:t>Sunset to Day</w:t>
            </w:r>
          </w:p>
        </w:tc>
        <w:tc>
          <w:tcPr>
            <w:tcW w:w="297" w:type="pct"/>
            <w:textDirection w:val="btLr"/>
            <w:vAlign w:val="center"/>
          </w:tcPr>
          <w:p w14:paraId="294A8003" w14:textId="77777777" w:rsidR="003C06FF" w:rsidRPr="00AF250F" w:rsidRDefault="003C06FF" w:rsidP="0022564E">
            <w:pPr>
              <w:ind w:left="113" w:right="113"/>
              <w:jc w:val="center"/>
              <w:rPr>
                <w:noProof/>
              </w:rPr>
            </w:pPr>
            <w:r w:rsidRPr="00AF250F">
              <w:rPr>
                <w:sz w:val="20"/>
                <w:szCs w:val="20"/>
              </w:rPr>
              <w:t>input</w:t>
            </w:r>
          </w:p>
        </w:tc>
        <w:tc>
          <w:tcPr>
            <w:tcW w:w="4407" w:type="pct"/>
            <w:vMerge w:val="restart"/>
            <w:textDirection w:val="tbRl"/>
          </w:tcPr>
          <w:p w14:paraId="2A1DC5AA" w14:textId="77777777" w:rsidR="003C06FF" w:rsidRPr="00AF250F" w:rsidRDefault="003C06FF" w:rsidP="0022564E">
            <w:pPr>
              <w:ind w:left="113" w:right="113"/>
            </w:pPr>
            <w:r w:rsidRPr="00AF250F">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rsidRPr="00AF250F" w14:paraId="06761B6B" w14:textId="77777777" w:rsidTr="003C06FF">
        <w:trPr>
          <w:cantSplit/>
          <w:trHeight w:val="1216"/>
        </w:trPr>
        <w:tc>
          <w:tcPr>
            <w:tcW w:w="297" w:type="pct"/>
            <w:vMerge/>
            <w:textDirection w:val="btLr"/>
            <w:vAlign w:val="center"/>
          </w:tcPr>
          <w:p w14:paraId="2A6A0A59" w14:textId="77777777" w:rsidR="003C06FF" w:rsidRPr="00AF250F" w:rsidRDefault="003C06FF" w:rsidP="0022564E">
            <w:pPr>
              <w:jc w:val="center"/>
              <w:rPr>
                <w:sz w:val="20"/>
                <w:szCs w:val="20"/>
              </w:rPr>
            </w:pPr>
          </w:p>
        </w:tc>
        <w:tc>
          <w:tcPr>
            <w:tcW w:w="297" w:type="pct"/>
            <w:textDirection w:val="btLr"/>
            <w:vAlign w:val="center"/>
          </w:tcPr>
          <w:p w14:paraId="411BC895" w14:textId="77777777" w:rsidR="003C06FF" w:rsidRPr="00AF250F" w:rsidRDefault="003C06FF" w:rsidP="0022564E">
            <w:pPr>
              <w:ind w:left="113" w:right="113"/>
              <w:jc w:val="center"/>
            </w:pPr>
            <w:r w:rsidRPr="00AF250F">
              <w:rPr>
                <w:sz w:val="20"/>
                <w:szCs w:val="20"/>
              </w:rPr>
              <w:t>CC</w:t>
            </w:r>
          </w:p>
        </w:tc>
        <w:tc>
          <w:tcPr>
            <w:tcW w:w="4407" w:type="pct"/>
            <w:vMerge/>
            <w:textDirection w:val="tbRl"/>
          </w:tcPr>
          <w:p w14:paraId="61EAC435" w14:textId="77777777" w:rsidR="003C06FF" w:rsidRPr="00AF250F" w:rsidRDefault="003C06FF" w:rsidP="0022564E">
            <w:pPr>
              <w:ind w:left="113" w:right="113"/>
            </w:pPr>
          </w:p>
        </w:tc>
      </w:tr>
      <w:tr w:rsidR="003C06FF" w:rsidRPr="00AF250F" w14:paraId="58CD1AA4" w14:textId="77777777" w:rsidTr="003C06FF">
        <w:trPr>
          <w:cantSplit/>
          <w:trHeight w:val="1216"/>
        </w:trPr>
        <w:tc>
          <w:tcPr>
            <w:tcW w:w="297" w:type="pct"/>
            <w:vMerge/>
            <w:textDirection w:val="btLr"/>
            <w:vAlign w:val="center"/>
          </w:tcPr>
          <w:p w14:paraId="7C069C81" w14:textId="77777777" w:rsidR="003C06FF" w:rsidRPr="00AF250F" w:rsidRDefault="003C06FF" w:rsidP="0022564E">
            <w:pPr>
              <w:jc w:val="center"/>
              <w:rPr>
                <w:sz w:val="20"/>
                <w:szCs w:val="20"/>
              </w:rPr>
            </w:pPr>
          </w:p>
        </w:tc>
        <w:tc>
          <w:tcPr>
            <w:tcW w:w="297" w:type="pct"/>
            <w:textDirection w:val="btLr"/>
            <w:vAlign w:val="center"/>
          </w:tcPr>
          <w:p w14:paraId="24AEE964" w14:textId="77777777" w:rsidR="003C06FF" w:rsidRPr="00AF250F" w:rsidRDefault="003C06FF" w:rsidP="0022564E">
            <w:pPr>
              <w:ind w:left="113" w:right="113"/>
              <w:jc w:val="center"/>
            </w:pPr>
            <w:r w:rsidRPr="00AF250F">
              <w:rPr>
                <w:sz w:val="20"/>
                <w:szCs w:val="20"/>
              </w:rPr>
              <w:t>CC+CP</w:t>
            </w:r>
          </w:p>
        </w:tc>
        <w:tc>
          <w:tcPr>
            <w:tcW w:w="4407" w:type="pct"/>
            <w:vMerge/>
          </w:tcPr>
          <w:p w14:paraId="653C63CA" w14:textId="77777777" w:rsidR="003C06FF" w:rsidRPr="00AF250F" w:rsidRDefault="003C06FF" w:rsidP="0022564E"/>
        </w:tc>
      </w:tr>
      <w:tr w:rsidR="003C06FF" w:rsidRPr="00AF250F" w14:paraId="66660500" w14:textId="77777777" w:rsidTr="003C06FF">
        <w:trPr>
          <w:cantSplit/>
          <w:trHeight w:val="1216"/>
        </w:trPr>
        <w:tc>
          <w:tcPr>
            <w:tcW w:w="297" w:type="pct"/>
            <w:vMerge/>
            <w:textDirection w:val="btLr"/>
            <w:vAlign w:val="center"/>
          </w:tcPr>
          <w:p w14:paraId="4F83F2BF" w14:textId="77777777" w:rsidR="003C06FF" w:rsidRPr="00AF250F" w:rsidRDefault="003C06FF" w:rsidP="0022564E">
            <w:pPr>
              <w:jc w:val="center"/>
              <w:rPr>
                <w:sz w:val="20"/>
                <w:szCs w:val="20"/>
              </w:rPr>
            </w:pPr>
          </w:p>
        </w:tc>
        <w:tc>
          <w:tcPr>
            <w:tcW w:w="297" w:type="pct"/>
            <w:textDirection w:val="btLr"/>
            <w:vAlign w:val="center"/>
          </w:tcPr>
          <w:p w14:paraId="14047C2E" w14:textId="77777777" w:rsidR="003C06FF" w:rsidRPr="00AF250F" w:rsidRDefault="003C06FF" w:rsidP="0022564E">
            <w:pPr>
              <w:ind w:left="113" w:right="113"/>
              <w:jc w:val="center"/>
            </w:pPr>
            <w:r w:rsidRPr="00AF250F">
              <w:rPr>
                <w:sz w:val="20"/>
                <w:szCs w:val="20"/>
              </w:rPr>
              <w:t>CC+TD</w:t>
            </w:r>
          </w:p>
        </w:tc>
        <w:tc>
          <w:tcPr>
            <w:tcW w:w="4407" w:type="pct"/>
            <w:vMerge/>
          </w:tcPr>
          <w:p w14:paraId="0B1CAEAE" w14:textId="77777777" w:rsidR="003C06FF" w:rsidRPr="00AF250F" w:rsidRDefault="003C06FF" w:rsidP="003C06FF">
            <w:pPr>
              <w:keepNext/>
            </w:pPr>
          </w:p>
        </w:tc>
      </w:tr>
    </w:tbl>
    <w:p w14:paraId="78D64B65" w14:textId="0B31B153" w:rsidR="003C06FF" w:rsidRPr="00AF250F" w:rsidRDefault="003C06FF" w:rsidP="003C06FF">
      <w:pPr>
        <w:pStyle w:val="Caption"/>
        <w:jc w:val="center"/>
        <w:rPr>
          <w:color w:val="auto"/>
          <w:sz w:val="24"/>
          <w:szCs w:val="24"/>
        </w:rPr>
      </w:pPr>
      <w:bookmarkStart w:id="300" w:name="_Toc51695492"/>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6</w:t>
      </w:r>
      <w:r w:rsidR="001F4AB6">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0"/>
    </w:p>
    <w:p w14:paraId="3B8D5B07" w14:textId="64E25187" w:rsidR="00015C8A" w:rsidRPr="00AF250F" w:rsidRDefault="00015C8A" w:rsidP="00015C8A">
      <w:pPr>
        <w:pStyle w:val="Caption"/>
        <w:keepNext/>
        <w:jc w:val="left"/>
        <w:rPr>
          <w:color w:val="auto"/>
          <w:sz w:val="24"/>
          <w:szCs w:val="24"/>
        </w:rPr>
      </w:pPr>
      <w:bookmarkStart w:id="301" w:name="_Toc5169550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F27821">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1"/>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3C06FF" w:rsidRPr="00AF250F" w14:paraId="4AC5E603" w14:textId="77777777" w:rsidTr="00015C8A">
        <w:tc>
          <w:tcPr>
            <w:tcW w:w="984"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6"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8F563F">
        <w:tc>
          <w:tcPr>
            <w:tcW w:w="984"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9"/>
            </w:r>
          </w:p>
        </w:tc>
      </w:tr>
      <w:tr w:rsidR="003C06FF" w:rsidRPr="00AF250F" w14:paraId="7860E71B" w14:textId="77777777" w:rsidTr="003B0F25">
        <w:tc>
          <w:tcPr>
            <w:tcW w:w="984"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7" w:type="pct"/>
            <w:gridSpan w:val="2"/>
            <w:vMerge/>
            <w:tcBorders>
              <w:bottom w:val="single" w:sz="4" w:space="0" w:color="auto"/>
            </w:tcBorders>
          </w:tcPr>
          <w:p w14:paraId="10DC8ED9" w14:textId="77777777" w:rsidR="003C06FF" w:rsidRPr="00AF250F" w:rsidRDefault="003C06FF" w:rsidP="0022564E">
            <w:pPr>
              <w:jc w:val="center"/>
            </w:pPr>
          </w:p>
        </w:tc>
      </w:tr>
      <w:tr w:rsidR="003C06FF" w:rsidRPr="00AF250F" w14:paraId="6267A874" w14:textId="77777777" w:rsidTr="003B0F25">
        <w:tc>
          <w:tcPr>
            <w:tcW w:w="984" w:type="pct"/>
            <w:tcBorders>
              <w:top w:val="single" w:sz="4" w:space="0" w:color="auto"/>
            </w:tcBorders>
            <w:vAlign w:val="center"/>
          </w:tcPr>
          <w:p w14:paraId="388EF391" w14:textId="77777777" w:rsidR="003C06FF" w:rsidRPr="00AF250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AF250F" w:rsidRDefault="003C06FF" w:rsidP="0022564E">
            <w:pPr>
              <w:jc w:val="center"/>
              <w:rPr>
                <w:rFonts w:ascii="Cambria Math" w:hAnsi="Cambria Math"/>
              </w:rPr>
            </w:pPr>
            <w:r w:rsidRPr="00AF250F">
              <w:rPr>
                <w:rFonts w:ascii="Cambria Math" w:hAnsi="Cambria Math"/>
              </w:rPr>
              <w:t>Domain A</w:t>
            </w:r>
          </w:p>
        </w:tc>
        <w:tc>
          <w:tcPr>
            <w:tcW w:w="1005" w:type="pct"/>
            <w:tcBorders>
              <w:top w:val="single" w:sz="4" w:space="0" w:color="auto"/>
              <w:bottom w:val="single" w:sz="4" w:space="0" w:color="auto"/>
            </w:tcBorders>
            <w:vAlign w:val="center"/>
          </w:tcPr>
          <w:p w14:paraId="540A8E21" w14:textId="77777777" w:rsidR="003C06FF" w:rsidRPr="00AF250F" w:rsidRDefault="003C06FF" w:rsidP="0022564E">
            <w:pPr>
              <w:jc w:val="center"/>
              <w:rPr>
                <w:rFonts w:ascii="Cambria Math" w:hAnsi="Cambria Math"/>
              </w:rPr>
            </w:pPr>
            <w:r w:rsidRPr="00AF250F">
              <w:rPr>
                <w:rFonts w:ascii="Cambria Math" w:hAnsi="Cambria Math"/>
              </w:rPr>
              <w:t>Domain B</w:t>
            </w:r>
          </w:p>
        </w:tc>
        <w:tc>
          <w:tcPr>
            <w:tcW w:w="1004" w:type="pct"/>
            <w:tcBorders>
              <w:top w:val="single" w:sz="4" w:space="0" w:color="auto"/>
              <w:bottom w:val="single" w:sz="4" w:space="0" w:color="auto"/>
            </w:tcBorders>
            <w:vAlign w:val="center"/>
          </w:tcPr>
          <w:p w14:paraId="33FB6739" w14:textId="77777777" w:rsidR="003C06FF" w:rsidRPr="00AF250F" w:rsidRDefault="003C06FF" w:rsidP="0022564E">
            <w:pPr>
              <w:jc w:val="center"/>
            </w:pPr>
            <w:r w:rsidRPr="00AF250F">
              <w:rPr>
                <w:rFonts w:ascii="Cambria Math" w:hAnsi="Cambria Math"/>
              </w:rPr>
              <w:t>Domain A</w:t>
            </w:r>
          </w:p>
        </w:tc>
        <w:tc>
          <w:tcPr>
            <w:tcW w:w="1003" w:type="pct"/>
            <w:tcBorders>
              <w:top w:val="single" w:sz="4" w:space="0" w:color="auto"/>
              <w:bottom w:val="single" w:sz="4" w:space="0" w:color="auto"/>
            </w:tcBorders>
            <w:vAlign w:val="center"/>
          </w:tcPr>
          <w:p w14:paraId="4EB3CA60" w14:textId="77777777" w:rsidR="003C06FF" w:rsidRPr="00AF250F" w:rsidRDefault="003C06FF" w:rsidP="0022564E">
            <w:pPr>
              <w:jc w:val="center"/>
            </w:pPr>
            <w:r w:rsidRPr="00AF250F">
              <w:rPr>
                <w:rFonts w:ascii="Cambria Math" w:hAnsi="Cambria Math"/>
              </w:rPr>
              <w:t>Domain B</w:t>
            </w:r>
          </w:p>
        </w:tc>
      </w:tr>
      <w:tr w:rsidR="000A4059" w:rsidRPr="00AF250F" w14:paraId="4282CC32" w14:textId="77777777" w:rsidTr="003B0F25">
        <w:tc>
          <w:tcPr>
            <w:tcW w:w="984" w:type="pct"/>
            <w:vAlign w:val="center"/>
          </w:tcPr>
          <w:p w14:paraId="3DB65357" w14:textId="77777777" w:rsidR="000A4059" w:rsidRPr="00AF250F" w:rsidRDefault="000A4059" w:rsidP="000A4059">
            <w:pPr>
              <w:jc w:val="left"/>
            </w:pPr>
            <w:r w:rsidRPr="00AF250F">
              <w:t>CC</w:t>
            </w:r>
          </w:p>
        </w:tc>
        <w:tc>
          <w:tcPr>
            <w:tcW w:w="1004" w:type="pct"/>
            <w:tcBorders>
              <w:top w:val="single" w:sz="4" w:space="0" w:color="auto"/>
            </w:tcBorders>
            <w:vAlign w:val="center"/>
          </w:tcPr>
          <w:p w14:paraId="16A80B59" w14:textId="77777777" w:rsidR="000A4059" w:rsidRPr="00AF250F" w:rsidRDefault="000A4059" w:rsidP="000A4059">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0A4059" w:rsidRPr="00AF250F" w:rsidRDefault="000A4059" w:rsidP="000A4059">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C480955" w:rsidR="000A4059" w:rsidRPr="00AF250F" w:rsidRDefault="000A4059" w:rsidP="000A4059">
            <w:pPr>
              <w:jc w:val="center"/>
              <w:rPr>
                <w:rFonts w:ascii="Cambria Math" w:hAnsi="Cambria Math"/>
              </w:rPr>
            </w:pPr>
            <w:r w:rsidRPr="00AF250F">
              <w:rPr>
                <w:rFonts w:ascii="Cambria Math" w:hAnsi="Cambria Math"/>
              </w:rPr>
              <w:t>3.34%</w:t>
            </w:r>
          </w:p>
        </w:tc>
        <w:tc>
          <w:tcPr>
            <w:tcW w:w="1003" w:type="pct"/>
            <w:tcBorders>
              <w:top w:val="single" w:sz="4" w:space="0" w:color="auto"/>
            </w:tcBorders>
            <w:vAlign w:val="center"/>
          </w:tcPr>
          <w:p w14:paraId="2B284243" w14:textId="79AF032E" w:rsidR="000A4059" w:rsidRPr="00AF250F" w:rsidRDefault="000A4059" w:rsidP="000A4059">
            <w:pPr>
              <w:jc w:val="center"/>
              <w:rPr>
                <w:rFonts w:ascii="Cambria Math" w:hAnsi="Cambria Math"/>
              </w:rPr>
            </w:pPr>
            <w:r w:rsidRPr="00AF250F">
              <w:rPr>
                <w:rFonts w:ascii="Cambria Math" w:hAnsi="Cambria Math"/>
              </w:rPr>
              <w:t>0%</w:t>
            </w:r>
          </w:p>
        </w:tc>
      </w:tr>
      <w:tr w:rsidR="000A4059" w:rsidRPr="00AF250F" w14:paraId="3191F5AB" w14:textId="77777777" w:rsidTr="003B0F25">
        <w:tc>
          <w:tcPr>
            <w:tcW w:w="984" w:type="pct"/>
            <w:vAlign w:val="center"/>
          </w:tcPr>
          <w:p w14:paraId="2EE07B6C" w14:textId="77777777" w:rsidR="000A4059" w:rsidRPr="00AF250F" w:rsidRDefault="000A4059" w:rsidP="000A4059">
            <w:pPr>
              <w:jc w:val="left"/>
            </w:pPr>
            <w:r w:rsidRPr="00AF250F">
              <w:t>CC + CP</w:t>
            </w:r>
          </w:p>
        </w:tc>
        <w:tc>
          <w:tcPr>
            <w:tcW w:w="1004" w:type="pct"/>
            <w:vAlign w:val="center"/>
          </w:tcPr>
          <w:p w14:paraId="74EBAF3B" w14:textId="77777777" w:rsidR="000A4059" w:rsidRPr="00AF250F" w:rsidRDefault="000A4059" w:rsidP="000A4059">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0A4059" w:rsidRPr="00AF250F" w:rsidRDefault="000A4059" w:rsidP="000A4059">
            <w:pPr>
              <w:jc w:val="center"/>
              <w:rPr>
                <w:rFonts w:ascii="Cambria Math" w:hAnsi="Cambria Math"/>
              </w:rPr>
            </w:pPr>
            <w:r w:rsidRPr="00AF250F">
              <w:rPr>
                <w:rFonts w:ascii="Cambria Math" w:hAnsi="Cambria Math"/>
                <w:b/>
                <w:bCs/>
              </w:rPr>
              <w:t>3.64±0.26</w:t>
            </w:r>
          </w:p>
        </w:tc>
        <w:tc>
          <w:tcPr>
            <w:tcW w:w="1004" w:type="pct"/>
            <w:vAlign w:val="center"/>
          </w:tcPr>
          <w:p w14:paraId="0A864BB2" w14:textId="6806A625" w:rsidR="000A4059" w:rsidRPr="00AF250F" w:rsidRDefault="000A4059" w:rsidP="000A4059">
            <w:pPr>
              <w:jc w:val="center"/>
              <w:rPr>
                <w:rFonts w:ascii="Cambria Math" w:hAnsi="Cambria Math"/>
                <w:b/>
                <w:bCs/>
              </w:rPr>
            </w:pPr>
            <w:r w:rsidRPr="00AF250F">
              <w:rPr>
                <w:rFonts w:ascii="Cambria Math" w:hAnsi="Cambria Math"/>
                <w:b/>
                <w:bCs/>
              </w:rPr>
              <w:t>48</w:t>
            </w:r>
            <w:r w:rsidR="004B7D63" w:rsidRPr="00AF250F">
              <w:rPr>
                <w:rFonts w:ascii="Cambria Math" w:hAnsi="Cambria Math"/>
                <w:b/>
                <w:bCs/>
              </w:rPr>
              <w:t>.3</w:t>
            </w:r>
            <w:r w:rsidRPr="00AF250F">
              <w:rPr>
                <w:rFonts w:ascii="Cambria Math" w:hAnsi="Cambria Math"/>
                <w:b/>
                <w:bCs/>
              </w:rPr>
              <w:t>%</w:t>
            </w:r>
          </w:p>
        </w:tc>
        <w:tc>
          <w:tcPr>
            <w:tcW w:w="1003" w:type="pct"/>
            <w:vAlign w:val="center"/>
          </w:tcPr>
          <w:p w14:paraId="5D12B40B" w14:textId="4A19FE03" w:rsidR="000A4059" w:rsidRPr="00AF250F" w:rsidRDefault="000A4059" w:rsidP="000A4059">
            <w:pPr>
              <w:jc w:val="center"/>
              <w:rPr>
                <w:rFonts w:ascii="Cambria Math" w:hAnsi="Cambria Math"/>
              </w:rPr>
            </w:pPr>
            <w:r w:rsidRPr="00AF250F">
              <w:rPr>
                <w:rFonts w:ascii="Cambria Math" w:hAnsi="Cambria Math"/>
              </w:rPr>
              <w:t>38%</w:t>
            </w:r>
          </w:p>
        </w:tc>
      </w:tr>
      <w:tr w:rsidR="000A4059" w:rsidRPr="00AF250F" w14:paraId="5FA8CCE7" w14:textId="77777777" w:rsidTr="003B0F25">
        <w:tc>
          <w:tcPr>
            <w:tcW w:w="984" w:type="pct"/>
            <w:vAlign w:val="center"/>
          </w:tcPr>
          <w:p w14:paraId="478A7BA2" w14:textId="77777777" w:rsidR="000A4059" w:rsidRPr="00AF250F" w:rsidRDefault="000A4059" w:rsidP="000A4059">
            <w:pPr>
              <w:jc w:val="left"/>
            </w:pPr>
            <w:r w:rsidRPr="00AF250F">
              <w:lastRenderedPageBreak/>
              <w:t>CC + TD</w:t>
            </w:r>
          </w:p>
        </w:tc>
        <w:tc>
          <w:tcPr>
            <w:tcW w:w="1004" w:type="pct"/>
            <w:vAlign w:val="center"/>
          </w:tcPr>
          <w:p w14:paraId="26B5DFE1" w14:textId="77777777" w:rsidR="000A4059" w:rsidRPr="00AF250F" w:rsidRDefault="000A4059" w:rsidP="000A4059">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0A4059" w:rsidRPr="00AF250F" w:rsidRDefault="000A4059" w:rsidP="000A4059">
            <w:pPr>
              <w:jc w:val="center"/>
              <w:rPr>
                <w:rFonts w:ascii="Cambria Math" w:hAnsi="Cambria Math"/>
                <w:b/>
                <w:bCs/>
              </w:rPr>
            </w:pPr>
            <w:r w:rsidRPr="00AF250F">
              <w:rPr>
                <w:rFonts w:ascii="Cambria Math" w:hAnsi="Cambria Math"/>
              </w:rPr>
              <w:t>3.</w:t>
            </w:r>
            <w:r w:rsidR="00695BE6" w:rsidRPr="00AF250F">
              <w:rPr>
                <w:rFonts w:ascii="Cambria Math" w:hAnsi="Cambria Math"/>
              </w:rPr>
              <w:t>6</w:t>
            </w:r>
            <w:r w:rsidRPr="00AF250F">
              <w:rPr>
                <w:rFonts w:ascii="Cambria Math" w:hAnsi="Cambria Math"/>
              </w:rPr>
              <w:t>1±0.</w:t>
            </w:r>
            <w:r w:rsidR="00A84629" w:rsidRPr="00AF250F">
              <w:rPr>
                <w:rFonts w:ascii="Cambria Math" w:hAnsi="Cambria Math"/>
              </w:rPr>
              <w:t>1</w:t>
            </w:r>
            <w:r w:rsidR="00695BE6" w:rsidRPr="00AF250F">
              <w:rPr>
                <w:rFonts w:ascii="Cambria Math" w:hAnsi="Cambria Math"/>
              </w:rPr>
              <w:t>1</w:t>
            </w:r>
          </w:p>
        </w:tc>
        <w:tc>
          <w:tcPr>
            <w:tcW w:w="1004" w:type="pct"/>
            <w:vAlign w:val="center"/>
          </w:tcPr>
          <w:p w14:paraId="6A62A43A" w14:textId="0589BCA1" w:rsidR="000A4059" w:rsidRPr="00AF250F" w:rsidRDefault="000A4059" w:rsidP="000A4059">
            <w:pPr>
              <w:jc w:val="center"/>
              <w:rPr>
                <w:rFonts w:ascii="Cambria Math" w:hAnsi="Cambria Math"/>
                <w:b/>
                <w:bCs/>
              </w:rPr>
            </w:pPr>
            <w:r w:rsidRPr="00AF250F">
              <w:rPr>
                <w:rFonts w:ascii="Cambria Math" w:hAnsi="Cambria Math"/>
                <w:b/>
                <w:bCs/>
              </w:rPr>
              <w:t>48.</w:t>
            </w:r>
            <w:r w:rsidR="004F27DC" w:rsidRPr="00AF250F">
              <w:rPr>
                <w:rFonts w:ascii="Cambria Math" w:hAnsi="Cambria Math"/>
                <w:b/>
                <w:bCs/>
              </w:rPr>
              <w:t>3</w:t>
            </w:r>
            <w:r w:rsidRPr="00AF250F">
              <w:rPr>
                <w:rFonts w:ascii="Cambria Math" w:hAnsi="Cambria Math"/>
                <w:b/>
                <w:bCs/>
              </w:rPr>
              <w:t>%</w:t>
            </w:r>
          </w:p>
        </w:tc>
        <w:tc>
          <w:tcPr>
            <w:tcW w:w="1003" w:type="pct"/>
            <w:vAlign w:val="center"/>
          </w:tcPr>
          <w:p w14:paraId="65433DDA" w14:textId="62328E22" w:rsidR="000A4059" w:rsidRPr="00AF250F" w:rsidRDefault="000A4059" w:rsidP="000A4059">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2" w:name="_Observation:"/>
      <w:bookmarkEnd w:id="302"/>
      <w:r w:rsidRPr="00AF250F">
        <w:rPr>
          <w:rStyle w:val="Heading4Char"/>
          <w:b/>
          <w:i/>
          <w:iCs/>
        </w:rPr>
        <w:t>Observation</w:t>
      </w:r>
      <w:r w:rsidRPr="00AF250F">
        <w:t>:</w:t>
      </w:r>
    </w:p>
    <w:p w14:paraId="5E3FB3F4" w14:textId="60DE393F" w:rsidR="00827FF3" w:rsidRPr="00AF250F" w:rsidRDefault="00827FF3" w:rsidP="00D47498">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I suppose it's because the Efficientnet-B7 feature preserving network trains on image-net</w:t>
      </w:r>
      <w:r w:rsidR="00F64A14" w:rsidRPr="00AF250F">
        <w:t xml:space="preserve">. </w:t>
      </w:r>
      <w:r w:rsidRPr="00AF250F">
        <w:t>I didn't think there were substantial flower blooming</w:t>
      </w:r>
      <w:r w:rsidR="004B7D63" w:rsidRPr="00AF250F">
        <w:t>(in fact it only contains 1197 images of flower and 0 instance of bloomer)</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174A8C1E" w:rsidR="00A771EB" w:rsidRPr="00AF250F" w:rsidRDefault="009C126B" w:rsidP="00D47498">
      <w:pPr>
        <w:pStyle w:val="ListParagraph"/>
      </w:pPr>
      <w:r w:rsidRPr="00AF250F">
        <w:t xml:space="preserve">CC+CP+TD has been impacted by the vanishing of the gradient problem in the tiny dataset as seen in the flower dataset, maybe the viper dataset is very big as the pixelated and the artifacts problem in the flower translation has </w:t>
      </w:r>
      <w:r w:rsidR="00D550AD" w:rsidRPr="00AF250F">
        <w:t>diminished</w:t>
      </w:r>
      <w:r w:rsidRPr="00AF250F">
        <w:t xml:space="preserve"> even better.</w:t>
      </w:r>
    </w:p>
    <w:p w14:paraId="4C85EFD0" w14:textId="3EF44E25"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p w14:paraId="7929673A" w14:textId="446A06B1" w:rsidR="001C444B" w:rsidRPr="00AF250F" w:rsidRDefault="001C444B"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3"/>
        <w:gridCol w:w="2249"/>
        <w:gridCol w:w="3834"/>
      </w:tblGrid>
      <w:tr w:rsidR="001C444B" w:rsidRPr="00AF250F" w14:paraId="2244AB7C" w14:textId="77777777" w:rsidTr="001F4AB6">
        <w:tc>
          <w:tcPr>
            <w:tcW w:w="2757" w:type="dxa"/>
            <w:vAlign w:val="center"/>
          </w:tcPr>
          <w:p w14:paraId="6367BB15" w14:textId="628665F4" w:rsidR="001C444B" w:rsidRPr="00AF250F" w:rsidRDefault="001C444B" w:rsidP="001C444B">
            <w:pPr>
              <w:jc w:val="center"/>
            </w:pPr>
            <w:r w:rsidRPr="00AF250F">
              <w:t>Input</w:t>
            </w:r>
          </w:p>
        </w:tc>
        <w:tc>
          <w:tcPr>
            <w:tcW w:w="2492" w:type="dxa"/>
            <w:vAlign w:val="center"/>
          </w:tcPr>
          <w:p w14:paraId="1D81083F" w14:textId="464031AB" w:rsidR="001C444B" w:rsidRPr="00AF250F" w:rsidRDefault="001C444B" w:rsidP="001C444B">
            <w:pPr>
              <w:jc w:val="center"/>
            </w:pPr>
            <w:r w:rsidRPr="00AF250F">
              <w:t>CC</w:t>
            </w:r>
          </w:p>
        </w:tc>
        <w:tc>
          <w:tcPr>
            <w:tcW w:w="3751"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F4AB6">
            <w:pPr>
              <w:keepNext/>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9pt;height:417.75pt" o:ole="">
                  <v:imagedata r:id="rId75" o:title=""/>
                </v:shape>
                <o:OLEObject Type="Embed" ProgID="PBrush" ShapeID="_x0000_i1025" DrawAspect="Content" ObjectID="_1662382119" r:id="rId76"/>
              </w:object>
            </w:r>
          </w:p>
        </w:tc>
      </w:tr>
    </w:tbl>
    <w:p w14:paraId="0A005C4A" w14:textId="58C57399" w:rsidR="001C444B" w:rsidRPr="001F4AB6" w:rsidRDefault="001F4AB6" w:rsidP="001F4AB6">
      <w:pPr>
        <w:pStyle w:val="Caption"/>
        <w:jc w:val="center"/>
        <w:rPr>
          <w:color w:val="auto"/>
          <w:sz w:val="24"/>
          <w:szCs w:val="24"/>
        </w:rPr>
      </w:pPr>
      <w:bookmarkStart w:id="303" w:name="_Toc51695493"/>
      <w:r w:rsidRPr="001F4AB6">
        <w:rPr>
          <w:color w:val="auto"/>
          <w:sz w:val="24"/>
          <w:szCs w:val="24"/>
        </w:rPr>
        <w:t xml:space="preserve">Figure </w:t>
      </w:r>
      <w:r w:rsidRPr="001F4AB6">
        <w:rPr>
          <w:color w:val="auto"/>
          <w:sz w:val="24"/>
          <w:szCs w:val="24"/>
        </w:rPr>
        <w:fldChar w:fldCharType="begin"/>
      </w:r>
      <w:r w:rsidRPr="001F4AB6">
        <w:rPr>
          <w:color w:val="auto"/>
          <w:sz w:val="24"/>
          <w:szCs w:val="24"/>
        </w:rPr>
        <w:instrText xml:space="preserve"> STYLEREF 1 \s </w:instrText>
      </w:r>
      <w:r w:rsidRPr="001F4AB6">
        <w:rPr>
          <w:color w:val="auto"/>
          <w:sz w:val="24"/>
          <w:szCs w:val="24"/>
        </w:rPr>
        <w:fldChar w:fldCharType="separate"/>
      </w:r>
      <w:r w:rsidR="00F27821">
        <w:rPr>
          <w:noProof/>
          <w:color w:val="auto"/>
          <w:sz w:val="24"/>
          <w:szCs w:val="24"/>
        </w:rPr>
        <w:t>6</w:t>
      </w:r>
      <w:r w:rsidRPr="001F4AB6">
        <w:rPr>
          <w:color w:val="auto"/>
          <w:sz w:val="24"/>
          <w:szCs w:val="24"/>
        </w:rPr>
        <w:fldChar w:fldCharType="end"/>
      </w:r>
      <w:r w:rsidRPr="001F4AB6">
        <w:rPr>
          <w:color w:val="auto"/>
          <w:sz w:val="24"/>
          <w:szCs w:val="24"/>
        </w:rPr>
        <w:noBreakHyphen/>
      </w:r>
      <w:r w:rsidRPr="001F4AB6">
        <w:rPr>
          <w:color w:val="auto"/>
          <w:sz w:val="24"/>
          <w:szCs w:val="24"/>
        </w:rPr>
        <w:fldChar w:fldCharType="begin"/>
      </w:r>
      <w:r w:rsidRPr="001F4AB6">
        <w:rPr>
          <w:color w:val="auto"/>
          <w:sz w:val="24"/>
          <w:szCs w:val="24"/>
        </w:rPr>
        <w:instrText xml:space="preserve"> SEQ Figure \* ARABIC \s 1 </w:instrText>
      </w:r>
      <w:r w:rsidRPr="001F4AB6">
        <w:rPr>
          <w:color w:val="auto"/>
          <w:sz w:val="24"/>
          <w:szCs w:val="24"/>
        </w:rPr>
        <w:fldChar w:fldCharType="separate"/>
      </w:r>
      <w:r w:rsidR="00F27821">
        <w:rPr>
          <w:noProof/>
          <w:color w:val="auto"/>
          <w:sz w:val="24"/>
          <w:szCs w:val="24"/>
        </w:rPr>
        <w:t>7</w:t>
      </w:r>
      <w:r w:rsidRPr="001F4AB6">
        <w:rPr>
          <w:color w:val="auto"/>
          <w:sz w:val="24"/>
          <w:szCs w:val="24"/>
        </w:rPr>
        <w:fldChar w:fldCharType="end"/>
      </w:r>
      <w:r w:rsidRPr="001F4AB6">
        <w:rPr>
          <w:color w:val="auto"/>
          <w:sz w:val="24"/>
          <w:szCs w:val="24"/>
        </w:rPr>
        <w:t xml:space="preserve"> comparison between Cycle-GAN with this thesis work</w:t>
      </w:r>
      <w:bookmarkEnd w:id="303"/>
    </w:p>
    <w:p w14:paraId="32AB7526" w14:textId="7857CF59" w:rsidR="00EA6C9F" w:rsidRPr="00AF250F" w:rsidRDefault="00EA6C9F" w:rsidP="00836C21">
      <w:pPr>
        <w:pStyle w:val="Heading3"/>
      </w:pPr>
      <w:bookmarkStart w:id="304" w:name="_Toc51695583"/>
      <w:r w:rsidRPr="00AF250F">
        <w:t>Face to Face</w:t>
      </w:r>
      <w:bookmarkEnd w:id="304"/>
      <w:r w:rsidRPr="00AF250F">
        <w:t xml:space="preserve"> </w:t>
      </w:r>
    </w:p>
    <w:p w14:paraId="591E1EB7" w14:textId="5B7EEFB0" w:rsidR="00EA6C9F" w:rsidRPr="00AF250F" w:rsidRDefault="00EB44CA" w:rsidP="00EA6C9F">
      <w:r w:rsidRPr="00AF250F">
        <w:t>In this experiment</w:t>
      </w:r>
      <w:r w:rsidR="00EA6C9F" w:rsidRPr="00AF250F">
        <w:t>, we evaluate Barack Obama</w:t>
      </w:r>
      <w:r w:rsidR="007B39E6">
        <w:t xml:space="preserve"> to </w:t>
      </w:r>
      <w:r w:rsidR="00EA6C9F" w:rsidRPr="00AF250F">
        <w:t xml:space="preserve">Donald Trump using </w:t>
      </w:r>
      <w:r w:rsidR="00BD593C" w:rsidRPr="00AF250F">
        <w:t xml:space="preserve">the </w:t>
      </w:r>
      <w:r w:rsidR="00273B7D" w:rsidRPr="00AF250F">
        <w:t>Recycle</w:t>
      </w:r>
      <w:r w:rsidR="00AC5123" w:rsidRPr="00AF250F">
        <w:t>-</w:t>
      </w:r>
      <w:r w:rsidR="00273B7D" w:rsidRPr="00AF250F">
        <w:t xml:space="preserve">GAN </w:t>
      </w:r>
      <w:r w:rsidR="009A1E54" w:rsidRPr="00AF250F">
        <w:t>configuration</w:t>
      </w:r>
      <w:r w:rsidR="009B0995" w:rsidRPr="00AF250F">
        <w:t xml:space="preserve">. The IS result clearly shows this thesis work </w:t>
      </w:r>
      <w:r w:rsidR="00D550AD" w:rsidRPr="00AF250F">
        <w:t xml:space="preserve">(RC+TD) </w:t>
      </w:r>
      <w:r w:rsidR="009B0995" w:rsidRPr="00AF250F">
        <w:t>advantages over ReCycle-GAN(RC)</w:t>
      </w:r>
      <w:r w:rsidR="00D550AD" w:rsidRPr="00AF250F">
        <w:t xml:space="preserve">. </w:t>
      </w:r>
      <w:r w:rsidR="009B0995" w:rsidRPr="00AF250F">
        <w:t xml:space="preserve">ReCycl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009B0995" w:rsidRPr="00AF250F">
        <w:t>temporal Discriminator (</w:t>
      </w:r>
      <w:r w:rsidR="00015311" w:rsidRPr="00AF250F">
        <w:t>R</w:t>
      </w:r>
      <w:r w:rsidR="009B0995" w:rsidRPr="00AF250F">
        <w:t>C+</w:t>
      </w:r>
      <w:r w:rsidR="00015311" w:rsidRPr="00AF250F">
        <w:t>TD</w:t>
      </w:r>
      <w:r w:rsidR="009B0995"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t xml:space="preserve">Content preserving network can’t be implemented in this work since this work focus on </w:t>
      </w:r>
      <w:r w:rsidR="00322390" w:rsidRPr="00AF250F">
        <w:t xml:space="preserve">video </w:t>
      </w:r>
      <w:r w:rsidR="00A771EB" w:rsidRPr="00AF250F">
        <w:t>Retargeting)</w:t>
      </w:r>
      <w:r w:rsidR="00FF4DD8"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
        <w:gridCol w:w="8395"/>
      </w:tblGrid>
      <w:tr w:rsidR="00D22272" w:rsidRPr="00AF250F" w14:paraId="41615408" w14:textId="77777777" w:rsidTr="001F4AB6">
        <w:trPr>
          <w:cantSplit/>
          <w:trHeight w:val="1391"/>
        </w:trPr>
        <w:tc>
          <w:tcPr>
            <w:tcW w:w="646" w:type="dxa"/>
            <w:textDirection w:val="btLr"/>
            <w:vAlign w:val="center"/>
          </w:tcPr>
          <w:p w14:paraId="7C25C119" w14:textId="63F17A45" w:rsidR="00D22272" w:rsidRPr="00AF250F" w:rsidRDefault="00D22272" w:rsidP="004000CC">
            <w:pPr>
              <w:ind w:left="113" w:right="113"/>
              <w:jc w:val="center"/>
            </w:pPr>
            <w:r w:rsidRPr="00AF250F">
              <w:t>Input</w:t>
            </w:r>
          </w:p>
        </w:tc>
        <w:tc>
          <w:tcPr>
            <w:tcW w:w="8704" w:type="dxa"/>
            <w:vMerge w:val="restart"/>
          </w:tcPr>
          <w:p w14:paraId="4F6DC668" w14:textId="53424B34" w:rsidR="00D22272" w:rsidRPr="00AF250F" w:rsidRDefault="00D22272" w:rsidP="00EA6C9F">
            <w:r w:rsidRPr="00AF250F">
              <w:rPr>
                <w:noProof/>
              </w:rPr>
              <w:drawing>
                <wp:inline distT="0" distB="0" distL="0" distR="0" wp14:anchorId="314BDA24" wp14:editId="2D2B9826">
                  <wp:extent cx="5411972" cy="2710611"/>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34912" cy="2722101"/>
                          </a:xfrm>
                          <a:prstGeom prst="rect">
                            <a:avLst/>
                          </a:prstGeom>
                          <a:noFill/>
                          <a:ln>
                            <a:noFill/>
                          </a:ln>
                        </pic:spPr>
                      </pic:pic>
                    </a:graphicData>
                  </a:graphic>
                </wp:inline>
              </w:drawing>
            </w:r>
          </w:p>
        </w:tc>
      </w:tr>
      <w:tr w:rsidR="00D22272" w:rsidRPr="00AF250F" w14:paraId="261D2DC1" w14:textId="77777777" w:rsidTr="001F4AB6">
        <w:trPr>
          <w:cantSplit/>
          <w:trHeight w:val="1392"/>
        </w:trPr>
        <w:tc>
          <w:tcPr>
            <w:tcW w:w="646" w:type="dxa"/>
            <w:textDirection w:val="btLr"/>
            <w:vAlign w:val="center"/>
          </w:tcPr>
          <w:p w14:paraId="4DE17EFD" w14:textId="6226793A" w:rsidR="00D22272" w:rsidRPr="00AF250F" w:rsidRDefault="00D22272" w:rsidP="004000CC">
            <w:pPr>
              <w:ind w:left="113" w:right="113"/>
              <w:jc w:val="center"/>
            </w:pPr>
            <w:r w:rsidRPr="00AF250F">
              <w:lastRenderedPageBreak/>
              <w:t>RC</w:t>
            </w:r>
          </w:p>
        </w:tc>
        <w:tc>
          <w:tcPr>
            <w:tcW w:w="8704" w:type="dxa"/>
            <w:vMerge/>
          </w:tcPr>
          <w:p w14:paraId="5ED17FB5" w14:textId="77777777" w:rsidR="00D22272" w:rsidRPr="00AF250F" w:rsidRDefault="00D22272" w:rsidP="00EA6C9F"/>
        </w:tc>
      </w:tr>
      <w:tr w:rsidR="00D22272" w:rsidRPr="00AF250F" w14:paraId="77A14900" w14:textId="77777777" w:rsidTr="001F4AB6">
        <w:trPr>
          <w:cantSplit/>
          <w:trHeight w:val="1392"/>
        </w:trPr>
        <w:tc>
          <w:tcPr>
            <w:tcW w:w="646" w:type="dxa"/>
            <w:textDirection w:val="btLr"/>
            <w:vAlign w:val="center"/>
          </w:tcPr>
          <w:p w14:paraId="48710746" w14:textId="42743221" w:rsidR="00D22272" w:rsidRPr="00AF250F" w:rsidRDefault="00D22272" w:rsidP="004000CC">
            <w:pPr>
              <w:ind w:left="113" w:right="113"/>
              <w:jc w:val="center"/>
            </w:pPr>
            <w:r w:rsidRPr="00AF250F">
              <w:t>RC+TD</w:t>
            </w:r>
          </w:p>
        </w:tc>
        <w:tc>
          <w:tcPr>
            <w:tcW w:w="8704" w:type="dxa"/>
            <w:vMerge/>
          </w:tcPr>
          <w:p w14:paraId="3330F12E" w14:textId="77777777" w:rsidR="00D22272" w:rsidRPr="00AF250F" w:rsidRDefault="00D22272" w:rsidP="00EA6C9F"/>
        </w:tc>
      </w:tr>
      <w:tr w:rsidR="00D22272" w:rsidRPr="00AF250F" w14:paraId="206E3677" w14:textId="77777777" w:rsidTr="001F4AB6">
        <w:trPr>
          <w:cantSplit/>
          <w:trHeight w:val="1392"/>
        </w:trPr>
        <w:tc>
          <w:tcPr>
            <w:tcW w:w="646" w:type="dxa"/>
            <w:textDirection w:val="btLr"/>
            <w:vAlign w:val="center"/>
          </w:tcPr>
          <w:p w14:paraId="017A764C" w14:textId="080511AD" w:rsidR="00D22272" w:rsidRPr="00AF250F" w:rsidRDefault="00D22272" w:rsidP="004000CC">
            <w:pPr>
              <w:ind w:left="113" w:right="113"/>
              <w:jc w:val="center"/>
            </w:pPr>
            <w:r w:rsidRPr="00AF250F">
              <w:t>Input</w:t>
            </w:r>
          </w:p>
        </w:tc>
        <w:tc>
          <w:tcPr>
            <w:tcW w:w="8704" w:type="dxa"/>
            <w:vMerge w:val="restart"/>
          </w:tcPr>
          <w:p w14:paraId="5218E74C" w14:textId="6A4BAB75" w:rsidR="00D22272" w:rsidRPr="00AF250F" w:rsidRDefault="00D22272" w:rsidP="00EA6C9F">
            <w:r w:rsidRPr="00AF250F">
              <w:rPr>
                <w:noProof/>
              </w:rPr>
              <w:drawing>
                <wp:inline distT="0" distB="0" distL="0" distR="0" wp14:anchorId="73FD8BE8" wp14:editId="6E535AE7">
                  <wp:extent cx="5411470" cy="2739846"/>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433219" cy="2750858"/>
                          </a:xfrm>
                          <a:prstGeom prst="rect">
                            <a:avLst/>
                          </a:prstGeom>
                          <a:noFill/>
                          <a:ln>
                            <a:noFill/>
                          </a:ln>
                        </pic:spPr>
                      </pic:pic>
                    </a:graphicData>
                  </a:graphic>
                </wp:inline>
              </w:drawing>
            </w:r>
          </w:p>
        </w:tc>
      </w:tr>
      <w:tr w:rsidR="00D22272" w:rsidRPr="00AF250F" w14:paraId="138ABD0A" w14:textId="77777777" w:rsidTr="001F4AB6">
        <w:trPr>
          <w:cantSplit/>
          <w:trHeight w:val="1392"/>
        </w:trPr>
        <w:tc>
          <w:tcPr>
            <w:tcW w:w="646" w:type="dxa"/>
            <w:textDirection w:val="btLr"/>
            <w:vAlign w:val="center"/>
          </w:tcPr>
          <w:p w14:paraId="3F2C28BB" w14:textId="71D9EE93" w:rsidR="00D22272" w:rsidRPr="00AF250F" w:rsidRDefault="00D22272" w:rsidP="004000CC">
            <w:pPr>
              <w:ind w:left="113" w:right="113"/>
              <w:jc w:val="center"/>
            </w:pPr>
            <w:r w:rsidRPr="00AF250F">
              <w:t>RC</w:t>
            </w:r>
          </w:p>
        </w:tc>
        <w:tc>
          <w:tcPr>
            <w:tcW w:w="8704" w:type="dxa"/>
            <w:vMerge/>
          </w:tcPr>
          <w:p w14:paraId="1C235BF0" w14:textId="77777777" w:rsidR="00D22272" w:rsidRPr="00AF250F" w:rsidRDefault="00D22272" w:rsidP="00D22272"/>
        </w:tc>
      </w:tr>
      <w:tr w:rsidR="00D22272" w:rsidRPr="00AF250F" w14:paraId="2C77C50C" w14:textId="77777777" w:rsidTr="001F4AB6">
        <w:trPr>
          <w:cantSplit/>
          <w:trHeight w:val="1392"/>
        </w:trPr>
        <w:tc>
          <w:tcPr>
            <w:tcW w:w="646" w:type="dxa"/>
            <w:textDirection w:val="btLr"/>
            <w:vAlign w:val="center"/>
          </w:tcPr>
          <w:p w14:paraId="4C82DA9C" w14:textId="50A26B2C" w:rsidR="00D22272" w:rsidRPr="00AF250F" w:rsidRDefault="00D22272" w:rsidP="004000CC">
            <w:pPr>
              <w:ind w:left="113" w:right="113"/>
              <w:jc w:val="center"/>
            </w:pPr>
            <w:commentRangeStart w:id="305"/>
            <w:r w:rsidRPr="00AF250F">
              <w:t>RC+TD</w:t>
            </w:r>
            <w:commentRangeEnd w:id="305"/>
            <w:r w:rsidRPr="00AF250F">
              <w:rPr>
                <w:rStyle w:val="CommentReference"/>
              </w:rPr>
              <w:commentReference w:id="305"/>
            </w:r>
          </w:p>
        </w:tc>
        <w:tc>
          <w:tcPr>
            <w:tcW w:w="8704" w:type="dxa"/>
            <w:vMerge/>
          </w:tcPr>
          <w:p w14:paraId="5309726E" w14:textId="77777777" w:rsidR="00D22272" w:rsidRPr="00AF250F" w:rsidRDefault="00D22272" w:rsidP="00B84804">
            <w:pPr>
              <w:keepNext/>
            </w:pPr>
          </w:p>
        </w:tc>
      </w:tr>
    </w:tbl>
    <w:p w14:paraId="6194E722" w14:textId="220B23C1" w:rsidR="00B84804" w:rsidRPr="00B84804" w:rsidRDefault="00B84804" w:rsidP="00B84804">
      <w:pPr>
        <w:pStyle w:val="Caption"/>
        <w:jc w:val="center"/>
        <w:rPr>
          <w:color w:val="auto"/>
          <w:sz w:val="24"/>
          <w:szCs w:val="24"/>
        </w:rPr>
      </w:pPr>
      <w:bookmarkStart w:id="306" w:name="_Toc51695494"/>
      <w:r w:rsidRPr="00B84804">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8</w:t>
      </w:r>
      <w:r w:rsidR="001F4AB6">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06"/>
    </w:p>
    <w:p w14:paraId="7D449C80" w14:textId="3534DFD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 and the rest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E74A7AC" w14:textId="44EDE63C" w:rsidR="00C15FB6" w:rsidRPr="00AF250F" w:rsidRDefault="00C00AAC" w:rsidP="00134F16">
      <w:r w:rsidRPr="00AF250F">
        <w:t>Both approaches are capable of accessing the stylistic facial gestures of Donald Trump. But</w:t>
      </w:r>
      <w:r w:rsidR="002204D2" w:rsidRPr="00AF250F">
        <w:t xml:space="preserve"> mouth motion slightly Differ as shown in the above table 11. </w:t>
      </w:r>
      <w:r w:rsidR="003E3B38">
        <w:t>For e</w:t>
      </w:r>
      <w:r w:rsidR="002204D2" w:rsidRPr="00AF250F">
        <w:t>xample</w:t>
      </w:r>
      <w:r w:rsidR="00EC3282">
        <w:t>,</w:t>
      </w:r>
      <w:r w:rsidR="002204D2" w:rsidRPr="00AF250F">
        <w:t xml:space="preserve"> in Trump to Obama translation</w:t>
      </w:r>
      <w:r w:rsidR="00EC3282">
        <w:t>,</w:t>
      </w:r>
      <w:r w:rsidR="00F14C2D" w:rsidRPr="00AF250F">
        <w:t xml:space="preserve"> our model fetch</w:t>
      </w:r>
      <w:r w:rsidR="003E3B38">
        <w:t>es</w:t>
      </w:r>
      <w:r w:rsidR="00F14C2D" w:rsidRPr="00AF250F">
        <w:t xml:space="preserve"> trump mouth movement more </w:t>
      </w:r>
      <w:r w:rsidR="003E246A" w:rsidRPr="00AF250F">
        <w:t>reasonably</w:t>
      </w:r>
      <w:r w:rsidR="00F14C2D" w:rsidRPr="00AF250F">
        <w:t xml:space="preserve"> than </w:t>
      </w:r>
      <w:r w:rsidR="003E3B38">
        <w:t xml:space="preserve">the </w:t>
      </w:r>
      <w:r w:rsidR="00F14C2D" w:rsidRPr="00AF250F">
        <w:t>comparative model</w:t>
      </w:r>
      <w:r w:rsidR="003E246A" w:rsidRPr="00AF250F">
        <w:t xml:space="preserve"> Recycle GAN</w:t>
      </w:r>
      <w:r w:rsidR="00BC0B01" w:rsidRPr="00AF250F">
        <w:t>.</w:t>
      </w:r>
    </w:p>
    <w:p w14:paraId="1E98243C" w14:textId="75A65825" w:rsidR="00C15FB6" w:rsidRPr="00AF250F" w:rsidRDefault="0084501A" w:rsidP="00134F16">
      <w:r w:rsidRPr="00AF250F">
        <w:lastRenderedPageBreak/>
        <w:t>Again</w:t>
      </w:r>
      <w:r w:rsidR="00EC3282" w:rsidRPr="00AF250F">
        <w:rPr>
          <w:rStyle w:val="FootnoteReference"/>
        </w:rPr>
        <w:footnoteReference w:id="10"/>
      </w:r>
      <w:r w:rsidRPr="00AF250F">
        <w:t xml:space="preserve">, in comparison with that of the ReCycle-GAN, our network increases the IS scoring favorably and this thesis </w:t>
      </w:r>
      <w:r w:rsidR="00B47C69" w:rsidRPr="00AF250F">
        <w:t>work outperform</w:t>
      </w:r>
      <w:r w:rsidR="003E3B38">
        <w:t>s</w:t>
      </w:r>
      <w:r w:rsidRPr="00AF250F">
        <w:t xml:space="preserve"> human study by 46% of basic work.</w:t>
      </w:r>
      <w:r w:rsidR="00C15FB6" w:rsidRPr="00AF250F">
        <w:t xml:space="preserve"> </w:t>
      </w:r>
    </w:p>
    <w:p w14:paraId="3907598B" w14:textId="387FE4A0" w:rsidR="00CF2169" w:rsidRPr="00AF250F" w:rsidRDefault="00CF2169" w:rsidP="00CF2169">
      <w:pPr>
        <w:pStyle w:val="Caption"/>
        <w:keepNext/>
        <w:rPr>
          <w:color w:val="auto"/>
          <w:sz w:val="24"/>
          <w:szCs w:val="24"/>
        </w:rPr>
      </w:pPr>
      <w:bookmarkStart w:id="307" w:name="_Toc51695505"/>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F27821">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307"/>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1"/>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22510D16" w:rsidR="00C44E98" w:rsidRDefault="00402F45" w:rsidP="00C44E98">
      <w:pPr>
        <w:pStyle w:val="ListParagraph"/>
        <w:numPr>
          <w:ilvl w:val="0"/>
          <w:numId w:val="50"/>
        </w:numPr>
      </w:pPr>
      <w:r>
        <w:t xml:space="preserve">RC model has been suffered from image flipping problem as shown below in figure </w:t>
      </w:r>
      <w:r w:rsidR="00C44E98">
        <w:t>6-</w:t>
      </w:r>
      <w:r w:rsidR="00AE38F1">
        <w:t>9</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 xml:space="preserve">in figure 6-8  RC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drawing>
          <wp:inline distT="0" distB="0" distL="0" distR="0" wp14:anchorId="5ADCB3B7" wp14:editId="77A71299">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943600" cy="946150"/>
                    </a:xfrm>
                    <a:prstGeom prst="rect">
                      <a:avLst/>
                    </a:prstGeom>
                  </pic:spPr>
                </pic:pic>
              </a:graphicData>
            </a:graphic>
          </wp:inline>
        </w:drawing>
      </w:r>
    </w:p>
    <w:p w14:paraId="49D56DCA" w14:textId="680AAAA2" w:rsidR="00402F45" w:rsidRPr="00C47E48" w:rsidRDefault="00C47E48" w:rsidP="00C47E48">
      <w:pPr>
        <w:pStyle w:val="Caption"/>
        <w:jc w:val="center"/>
        <w:rPr>
          <w:color w:val="auto"/>
          <w:sz w:val="24"/>
          <w:szCs w:val="24"/>
        </w:rPr>
      </w:pPr>
      <w:bookmarkStart w:id="308" w:name="_Toc51695495"/>
      <w:r w:rsidRPr="00C47E48">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9</w:t>
      </w:r>
      <w:r w:rsidR="001F4AB6">
        <w:rPr>
          <w:color w:val="auto"/>
          <w:sz w:val="24"/>
          <w:szCs w:val="24"/>
        </w:rPr>
        <w:fldChar w:fldCharType="end"/>
      </w:r>
      <w:r w:rsidRPr="00C47E48">
        <w:rPr>
          <w:color w:val="auto"/>
          <w:sz w:val="24"/>
          <w:szCs w:val="24"/>
        </w:rPr>
        <w:t xml:space="preserve"> RC Trump Generated image sequences</w:t>
      </w:r>
      <w:bookmarkEnd w:id="308"/>
    </w:p>
    <w:p w14:paraId="38A673A6" w14:textId="77777777" w:rsidR="00402F45" w:rsidRDefault="00402F45" w:rsidP="00402F45"/>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0B21074F" w14:textId="77777777" w:rsidR="00402F45" w:rsidRDefault="00402F45" w:rsidP="00402F45"/>
    <w:p w14:paraId="44E69329" w14:textId="56BACECE" w:rsidR="00764E48" w:rsidRPr="00AF250F" w:rsidRDefault="00764E48" w:rsidP="00D40699">
      <w:pPr>
        <w:pStyle w:val="Title"/>
      </w:pPr>
      <w:r w:rsidRPr="00AF250F">
        <w:t xml:space="preserve">CHAPTER </w:t>
      </w:r>
      <w:r w:rsidR="003779B1" w:rsidRPr="00AF250F">
        <w:t>SEVEN</w:t>
      </w:r>
    </w:p>
    <w:p w14:paraId="585D51ED" w14:textId="14BE403E" w:rsidR="00EB4071" w:rsidRPr="00AF250F" w:rsidRDefault="00EB4071" w:rsidP="00C649AC">
      <w:pPr>
        <w:pStyle w:val="Heading1"/>
        <w:numPr>
          <w:ilvl w:val="0"/>
          <w:numId w:val="29"/>
        </w:numPr>
      </w:pPr>
      <w:bookmarkStart w:id="309" w:name="_Toc51695584"/>
      <w:r w:rsidRPr="00AF250F">
        <w:t>Conclusion and Future work</w:t>
      </w:r>
      <w:bookmarkEnd w:id="309"/>
    </w:p>
    <w:p w14:paraId="037EDA3B" w14:textId="6096B10F" w:rsidR="00851C68" w:rsidRPr="00AF250F" w:rsidRDefault="00851C68" w:rsidP="009F426B">
      <w:pPr>
        <w:pStyle w:val="Heading2"/>
      </w:pPr>
      <w:bookmarkStart w:id="310" w:name="_Toc51695585"/>
      <w:r w:rsidRPr="00AF250F">
        <w:t>Conclusion</w:t>
      </w:r>
      <w:bookmarkEnd w:id="310"/>
    </w:p>
    <w:p w14:paraId="5E9014B8" w14:textId="77777777"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Re</w:t>
      </w:r>
      <w:r w:rsidR="00927604" w:rsidRPr="00AF250F">
        <w:t>Cycle-</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546011E4" w14:textId="07ECE1BA" w:rsidR="008F387A" w:rsidRPr="00AF250F" w:rsidRDefault="003209B3" w:rsidP="00452483">
      <w:r w:rsidRPr="00AF250F">
        <w:t>In</w:t>
      </w:r>
      <w:r w:rsidR="007C4611" w:rsidRPr="00AF250F">
        <w:t xml:space="preserve"> </w:t>
      </w:r>
      <w:r w:rsidRPr="00AF250F">
        <w:t>fact</w:t>
      </w:r>
      <w:r w:rsidR="007C4611" w:rsidRPr="00AF250F">
        <w:t>,</w:t>
      </w:r>
      <w:r w:rsidR="001A1C17" w:rsidRPr="00AF250F">
        <w:t xml:space="preserve"> </w:t>
      </w:r>
      <w:r w:rsidR="005D131D" w:rsidRPr="00AF250F">
        <w:t xml:space="preserve">the </w:t>
      </w:r>
      <w:r w:rsidR="007C4611" w:rsidRPr="00AF250F">
        <w:t>Temporal aware discriminator improve</w:t>
      </w:r>
      <w:r w:rsidR="005D131D" w:rsidRPr="00AF250F">
        <w:t>s</w:t>
      </w:r>
      <w:r w:rsidR="007C4611" w:rsidRPr="00AF250F">
        <w:t xml:space="preserve"> the classical Cycle-GAN discriminator which</w:t>
      </w:r>
      <w:r w:rsidR="006A4516" w:rsidRPr="00AF250F">
        <w:t xml:space="preserve"> </w:t>
      </w:r>
      <w:r w:rsidR="007C4611" w:rsidRPr="00AF250F">
        <w:t>totally give</w:t>
      </w:r>
      <w:r w:rsidR="005D131D" w:rsidRPr="00AF250F">
        <w:t>s</w:t>
      </w:r>
      <w:r w:rsidR="007C4611" w:rsidRPr="00AF250F">
        <w:t xml:space="preserve"> focus on</w:t>
      </w:r>
      <w:r w:rsidR="006A4516" w:rsidRPr="00AF250F">
        <w:t xml:space="preserve">ly to </w:t>
      </w:r>
      <w:r w:rsidR="005D131D" w:rsidRPr="00AF250F">
        <w:t xml:space="preserve">the </w:t>
      </w:r>
      <w:r w:rsidR="007C4611" w:rsidRPr="00AF250F">
        <w:t xml:space="preserve">Generated image look real or fake </w:t>
      </w:r>
      <w:r w:rsidR="006A4516" w:rsidRPr="00AF250F">
        <w:t>based on Spatial information only.</w:t>
      </w:r>
      <w:r w:rsidR="005D131D" w:rsidRPr="00AF250F">
        <w:t xml:space="preserve"> But our approach enforces the discriminator network to </w:t>
      </w:r>
      <w:r w:rsidR="0040574E" w:rsidRPr="00AF250F">
        <w:t>emphasize</w:t>
      </w:r>
      <w:r w:rsidR="005D131D" w:rsidRPr="00AF250F">
        <w:t xml:space="preserve"> </w:t>
      </w:r>
      <w:r w:rsidR="00EA030F" w:rsidRPr="00AF250F">
        <w:t xml:space="preserve">not only </w:t>
      </w:r>
      <w:r w:rsidR="00B4677B" w:rsidRPr="00AF250F">
        <w:t>on the spatial domain to judge</w:t>
      </w:r>
      <w:r w:rsidR="009C1DBF" w:rsidRPr="00AF250F">
        <w:t xml:space="preserve"> real or fake </w:t>
      </w:r>
      <w:r w:rsidR="00EA030F" w:rsidRPr="00AF250F">
        <w:t>bu</w:t>
      </w:r>
      <w:r w:rsidR="009C1DBF" w:rsidRPr="00AF250F">
        <w:t>t</w:t>
      </w:r>
      <w:r w:rsidR="00EA030F" w:rsidRPr="00AF250F">
        <w:t xml:space="preserve"> also </w:t>
      </w:r>
      <w:r w:rsidR="00D64B7F" w:rsidRPr="00AF250F">
        <w:t>check t</w:t>
      </w:r>
      <w:r w:rsidR="005D131D" w:rsidRPr="00AF250F">
        <w:t xml:space="preserve">emporal coherency between the Generated image and </w:t>
      </w:r>
      <w:r w:rsidR="00B83619" w:rsidRPr="00AF250F">
        <w:t>its</w:t>
      </w:r>
      <w:r w:rsidR="005D131D" w:rsidRPr="00AF250F">
        <w:t xml:space="preserve"> </w:t>
      </w:r>
      <w:r w:rsidR="00B83619" w:rsidRPr="00AF250F">
        <w:t>prec</w:t>
      </w:r>
      <w:r w:rsidR="00C84861" w:rsidRPr="00AF250F">
        <w:t>e</w:t>
      </w:r>
      <w:r w:rsidR="00B83619" w:rsidRPr="00AF250F">
        <w:t>ding</w:t>
      </w:r>
      <w:r w:rsidR="005D131D" w:rsidRPr="00AF250F">
        <w:t xml:space="preserve"> two frames.</w:t>
      </w:r>
      <w:r w:rsidR="00A1052B" w:rsidRPr="00AF250F">
        <w:t xml:space="preserve"> Object Disappearing appears to be another issue in recent works, so this thesis introduces a loss-preserving constraint to minimize </w:t>
      </w:r>
      <w:r w:rsidR="001D46F0" w:rsidRPr="00AF250F">
        <w:t xml:space="preserve">the </w:t>
      </w:r>
      <w:r w:rsidR="00A1052B" w:rsidRPr="00AF250F">
        <w:t>distance between the extracted Efficientnet-B7 features on the generated fake image and the original input.</w:t>
      </w:r>
      <w:r w:rsidR="005548C8" w:rsidRPr="00AF250F">
        <w:t xml:space="preserve"> </w:t>
      </w:r>
      <w:r w:rsidR="00B4677B" w:rsidRPr="00AF250F">
        <w:t xml:space="preserve">our model </w:t>
      </w:r>
      <w:r w:rsidR="005548C8" w:rsidRPr="00AF250F">
        <w:t>Combine the above two los</w:t>
      </w:r>
      <w:r w:rsidR="001D46F0" w:rsidRPr="00AF250F">
        <w:t>se</w:t>
      </w:r>
      <w:r w:rsidR="005548C8" w:rsidRPr="00AF250F">
        <w:t>s</w:t>
      </w:r>
      <w:r w:rsidR="001D46F0" w:rsidRPr="00AF250F">
        <w:t xml:space="preserve"> </w:t>
      </w:r>
      <w:r w:rsidR="00B4677B" w:rsidRPr="00AF250F">
        <w:t>to preserve temporal information</w:t>
      </w:r>
      <w:r w:rsidR="006155B3" w:rsidRPr="00AF250F">
        <w:t>.</w:t>
      </w:r>
      <w:r w:rsidR="005548C8" w:rsidRPr="00AF250F">
        <w:t xml:space="preserve"> </w:t>
      </w:r>
    </w:p>
    <w:p w14:paraId="4FA6071E" w14:textId="4C1F8C69"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ReCycle-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qualitative and quantitative experimental findings indicate the achievement of this thesis work. </w:t>
      </w:r>
      <w:r w:rsidR="00961317" w:rsidRPr="00AF250F">
        <w:t>Its</w:t>
      </w:r>
      <w:r w:rsidRPr="00AF250F">
        <w:t xml:space="preserve"> thesis excels in the human assessment analysis by </w:t>
      </w:r>
      <w:r w:rsidRPr="00AF250F">
        <w:rPr>
          <w:color w:val="FF0000"/>
        </w:rPr>
        <w:t xml:space="preserve">xxx </w:t>
      </w:r>
      <w:r w:rsidRPr="00AF250F">
        <w:t xml:space="preserve">percent and </w:t>
      </w:r>
      <w:r w:rsidRPr="00AF250F">
        <w:rPr>
          <w:color w:val="FF0000"/>
        </w:rPr>
        <w:t xml:space="preserve">xxx </w:t>
      </w:r>
      <w:r w:rsidRPr="00AF250F">
        <w:t xml:space="preserve">percent in the IS score of </w:t>
      </w:r>
      <w:r w:rsidR="00B60544" w:rsidRPr="00AF250F">
        <w:t>Cycle-GAN</w:t>
      </w:r>
      <w:r w:rsidRPr="00AF250F">
        <w:t xml:space="preserve">. </w:t>
      </w:r>
      <w:r w:rsidR="00D12A84" w:rsidRPr="00AF250F">
        <w:t>this Research work</w:t>
      </w:r>
      <w:r w:rsidR="001D46F0" w:rsidRPr="00AF250F">
        <w:t xml:space="preserve"> </w:t>
      </w:r>
      <w:r w:rsidR="003C7A99" w:rsidRPr="00AF250F">
        <w:t>concludes</w:t>
      </w:r>
      <w:r w:rsidR="001D46F0" w:rsidRPr="00AF250F">
        <w:t xml:space="preserve"> </w:t>
      </w:r>
      <w:r w:rsidR="00D12A84" w:rsidRPr="00AF250F">
        <w:t xml:space="preserve">that </w:t>
      </w:r>
      <w:r w:rsidR="001D46F0" w:rsidRPr="00AF250F">
        <w:t>Adding constraints to video to video translation do</w:t>
      </w:r>
      <w:r w:rsidR="003C7A99" w:rsidRPr="00AF250F">
        <w:t>es</w:t>
      </w:r>
      <w:r w:rsidR="001D46F0" w:rsidRPr="00AF250F">
        <w:t xml:space="preserve"> improve temporal coherency</w:t>
      </w:r>
      <w:r w:rsidR="00D12A84" w:rsidRPr="00AF250F">
        <w:t>.</w:t>
      </w:r>
    </w:p>
    <w:p w14:paraId="3FD76DE8" w14:textId="7CD62DDF" w:rsidR="00851C68" w:rsidRPr="00AF250F" w:rsidRDefault="00A062F7" w:rsidP="009F426B">
      <w:pPr>
        <w:pStyle w:val="Heading2"/>
      </w:pPr>
      <w:bookmarkStart w:id="311" w:name="_Toc51695586"/>
      <w:r w:rsidRPr="00AF250F">
        <w:lastRenderedPageBreak/>
        <w:t xml:space="preserve">Limitation and </w:t>
      </w:r>
      <w:r w:rsidR="00851C68" w:rsidRPr="00AF250F">
        <w:t>Future work</w:t>
      </w:r>
      <w:bookmarkEnd w:id="311"/>
    </w:p>
    <w:p w14:paraId="6A790591" w14:textId="2821236F" w:rsidR="00851C68" w:rsidRPr="00AF250F" w:rsidRDefault="00351257" w:rsidP="00681D07">
      <w:r w:rsidRPr="00AF250F">
        <w:t>The proposed method doesn’t come without limitations. We have observed that the model is strongly dependent on the EfficientNET-B7</w:t>
      </w:r>
      <w:r w:rsidR="00C1192B" w:rsidRPr="00AF250F">
        <w:t xml:space="preserve"> </w:t>
      </w:r>
      <w:r w:rsidRPr="00AF250F">
        <w:t xml:space="preserve"> outputs and since the feature preserving loss </w:t>
      </w:r>
      <w:r w:rsidR="00C1192B" w:rsidRPr="00AF250F">
        <w:t>is</w:t>
      </w:r>
      <w:r w:rsidRPr="00AF250F">
        <w:t xml:space="preserve"> not designed to be consistent across frames and generated output </w:t>
      </w:r>
      <w:r w:rsidR="00ED37F3" w:rsidRPr="00AF250F">
        <w:t>depend</w:t>
      </w:r>
      <w:r w:rsidR="00C1192B" w:rsidRPr="00AF250F">
        <w:t>s</w:t>
      </w:r>
      <w:r w:rsidR="00ED37F3" w:rsidRPr="00AF250F">
        <w:t xml:space="preserve"> </w:t>
      </w:r>
      <w:r w:rsidR="00EF266A" w:rsidRPr="00AF250F">
        <w:t xml:space="preserve">essentially </w:t>
      </w:r>
      <w:r w:rsidR="00ED37F3" w:rsidRPr="00AF250F">
        <w:t xml:space="preserve">on the performance of the </w:t>
      </w:r>
      <w:r w:rsidR="00C1192B" w:rsidRPr="00AF250F">
        <w:t xml:space="preserve">feature extraction </w:t>
      </w:r>
      <w:r w:rsidR="00ED37F3" w:rsidRPr="00AF250F">
        <w:t xml:space="preserve">network on </w:t>
      </w:r>
      <w:r w:rsidR="00C1192B" w:rsidRPr="00AF250F">
        <w:t xml:space="preserve">a </w:t>
      </w:r>
      <w:r w:rsidR="00ED37F3" w:rsidRPr="00AF250F">
        <w:t>specific dataset</w:t>
      </w:r>
      <w:r w:rsidR="00C1192B" w:rsidRPr="00AF250F">
        <w:t xml:space="preserve"> as discussed on</w:t>
      </w:r>
      <w:r w:rsidR="003700AB" w:rsidRPr="00AF250F">
        <w:t xml:space="preserve"> </w:t>
      </w:r>
      <w:hyperlink w:anchor="_Observation:" w:history="1">
        <w:r w:rsidR="003700AB" w:rsidRPr="00AF250F">
          <w:rPr>
            <w:rStyle w:val="Hyperlink"/>
          </w:rPr>
          <w:t>6.2.1</w:t>
        </w:r>
      </w:hyperlink>
      <w:r w:rsidR="00ED37F3" w:rsidRPr="00AF250F">
        <w:t>.</w:t>
      </w:r>
      <w:r w:rsidR="007E24E5" w:rsidRPr="00AF250F">
        <w:t xml:space="preserve"> </w:t>
      </w:r>
      <w:r w:rsidR="00C1192B" w:rsidRPr="00AF250F">
        <w:t>T</w:t>
      </w:r>
      <w:r w:rsidR="007E24E5" w:rsidRPr="00AF250F">
        <w:t xml:space="preserve">his naturally leads to inconsistency </w:t>
      </w:r>
      <w:r w:rsidR="00DA47AB" w:rsidRPr="00AF250F">
        <w:t>i</w:t>
      </w:r>
      <w:r w:rsidR="002F23C6" w:rsidRPr="00AF250F">
        <w:t>n</w:t>
      </w:r>
      <w:r w:rsidR="007E24E5" w:rsidRPr="00AF250F">
        <w:t xml:space="preserve"> </w:t>
      </w:r>
      <w:r w:rsidR="00EF266A" w:rsidRPr="00AF250F">
        <w:t xml:space="preserve">the </w:t>
      </w:r>
      <w:r w:rsidR="007E24E5" w:rsidRPr="00AF250F">
        <w:t>result</w:t>
      </w:r>
      <w:r w:rsidR="00EF266A" w:rsidRPr="00AF250F">
        <w:t>s</w:t>
      </w:r>
      <w:r w:rsidR="00DA47AB" w:rsidRPr="00AF250F">
        <w:t xml:space="preserve"> produced</w:t>
      </w:r>
      <w:r w:rsidR="007E24E5" w:rsidRPr="00AF250F">
        <w:t>.</w:t>
      </w:r>
      <w:r w:rsidRPr="00AF250F">
        <w:t xml:space="preserve"> </w:t>
      </w:r>
      <w:r w:rsidR="00681D07" w:rsidRPr="00AF250F">
        <w:t xml:space="preserve">One approach to resolve this issue is a </w:t>
      </w:r>
      <w:r w:rsidR="00B06461" w:rsidRPr="00AF250F">
        <w:t xml:space="preserve">retune feature extraction network </w:t>
      </w:r>
      <w:r w:rsidR="00681D07" w:rsidRPr="00AF250F">
        <w:t>on our dataset</w:t>
      </w:r>
      <w:r w:rsidR="00E216BD" w:rsidRPr="00AF250F">
        <w:t xml:space="preserve"> or train in flight together.</w:t>
      </w:r>
    </w:p>
    <w:p w14:paraId="1D9A000A" w14:textId="4291C8A9" w:rsidR="00BA1799" w:rsidRPr="00AF250F" w:rsidRDefault="00BA1799" w:rsidP="00EB4071">
      <w:pPr>
        <w:sectPr w:rsidR="00BA1799" w:rsidRPr="00AF250F" w:rsidSect="00C3760D">
          <w:pgSz w:w="11906" w:h="16838" w:code="9"/>
          <w:pgMar w:top="1440" w:right="1440" w:bottom="1440" w:left="1440" w:header="720" w:footer="720" w:gutter="0"/>
          <w:cols w:space="720"/>
          <w:docGrid w:linePitch="360"/>
        </w:sectPr>
      </w:pPr>
      <w:r w:rsidRPr="00AF250F">
        <w:t xml:space="preserve">Finally, the work on this thesis might take us in a very different direction: letting it learn how to construct synthetic intermediate frames between successive frames, which could increase the video's frame rate. </w:t>
      </w:r>
      <w:r w:rsidR="00623200" w:rsidRPr="00AF250F">
        <w:t>HFR or (</w:t>
      </w:r>
      <w:r w:rsidRPr="00AF250F">
        <w:t>High frame</w:t>
      </w:r>
      <w:r w:rsidR="00623200" w:rsidRPr="00AF250F">
        <w:t xml:space="preserve"> rate)</w:t>
      </w:r>
      <w:r w:rsidRPr="00AF250F">
        <w:t xml:space="preserve"> </w:t>
      </w:r>
      <w:r w:rsidR="00623200" w:rsidRPr="00AF250F">
        <w:t xml:space="preserve">videos </w:t>
      </w:r>
      <w:r w:rsidRPr="00AF250F">
        <w:t xml:space="preserve">will increase the movement representation and consequently provide better pictures to increase the audience's accuracy. Perhaps it could need consideration more than that of two frames as used in this thesis work. </w:t>
      </w:r>
    </w:p>
    <w:p w14:paraId="760E411D" w14:textId="36FAAF68" w:rsidR="001C1FA8" w:rsidRPr="00AF250F" w:rsidRDefault="001C1FA8" w:rsidP="00C649AC">
      <w:pPr>
        <w:pStyle w:val="Heading1"/>
      </w:pPr>
      <w:bookmarkStart w:id="312" w:name="_Toc51695587"/>
      <w:r w:rsidRPr="00AF250F">
        <w:lastRenderedPageBreak/>
        <w:t>References</w:t>
      </w:r>
      <w:bookmarkEnd w:id="255"/>
      <w:bookmarkEnd w:id="312"/>
    </w:p>
    <w:p w14:paraId="1C8CDDC1" w14:textId="0F54D5CE" w:rsidR="0038261B" w:rsidRPr="0038261B" w:rsidRDefault="001C1FA8" w:rsidP="0038261B">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38261B" w:rsidRPr="0038261B">
        <w:rPr>
          <w:rFonts w:ascii="Calibri" w:hAnsi="Calibri" w:cs="Calibri"/>
          <w:noProof/>
        </w:rPr>
        <w:t>[1]</w:t>
      </w:r>
      <w:r w:rsidR="0038261B" w:rsidRPr="0038261B">
        <w:rPr>
          <w:rFonts w:ascii="Calibri" w:hAnsi="Calibri" w:cs="Calibri"/>
          <w:noProof/>
        </w:rPr>
        <w:tab/>
        <w:t xml:space="preserve">Jake VanderPlas, </w:t>
      </w:r>
      <w:r w:rsidR="0038261B" w:rsidRPr="0038261B">
        <w:rPr>
          <w:rFonts w:ascii="Calibri" w:hAnsi="Calibri" w:cs="Calibri"/>
          <w:i/>
          <w:iCs/>
          <w:noProof/>
        </w:rPr>
        <w:t>Python Data Science Handbook</w:t>
      </w:r>
      <w:r w:rsidR="0038261B" w:rsidRPr="0038261B">
        <w:rPr>
          <w:rFonts w:ascii="Calibri" w:hAnsi="Calibri" w:cs="Calibri"/>
          <w:noProof/>
        </w:rPr>
        <w:t>. O’Reilly Media, Inc.</w:t>
      </w:r>
    </w:p>
    <w:p w14:paraId="6323FF9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w:t>
      </w:r>
      <w:r w:rsidRPr="0038261B">
        <w:rPr>
          <w:rFonts w:ascii="Calibri" w:hAnsi="Calibri" w:cs="Calibri"/>
          <w:noProof/>
        </w:rPr>
        <w:tab/>
        <w:t xml:space="preserve">R. Rojas, “Neural Networks: A Systematic Introduction. ,” </w:t>
      </w:r>
      <w:r w:rsidRPr="0038261B">
        <w:rPr>
          <w:rFonts w:ascii="Calibri" w:hAnsi="Calibri" w:cs="Calibri"/>
          <w:i/>
          <w:iCs/>
          <w:noProof/>
        </w:rPr>
        <w:t>Springer New York, NY, USA -Verlag New York, Inc.</w:t>
      </w:r>
      <w:r w:rsidRPr="0038261B">
        <w:rPr>
          <w:rFonts w:ascii="Calibri" w:hAnsi="Calibri" w:cs="Calibri"/>
          <w:noProof/>
        </w:rPr>
        <w:t>, 1996.</w:t>
      </w:r>
    </w:p>
    <w:p w14:paraId="771132D2"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w:t>
      </w:r>
      <w:r w:rsidRPr="0038261B">
        <w:rPr>
          <w:rFonts w:ascii="Calibri" w:hAnsi="Calibri" w:cs="Calibri"/>
          <w:noProof/>
        </w:rPr>
        <w:tab/>
        <w:t xml:space="preserve">G. E. H. Alex Krizhevsky, Ilya Sutskever, “ImageNet Classification with Deep Convolutional Neural Networks,” </w:t>
      </w:r>
      <w:r w:rsidRPr="0038261B">
        <w:rPr>
          <w:rFonts w:ascii="Calibri" w:hAnsi="Calibri" w:cs="Calibri"/>
          <w:i/>
          <w:iCs/>
          <w:noProof/>
        </w:rPr>
        <w:t>ILSVRC2012</w:t>
      </w:r>
      <w:r w:rsidRPr="0038261B">
        <w:rPr>
          <w:rFonts w:ascii="Calibri" w:hAnsi="Calibri" w:cs="Calibri"/>
          <w:noProof/>
        </w:rPr>
        <w:t>, pp. 1–1432, 2007.</w:t>
      </w:r>
    </w:p>
    <w:p w14:paraId="69D7A2D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w:t>
      </w:r>
      <w:r w:rsidRPr="0038261B">
        <w:rPr>
          <w:rFonts w:ascii="Calibri" w:hAnsi="Calibri" w:cs="Calibri"/>
          <w:noProof/>
        </w:rPr>
        <w:tab/>
        <w:t xml:space="preserve">Y. LeCun, L. Bottou, Y. Bengio, and P. Haffner, “Gradient-based learning applied to document recognition,” </w:t>
      </w:r>
      <w:r w:rsidRPr="0038261B">
        <w:rPr>
          <w:rFonts w:ascii="Calibri" w:hAnsi="Calibri" w:cs="Calibri"/>
          <w:i/>
          <w:iCs/>
          <w:noProof/>
        </w:rPr>
        <w:t>Proc. IEEE</w:t>
      </w:r>
      <w:r w:rsidRPr="0038261B">
        <w:rPr>
          <w:rFonts w:ascii="Calibri" w:hAnsi="Calibri" w:cs="Calibri"/>
          <w:noProof/>
        </w:rPr>
        <w:t>, vol. 86, no. 11, pp. 2278–2323, 1998.</w:t>
      </w:r>
    </w:p>
    <w:p w14:paraId="108FECC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5]</w:t>
      </w:r>
      <w:r w:rsidRPr="0038261B">
        <w:rPr>
          <w:rFonts w:ascii="Calibri" w:hAnsi="Calibri" w:cs="Calibri"/>
          <w:noProof/>
        </w:rPr>
        <w:tab/>
        <w:t xml:space="preserve">I. Goodfellow </w:t>
      </w:r>
      <w:r w:rsidRPr="0038261B">
        <w:rPr>
          <w:rFonts w:ascii="Calibri" w:hAnsi="Calibri" w:cs="Calibri"/>
          <w:i/>
          <w:iCs/>
          <w:noProof/>
        </w:rPr>
        <w:t>et al.</w:t>
      </w:r>
      <w:r w:rsidRPr="0038261B">
        <w:rPr>
          <w:rFonts w:ascii="Calibri" w:hAnsi="Calibri" w:cs="Calibri"/>
          <w:noProof/>
        </w:rPr>
        <w:t xml:space="preserve">, “Generative Adversarial Nets (NIPS version),” </w:t>
      </w:r>
      <w:r w:rsidRPr="0038261B">
        <w:rPr>
          <w:rFonts w:ascii="Calibri" w:hAnsi="Calibri" w:cs="Calibri"/>
          <w:i/>
          <w:iCs/>
          <w:noProof/>
        </w:rPr>
        <w:t>Adv. Neural Inf. Process. Syst. 27</w:t>
      </w:r>
      <w:r w:rsidRPr="0038261B">
        <w:rPr>
          <w:rFonts w:ascii="Calibri" w:hAnsi="Calibri" w:cs="Calibri"/>
          <w:noProof/>
        </w:rPr>
        <w:t>, 2014.</w:t>
      </w:r>
    </w:p>
    <w:p w14:paraId="7C7C3941"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6]</w:t>
      </w:r>
      <w:r w:rsidRPr="0038261B">
        <w:rPr>
          <w:rFonts w:ascii="Calibri" w:hAnsi="Calibri" w:cs="Calibri"/>
          <w:noProof/>
        </w:rPr>
        <w:tab/>
        <w:t>“Attempts on Real Time Style Transfer – mc.ai.” [Online]. Available: https://mc.ai/attempts-on-real-time-style-transfer/. [Accessed: 22-Sep-2020].</w:t>
      </w:r>
    </w:p>
    <w:p w14:paraId="44AD691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7]</w:t>
      </w:r>
      <w:r w:rsidRPr="0038261B">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4BA4DE7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8]</w:t>
      </w:r>
      <w:r w:rsidRPr="0038261B">
        <w:rPr>
          <w:rFonts w:ascii="Calibri" w:hAnsi="Calibri" w:cs="Calibri"/>
          <w:noProof/>
        </w:rPr>
        <w:tab/>
        <w:t xml:space="preserve">D. Dwibedi, Y. Aytar, J. Tompson, P. Sermanet, and A. Zisserman, “Temporal cycle-consistency learning,” </w:t>
      </w:r>
      <w:r w:rsidRPr="0038261B">
        <w:rPr>
          <w:rFonts w:ascii="Calibri" w:hAnsi="Calibri" w:cs="Calibri"/>
          <w:i/>
          <w:iCs/>
          <w:noProof/>
        </w:rPr>
        <w:t>Proc. IEEE Comput. Soc. Conf. Comput. Vis. Pattern Recognit.</w:t>
      </w:r>
      <w:r w:rsidRPr="0038261B">
        <w:rPr>
          <w:rFonts w:ascii="Calibri" w:hAnsi="Calibri" w:cs="Calibri"/>
          <w:noProof/>
        </w:rPr>
        <w:t>, vol. 2019-June, no. 12, pp. 1801–1810, Apr. 2019.</w:t>
      </w:r>
    </w:p>
    <w:p w14:paraId="0EF81A0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9]</w:t>
      </w:r>
      <w:r w:rsidRPr="0038261B">
        <w:rPr>
          <w:rFonts w:ascii="Calibri" w:hAnsi="Calibri" w:cs="Calibri"/>
          <w:noProof/>
        </w:rPr>
        <w:tab/>
        <w:t xml:space="preserve">P. Isola, J. Y. Zhu, T. Zhou, and A. A. Efros, “Image-to-image translation with conditional adversarial network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5967–5976.</w:t>
      </w:r>
    </w:p>
    <w:p w14:paraId="5F0C713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0]</w:t>
      </w:r>
      <w:r w:rsidRPr="0038261B">
        <w:rPr>
          <w:rFonts w:ascii="Calibri" w:hAnsi="Calibri" w:cs="Calibri"/>
          <w:noProof/>
        </w:rPr>
        <w:tab/>
        <w:t xml:space="preserve">J. Y. Zhu, T. Park, P. Isola, and A. A. Efros, “Unpaired Image-to-Image Translation Using Cycle-Consistent Adversarial Networks,” in </w:t>
      </w:r>
      <w:r w:rsidRPr="0038261B">
        <w:rPr>
          <w:rFonts w:ascii="Calibri" w:hAnsi="Calibri" w:cs="Calibri"/>
          <w:i/>
          <w:iCs/>
          <w:noProof/>
        </w:rPr>
        <w:t>Proceedings of the IEEE International Conference on Computer Vision</w:t>
      </w:r>
      <w:r w:rsidRPr="0038261B">
        <w:rPr>
          <w:rFonts w:ascii="Calibri" w:hAnsi="Calibri" w:cs="Calibri"/>
          <w:noProof/>
        </w:rPr>
        <w:t>, 2017, vol. 2017-Octob, pp. 2242–2251.</w:t>
      </w:r>
    </w:p>
    <w:p w14:paraId="7B6014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1]</w:t>
      </w:r>
      <w:r w:rsidRPr="0038261B">
        <w:rPr>
          <w:rFonts w:ascii="Calibri" w:hAnsi="Calibri" w:cs="Calibri"/>
          <w:noProof/>
        </w:rPr>
        <w:tab/>
        <w:t xml:space="preserve">A. Bansal, S. Ma, D. Ramanan, and Y. Sheikh, “Recycle-GAN: Unsupervised Video Retargeting,” in </w:t>
      </w:r>
      <w:r w:rsidRPr="0038261B">
        <w:rPr>
          <w:rFonts w:ascii="Calibri" w:hAnsi="Calibri" w:cs="Calibri"/>
          <w:i/>
          <w:iCs/>
          <w:noProof/>
        </w:rPr>
        <w:t xml:space="preserve">Lecture Notes in Computer Science (including subseries Lecture Notes </w:t>
      </w:r>
      <w:r w:rsidRPr="0038261B">
        <w:rPr>
          <w:rFonts w:ascii="Calibri" w:hAnsi="Calibri" w:cs="Calibri"/>
          <w:i/>
          <w:iCs/>
          <w:noProof/>
        </w:rPr>
        <w:lastRenderedPageBreak/>
        <w:t>in Artificial Intelligence and Lecture Notes in Bioinformatics)</w:t>
      </w:r>
      <w:r w:rsidRPr="0038261B">
        <w:rPr>
          <w:rFonts w:ascii="Calibri" w:hAnsi="Calibri" w:cs="Calibri"/>
          <w:noProof/>
        </w:rPr>
        <w:t>, 2018, vol. 11209 LNCS, pp. 122–138.</w:t>
      </w:r>
    </w:p>
    <w:p w14:paraId="30019A0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2]</w:t>
      </w:r>
      <w:r w:rsidRPr="0038261B">
        <w:rPr>
          <w:rFonts w:ascii="Calibri" w:hAnsi="Calibri" w:cs="Calibri"/>
          <w:noProof/>
        </w:rPr>
        <w:tab/>
        <w:t xml:space="preserve">C. Cao, Q. Hou, and K. Zhou, “Displaced dynamic expression regression for real-time facial tracking and animation,” in </w:t>
      </w:r>
      <w:r w:rsidRPr="0038261B">
        <w:rPr>
          <w:rFonts w:ascii="Calibri" w:hAnsi="Calibri" w:cs="Calibri"/>
          <w:i/>
          <w:iCs/>
          <w:noProof/>
        </w:rPr>
        <w:t>ACM Transactions on Graphics</w:t>
      </w:r>
      <w:r w:rsidRPr="0038261B">
        <w:rPr>
          <w:rFonts w:ascii="Calibri" w:hAnsi="Calibri" w:cs="Calibri"/>
          <w:noProof/>
        </w:rPr>
        <w:t>, 2014, vol. 33, no. 4.</w:t>
      </w:r>
    </w:p>
    <w:p w14:paraId="487EBD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3]</w:t>
      </w:r>
      <w:r w:rsidRPr="0038261B">
        <w:rPr>
          <w:rFonts w:ascii="Calibri" w:hAnsi="Calibri" w:cs="Calibri"/>
          <w:noProof/>
        </w:rPr>
        <w:tab/>
        <w:t>M. Mirza and S. Osindero, “Conditional Generative Adversarial Nets,” Nov. 2014.</w:t>
      </w:r>
    </w:p>
    <w:p w14:paraId="413AE79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4]</w:t>
      </w:r>
      <w:r w:rsidRPr="0038261B">
        <w:rPr>
          <w:rFonts w:ascii="Calibri" w:hAnsi="Calibri" w:cs="Calibri"/>
          <w:noProof/>
        </w:rPr>
        <w:tab/>
        <w:t xml:space="preserve">K. Park, S. Woo, D. Kim, D. Cho, and I. S. Kweon, “Preserving semantic and temporal consistency for unpaired video-to-video translation,” </w:t>
      </w:r>
      <w:r w:rsidRPr="0038261B">
        <w:rPr>
          <w:rFonts w:ascii="Calibri" w:hAnsi="Calibri" w:cs="Calibri"/>
          <w:i/>
          <w:iCs/>
          <w:noProof/>
        </w:rPr>
        <w:t>MM 2019 - Proc. 27th ACM Int. Conf. Multimed.</w:t>
      </w:r>
      <w:r w:rsidRPr="0038261B">
        <w:rPr>
          <w:rFonts w:ascii="Calibri" w:hAnsi="Calibri" w:cs="Calibri"/>
          <w:noProof/>
        </w:rPr>
        <w:t>, pp. 1248–1257, Aug. 2019.</w:t>
      </w:r>
    </w:p>
    <w:p w14:paraId="0BD2B6F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5]</w:t>
      </w:r>
      <w:r w:rsidRPr="0038261B">
        <w:rPr>
          <w:rFonts w:ascii="Calibri" w:hAnsi="Calibri" w:cs="Calibri"/>
          <w:noProof/>
        </w:rPr>
        <w:tab/>
        <w:t xml:space="preserve">A. Radford, L. Metz, and S. Chintala, “Unsupervised representation learning with deep convolutional generative adversarial networks,” in </w:t>
      </w:r>
      <w:r w:rsidRPr="0038261B">
        <w:rPr>
          <w:rFonts w:ascii="Calibri" w:hAnsi="Calibri" w:cs="Calibri"/>
          <w:i/>
          <w:iCs/>
          <w:noProof/>
        </w:rPr>
        <w:t>4th International Conference on Learning Representations, ICLR 2016 - Conference Track Proceedings</w:t>
      </w:r>
      <w:r w:rsidRPr="0038261B">
        <w:rPr>
          <w:rFonts w:ascii="Calibri" w:hAnsi="Calibri" w:cs="Calibri"/>
          <w:noProof/>
        </w:rPr>
        <w:t>, 2016.</w:t>
      </w:r>
    </w:p>
    <w:p w14:paraId="2DC1DCE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6]</w:t>
      </w:r>
      <w:r w:rsidRPr="0038261B">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0145369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7]</w:t>
      </w:r>
      <w:r w:rsidRPr="0038261B">
        <w:rPr>
          <w:rFonts w:ascii="Calibri" w:hAnsi="Calibri" w:cs="Calibri"/>
          <w:noProof/>
        </w:rPr>
        <w:tab/>
        <w:t xml:space="preserve">Y. Choi, M. Choi, M. Kim, J. W. Ha, S. Kim, and J. Choo, “StarGAN: Unified Generative Adversarial Networks for Multi-domain Image-to-Image Translation,” </w:t>
      </w:r>
      <w:r w:rsidRPr="0038261B">
        <w:rPr>
          <w:rFonts w:ascii="Calibri" w:hAnsi="Calibri" w:cs="Calibri"/>
          <w:i/>
          <w:iCs/>
          <w:noProof/>
        </w:rPr>
        <w:t>Proc. IEEE Comput. Soc. Conf. Comput. Vis. Pattern Recognit.</w:t>
      </w:r>
      <w:r w:rsidRPr="0038261B">
        <w:rPr>
          <w:rFonts w:ascii="Calibri" w:hAnsi="Calibri" w:cs="Calibri"/>
          <w:noProof/>
        </w:rPr>
        <w:t>, pp. 8789–8797, Nov. 2018.</w:t>
      </w:r>
    </w:p>
    <w:p w14:paraId="574CAF39"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8]</w:t>
      </w:r>
      <w:r w:rsidRPr="0038261B">
        <w:rPr>
          <w:rFonts w:ascii="Calibri" w:hAnsi="Calibri" w:cs="Calibri"/>
          <w:noProof/>
        </w:rPr>
        <w:tab/>
        <w:t xml:space="preserve">H. Huang </w:t>
      </w:r>
      <w:r w:rsidRPr="0038261B">
        <w:rPr>
          <w:rFonts w:ascii="Calibri" w:hAnsi="Calibri" w:cs="Calibri"/>
          <w:i/>
          <w:iCs/>
          <w:noProof/>
        </w:rPr>
        <w:t>et al.</w:t>
      </w:r>
      <w:r w:rsidRPr="0038261B">
        <w:rPr>
          <w:rFonts w:ascii="Calibri" w:hAnsi="Calibri" w:cs="Calibri"/>
          <w:noProof/>
        </w:rPr>
        <w:t xml:space="preserve">, “Real-time neural style transfer for video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7044–7052.</w:t>
      </w:r>
    </w:p>
    <w:p w14:paraId="33EB128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9]</w:t>
      </w:r>
      <w:r w:rsidRPr="0038261B">
        <w:rPr>
          <w:rFonts w:ascii="Calibri" w:hAnsi="Calibri" w:cs="Calibri"/>
          <w:noProof/>
        </w:rPr>
        <w:tab/>
        <w:t xml:space="preserve">D. Chen, J. Liao, L. Yuan, N. Yu, and G. Hua, “Coherent Online Video Style Transfer,” in </w:t>
      </w:r>
      <w:r w:rsidRPr="0038261B">
        <w:rPr>
          <w:rFonts w:ascii="Calibri" w:hAnsi="Calibri" w:cs="Calibri"/>
          <w:i/>
          <w:iCs/>
          <w:noProof/>
        </w:rPr>
        <w:t>Proceedings of the IEEE International Conference on Computer Vision</w:t>
      </w:r>
      <w:r w:rsidRPr="0038261B">
        <w:rPr>
          <w:rFonts w:ascii="Calibri" w:hAnsi="Calibri" w:cs="Calibri"/>
          <w:noProof/>
        </w:rPr>
        <w:t>, 2017, vol. 2017-Octob, pp. 1114–1123.</w:t>
      </w:r>
    </w:p>
    <w:p w14:paraId="5C326470"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0]</w:t>
      </w:r>
      <w:r w:rsidRPr="0038261B">
        <w:rPr>
          <w:rFonts w:ascii="Calibri" w:hAnsi="Calibri" w:cs="Calibri"/>
          <w:noProof/>
        </w:rPr>
        <w:tab/>
        <w:t>T. R. Shaham, T. Dekel, and T. Michaeli, “SinGAN: Learning a Generative Model from a Single Natural Image,” May 2019.</w:t>
      </w:r>
    </w:p>
    <w:p w14:paraId="1443FAA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1]</w:t>
      </w:r>
      <w:r w:rsidRPr="0038261B">
        <w:rPr>
          <w:rFonts w:ascii="Calibri" w:hAnsi="Calibri" w:cs="Calibri"/>
          <w:noProof/>
        </w:rPr>
        <w:tab/>
        <w:t xml:space="preserve">C. Militello, L. Rundo, and M. C. Gilardi, “Applications of imaging processing to MRgFUS treatment for fibroids: a review,” </w:t>
      </w:r>
      <w:r w:rsidRPr="0038261B">
        <w:rPr>
          <w:rFonts w:ascii="Calibri" w:hAnsi="Calibri" w:cs="Calibri"/>
          <w:i/>
          <w:iCs/>
          <w:noProof/>
        </w:rPr>
        <w:t>Transl. Cancer Res.</w:t>
      </w:r>
      <w:r w:rsidRPr="0038261B">
        <w:rPr>
          <w:rFonts w:ascii="Calibri" w:hAnsi="Calibri" w:cs="Calibri"/>
          <w:noProof/>
        </w:rPr>
        <w:t>, vol. 3, no. 5, pp. 472–482, 2014.</w:t>
      </w:r>
    </w:p>
    <w:p w14:paraId="0EF3839B"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lastRenderedPageBreak/>
        <w:t>[22]</w:t>
      </w:r>
      <w:r w:rsidRPr="0038261B">
        <w:rPr>
          <w:rFonts w:ascii="Calibri" w:hAnsi="Calibri" w:cs="Calibri"/>
          <w:noProof/>
        </w:rPr>
        <w:tab/>
        <w:t xml:space="preserve">X. Wei, S. Feng, J. Zhu, and H. Su, “Video-to-video translation with global temporal consistency,” </w:t>
      </w:r>
      <w:r w:rsidRPr="0038261B">
        <w:rPr>
          <w:rFonts w:ascii="Calibri" w:hAnsi="Calibri" w:cs="Calibri"/>
          <w:i/>
          <w:iCs/>
          <w:noProof/>
        </w:rPr>
        <w:t>MM 2018 - Proc. 2018 ACM Multimed. Conf.</w:t>
      </w:r>
      <w:r w:rsidRPr="0038261B">
        <w:rPr>
          <w:rFonts w:ascii="Calibri" w:hAnsi="Calibri" w:cs="Calibri"/>
          <w:noProof/>
        </w:rPr>
        <w:t>, pp. 18–25, 2018.</w:t>
      </w:r>
    </w:p>
    <w:p w14:paraId="2F0C87D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3]</w:t>
      </w:r>
      <w:r w:rsidRPr="0038261B">
        <w:rPr>
          <w:rFonts w:ascii="Calibri" w:hAnsi="Calibri" w:cs="Calibri"/>
          <w:noProof/>
        </w:rPr>
        <w:tab/>
        <w:t xml:space="preserve">E. Ilg, N. Mayer, T. Saikia, M. Keuper, A. Dosovitskiy, and T. Brox, “FlowNet 2.0: Evolution of optical flow estimation with deep network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1647–1655.</w:t>
      </w:r>
    </w:p>
    <w:p w14:paraId="0EC4BF64"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4]</w:t>
      </w:r>
      <w:r w:rsidRPr="0038261B">
        <w:rPr>
          <w:rFonts w:ascii="Calibri" w:hAnsi="Calibri" w:cs="Calibri"/>
          <w:noProof/>
        </w:rPr>
        <w:tab/>
        <w:t xml:space="preserve">D. Sun, X. Yang, M. Y. Liu, and J. Kautz, “PWC-Net: CNNs for Optical Flow Using Pyramid, Warping, and Cost Volume,” in </w:t>
      </w:r>
      <w:r w:rsidRPr="0038261B">
        <w:rPr>
          <w:rFonts w:ascii="Calibri" w:hAnsi="Calibri" w:cs="Calibri"/>
          <w:i/>
          <w:iCs/>
          <w:noProof/>
        </w:rPr>
        <w:t>Proceedings of the IEEE Computer Society Conference on Computer Vision and Pattern Recognition</w:t>
      </w:r>
      <w:r w:rsidRPr="0038261B">
        <w:rPr>
          <w:rFonts w:ascii="Calibri" w:hAnsi="Calibri" w:cs="Calibri"/>
          <w:noProof/>
        </w:rPr>
        <w:t>, 2018, pp. 8934–8943.</w:t>
      </w:r>
    </w:p>
    <w:p w14:paraId="2CEF2935"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5]</w:t>
      </w:r>
      <w:r w:rsidRPr="0038261B">
        <w:rPr>
          <w:rFonts w:ascii="Calibri" w:hAnsi="Calibri" w:cs="Calibri"/>
          <w:noProof/>
        </w:rPr>
        <w:tab/>
        <w:t xml:space="preserve">A. Dosovitskiy </w:t>
      </w:r>
      <w:r w:rsidRPr="0038261B">
        <w:rPr>
          <w:rFonts w:ascii="Calibri" w:hAnsi="Calibri" w:cs="Calibri"/>
          <w:i/>
          <w:iCs/>
          <w:noProof/>
        </w:rPr>
        <w:t>et al.</w:t>
      </w:r>
      <w:r w:rsidRPr="0038261B">
        <w:rPr>
          <w:rFonts w:ascii="Calibri" w:hAnsi="Calibri" w:cs="Calibri"/>
          <w:noProof/>
        </w:rPr>
        <w:t xml:space="preserve">, “FlowNet: Learning optical flow with convolutional networks,” </w:t>
      </w:r>
      <w:r w:rsidRPr="0038261B">
        <w:rPr>
          <w:rFonts w:ascii="Calibri" w:hAnsi="Calibri" w:cs="Calibri"/>
          <w:i/>
          <w:iCs/>
          <w:noProof/>
        </w:rPr>
        <w:t>Proc. IEEE Int. Conf. Comput. Vis.</w:t>
      </w:r>
      <w:r w:rsidRPr="0038261B">
        <w:rPr>
          <w:rFonts w:ascii="Calibri" w:hAnsi="Calibri" w:cs="Calibri"/>
          <w:noProof/>
        </w:rPr>
        <w:t>, vol. 2015 Inter, pp. 2758–2766, 2015.</w:t>
      </w:r>
    </w:p>
    <w:p w14:paraId="6E0CB3D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6]</w:t>
      </w:r>
      <w:r w:rsidRPr="0038261B">
        <w:rPr>
          <w:rFonts w:ascii="Calibri" w:hAnsi="Calibri" w:cs="Calibri"/>
          <w:noProof/>
        </w:rPr>
        <w:tab/>
        <w:t xml:space="preserve">D. Sun, X. Yang, M. Y. Liu, and J. Kautz, “PWC-Net: CNNs for Optical Flow Using Pyramid, Warping, and Cost Volume,” in </w:t>
      </w:r>
      <w:r w:rsidRPr="0038261B">
        <w:rPr>
          <w:rFonts w:ascii="Calibri" w:hAnsi="Calibri" w:cs="Calibri"/>
          <w:i/>
          <w:iCs/>
          <w:noProof/>
        </w:rPr>
        <w:t>Proceedings of the IEEE Computer Society Conference on Computer Vision and Pattern Recognition</w:t>
      </w:r>
      <w:r w:rsidRPr="0038261B">
        <w:rPr>
          <w:rFonts w:ascii="Calibri" w:hAnsi="Calibri" w:cs="Calibri"/>
          <w:noProof/>
        </w:rPr>
        <w:t>, 2018, pp. 8934–8943.</w:t>
      </w:r>
    </w:p>
    <w:p w14:paraId="785C13E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7]</w:t>
      </w:r>
      <w:r w:rsidRPr="0038261B">
        <w:rPr>
          <w:rFonts w:ascii="Calibri" w:hAnsi="Calibri" w:cs="Calibri"/>
          <w:noProof/>
        </w:rPr>
        <w:tab/>
        <w:t xml:space="preserve">D. J. Butler, J. Wulff, G. B. Stanley, and M. J. Black, “A naturalistic open source movie for optical flow evaluation,” in </w:t>
      </w:r>
      <w:r w:rsidRPr="0038261B">
        <w:rPr>
          <w:rFonts w:ascii="Calibri" w:hAnsi="Calibri" w:cs="Calibri"/>
          <w:i/>
          <w:iCs/>
          <w:noProof/>
        </w:rPr>
        <w:t>Lecture Notes in Computer Science (including subseries Lecture Notes in Artificial Intelligence and Lecture Notes in Bioinformatics)</w:t>
      </w:r>
      <w:r w:rsidRPr="0038261B">
        <w:rPr>
          <w:rFonts w:ascii="Calibri" w:hAnsi="Calibri" w:cs="Calibri"/>
          <w:noProof/>
        </w:rPr>
        <w:t>, 2012, vol. 7577 LNCS, no. PART 6, pp. 611–625.</w:t>
      </w:r>
    </w:p>
    <w:p w14:paraId="7F75363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8]</w:t>
      </w:r>
      <w:r w:rsidRPr="0038261B">
        <w:rPr>
          <w:rFonts w:ascii="Calibri" w:hAnsi="Calibri" w:cs="Calibri"/>
          <w:noProof/>
        </w:rPr>
        <w:tab/>
        <w:t xml:space="preserve">J. P. Bennett, “Everybody Dance Now!,” </w:t>
      </w:r>
      <w:r w:rsidRPr="0038261B">
        <w:rPr>
          <w:rFonts w:ascii="Calibri" w:hAnsi="Calibri" w:cs="Calibri"/>
          <w:i/>
          <w:iCs/>
          <w:noProof/>
        </w:rPr>
        <w:t>J. Phys. Educ. Recreat. Danc.</w:t>
      </w:r>
      <w:r w:rsidRPr="0038261B">
        <w:rPr>
          <w:rFonts w:ascii="Calibri" w:hAnsi="Calibri" w:cs="Calibri"/>
          <w:noProof/>
        </w:rPr>
        <w:t>, vol. 77, no. 1, pp. 6–7, Jan. 2019.</w:t>
      </w:r>
    </w:p>
    <w:p w14:paraId="4EAF1648"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9]</w:t>
      </w:r>
      <w:r w:rsidRPr="0038261B">
        <w:rPr>
          <w:rFonts w:ascii="Calibri" w:hAnsi="Calibri" w:cs="Calibri"/>
          <w:noProof/>
        </w:rPr>
        <w:tab/>
        <w:t xml:space="preserve">S. Webber, M. Harrop, J. Downs, T. Cox, N. Wouters, and A. Vande Moere, “Everybody Dance Now: Tensions between participation and performance in interactive public installations,” </w:t>
      </w:r>
      <w:r w:rsidRPr="0038261B">
        <w:rPr>
          <w:rFonts w:ascii="Calibri" w:hAnsi="Calibri" w:cs="Calibri"/>
          <w:i/>
          <w:iCs/>
          <w:noProof/>
        </w:rPr>
        <w:t>OzCHI 2015 Being Hum. - Conf. Proc.</w:t>
      </w:r>
      <w:r w:rsidRPr="0038261B">
        <w:rPr>
          <w:rFonts w:ascii="Calibri" w:hAnsi="Calibri" w:cs="Calibri"/>
          <w:noProof/>
        </w:rPr>
        <w:t>, pp. 284–288, 2015.</w:t>
      </w:r>
    </w:p>
    <w:p w14:paraId="2DF6AAB0"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0]</w:t>
      </w:r>
      <w:r w:rsidRPr="0038261B">
        <w:rPr>
          <w:rFonts w:ascii="Calibri" w:hAnsi="Calibri" w:cs="Calibri"/>
          <w:noProof/>
        </w:rPr>
        <w:tab/>
        <w:t>A. Siarohin, S. Lathuilière, S. Tulyakov, E. Ricci, and N. Sebe, “Animating Arbitrary Objects via Deep Motion Transfer,” 2018.</w:t>
      </w:r>
    </w:p>
    <w:p w14:paraId="6AFEF64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1]</w:t>
      </w:r>
      <w:r w:rsidRPr="0038261B">
        <w:rPr>
          <w:rFonts w:ascii="Calibri" w:hAnsi="Calibri" w:cs="Calibri"/>
          <w:noProof/>
        </w:rPr>
        <w:tab/>
        <w:t>D. Bashkirova, B. Usman, and K. Saenko, “Unsupervised Video-to-Video Translation,” no. Nips, 2018.</w:t>
      </w:r>
    </w:p>
    <w:p w14:paraId="523BFC68"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2]</w:t>
      </w:r>
      <w:r w:rsidRPr="0038261B">
        <w:rPr>
          <w:rFonts w:ascii="Calibri" w:hAnsi="Calibri" w:cs="Calibri"/>
          <w:noProof/>
        </w:rPr>
        <w:tab/>
        <w:t xml:space="preserve">Y. Chen, Y. Pan, T. Yao, X. Tian, and T. Mei, “Mocycle-GAN: Unpaired video-to-video </w:t>
      </w:r>
      <w:r w:rsidRPr="0038261B">
        <w:rPr>
          <w:rFonts w:ascii="Calibri" w:hAnsi="Calibri" w:cs="Calibri"/>
          <w:noProof/>
        </w:rPr>
        <w:lastRenderedPageBreak/>
        <w:t xml:space="preserve">translation,” </w:t>
      </w:r>
      <w:r w:rsidRPr="0038261B">
        <w:rPr>
          <w:rFonts w:ascii="Calibri" w:hAnsi="Calibri" w:cs="Calibri"/>
          <w:i/>
          <w:iCs/>
          <w:noProof/>
        </w:rPr>
        <w:t>MM 2019 - Proc. 27th ACM Int. Conf. Multimed.</w:t>
      </w:r>
      <w:r w:rsidRPr="0038261B">
        <w:rPr>
          <w:rFonts w:ascii="Calibri" w:hAnsi="Calibri" w:cs="Calibri"/>
          <w:noProof/>
        </w:rPr>
        <w:t>, pp. 647–655, Aug. 2019.</w:t>
      </w:r>
    </w:p>
    <w:p w14:paraId="624EF52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3]</w:t>
      </w:r>
      <w:r w:rsidRPr="0038261B">
        <w:rPr>
          <w:rFonts w:ascii="Calibri" w:hAnsi="Calibri" w:cs="Calibri"/>
          <w:noProof/>
        </w:rPr>
        <w:tab/>
        <w:t xml:space="preserve">W. S. Lai, J. Bin Huang, O. Wang, E. Shechtman, E. Yumer, and M. H. Yang, “Learning blind video temporal consistency,” in </w:t>
      </w:r>
      <w:r w:rsidRPr="0038261B">
        <w:rPr>
          <w:rFonts w:ascii="Calibri" w:hAnsi="Calibri" w:cs="Calibri"/>
          <w:i/>
          <w:iCs/>
          <w:noProof/>
        </w:rPr>
        <w:t>Lecture Notes in Computer Science (including subseries Lecture Notes in Artificial Intelligence and Lecture Notes in Bioinformatics)</w:t>
      </w:r>
      <w:r w:rsidRPr="0038261B">
        <w:rPr>
          <w:rFonts w:ascii="Calibri" w:hAnsi="Calibri" w:cs="Calibri"/>
          <w:noProof/>
        </w:rPr>
        <w:t>, 2018, vol. 11219 LNCS, pp. 179–195.</w:t>
      </w:r>
    </w:p>
    <w:p w14:paraId="0A209F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4]</w:t>
      </w:r>
      <w:r w:rsidRPr="0038261B">
        <w:rPr>
          <w:rFonts w:ascii="Calibri" w:hAnsi="Calibri" w:cs="Calibri"/>
          <w:noProof/>
        </w:rPr>
        <w:tab/>
        <w:t>“Edraw Max - Excellent Flowchart Software &amp; Diagramming Tool.” [Online]. Available: https://www.edrawsoft.com/edraw-max/. [Accessed: 02-Jun-2020].</w:t>
      </w:r>
    </w:p>
    <w:p w14:paraId="2095ED1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5]</w:t>
      </w:r>
      <w:r w:rsidRPr="0038261B">
        <w:rPr>
          <w:rFonts w:ascii="Calibri" w:hAnsi="Calibri" w:cs="Calibri"/>
          <w:noProof/>
        </w:rPr>
        <w:tab/>
        <w:t>“TensorFlow.” [Online]. Available: https://www.tensorflow.org/. [Accessed: 02-Jun-2020].</w:t>
      </w:r>
    </w:p>
    <w:p w14:paraId="32B66C45"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6]</w:t>
      </w:r>
      <w:r w:rsidRPr="0038261B">
        <w:rPr>
          <w:rFonts w:ascii="Calibri" w:hAnsi="Calibri" w:cs="Calibri"/>
          <w:noProof/>
        </w:rPr>
        <w:tab/>
        <w:t>J. Hale, “Deep Learning Framework Power Scores,” 2018. .</w:t>
      </w:r>
    </w:p>
    <w:p w14:paraId="1B645AC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7]</w:t>
      </w:r>
      <w:r w:rsidRPr="0038261B">
        <w:rPr>
          <w:rFonts w:ascii="Calibri" w:hAnsi="Calibri" w:cs="Calibri"/>
          <w:noProof/>
        </w:rPr>
        <w:tab/>
        <w:t>“AI deep learning frameworks ranking 2018 | Statista.” [Online]. Available: https://www.statista.com/statistics/943038/ai-deep-learning-frameworks-ranking/. [Accessed: 22-Sep-2020].</w:t>
      </w:r>
    </w:p>
    <w:p w14:paraId="73FB313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8]</w:t>
      </w:r>
      <w:r w:rsidRPr="0038261B">
        <w:rPr>
          <w:rFonts w:ascii="Calibri" w:hAnsi="Calibri" w:cs="Calibri"/>
          <w:noProof/>
        </w:rPr>
        <w:tab/>
        <w:t>“OpenCV.” [Online]. Available: https://opencv.org/. [Accessed: 02-Jun-2020].</w:t>
      </w:r>
    </w:p>
    <w:p w14:paraId="069D3D7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9]</w:t>
      </w:r>
      <w:r w:rsidRPr="0038261B">
        <w:rPr>
          <w:rFonts w:ascii="Calibri" w:hAnsi="Calibri" w:cs="Calibri"/>
          <w:noProof/>
        </w:rPr>
        <w:tab/>
        <w:t>“Design, visualize, and train deep learning networks - MATLAB.” [Online]. Available: https://www.mathworks.com/help/deeplearning/ref/deepnetworkdesigner-app.html. [Accessed: 05-Jun-2020].</w:t>
      </w:r>
    </w:p>
    <w:p w14:paraId="594CCB2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0]</w:t>
      </w:r>
      <w:r w:rsidRPr="0038261B">
        <w:rPr>
          <w:rFonts w:ascii="Calibri" w:hAnsi="Calibri" w:cs="Calibri"/>
          <w:noProof/>
        </w:rPr>
        <w:tab/>
        <w:t xml:space="preserve">M. Tan and Q. V. Le, “EfficientNet: Rethinking Model Scaling for Convolutional Neural Networks,” </w:t>
      </w:r>
      <w:r w:rsidRPr="0038261B">
        <w:rPr>
          <w:rFonts w:ascii="Calibri" w:hAnsi="Calibri" w:cs="Calibri"/>
          <w:i/>
          <w:iCs/>
          <w:noProof/>
        </w:rPr>
        <w:t>36th Int. Conf. Mach. Learn. ICML 2019</w:t>
      </w:r>
      <w:r w:rsidRPr="0038261B">
        <w:rPr>
          <w:rFonts w:ascii="Calibri" w:hAnsi="Calibri" w:cs="Calibri"/>
          <w:noProof/>
        </w:rPr>
        <w:t>, vol. 2019-June, pp. 10691–10700, May 2019.</w:t>
      </w:r>
    </w:p>
    <w:p w14:paraId="7219D8A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1]</w:t>
      </w:r>
      <w:r w:rsidRPr="0038261B">
        <w:rPr>
          <w:rFonts w:ascii="Calibri" w:hAnsi="Calibri" w:cs="Calibri"/>
          <w:noProof/>
        </w:rPr>
        <w:tab/>
        <w:t xml:space="preserve">T.-W. Hui, X. Tang, and C. C. Loy, “A Lightweight Optical Flow CNN - Revisiting Data Fidelity and Regularization,” </w:t>
      </w:r>
      <w:r w:rsidRPr="0038261B">
        <w:rPr>
          <w:rFonts w:ascii="Calibri" w:hAnsi="Calibri" w:cs="Calibri"/>
          <w:i/>
          <w:iCs/>
          <w:noProof/>
        </w:rPr>
        <w:t>IEEE Trans. Pattern Anal. Mach. Intell.</w:t>
      </w:r>
      <w:r w:rsidRPr="0038261B">
        <w:rPr>
          <w:rFonts w:ascii="Calibri" w:hAnsi="Calibri" w:cs="Calibri"/>
          <w:noProof/>
        </w:rPr>
        <w:t>, pp. 1–1, Feb. 2020.</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3" w:name="_Toc51695588"/>
      <w:r w:rsidRPr="00AF250F">
        <w:lastRenderedPageBreak/>
        <w:t>Appendix</w:t>
      </w:r>
      <w:bookmarkEnd w:id="313"/>
    </w:p>
    <w:p w14:paraId="23A43E0B" w14:textId="665B644F" w:rsidR="00B82318" w:rsidRPr="00AF250F" w:rsidRDefault="00F61D5B" w:rsidP="00A83508">
      <w:pPr>
        <w:pStyle w:val="Heading2"/>
        <w:numPr>
          <w:ilvl w:val="0"/>
          <w:numId w:val="0"/>
        </w:numPr>
        <w:ind w:left="720"/>
      </w:pPr>
      <w:bookmarkStart w:id="314" w:name="_Toc51695589"/>
      <w:r w:rsidRPr="00AF250F">
        <w:t>Appendix</w:t>
      </w:r>
      <w:r w:rsidR="001B7DF8" w:rsidRPr="00AF250F">
        <w:t xml:space="preserve"> A: </w:t>
      </w:r>
      <w:r w:rsidR="00795B8A" w:rsidRPr="00AF250F">
        <w:t>Loss function</w:t>
      </w:r>
      <w:bookmarkEnd w:id="314"/>
      <w:r w:rsidR="00795B8A" w:rsidRPr="00AF250F">
        <w:t xml:space="preserve">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15" w:name="_Toc51695590"/>
      <w:r w:rsidRPr="00AF250F">
        <w:t xml:space="preserve">Appendix </w:t>
      </w:r>
      <w:r w:rsidRPr="00AF250F">
        <w:rPr>
          <w:rStyle w:val="Heading4Char"/>
          <w:b/>
        </w:rPr>
        <w:t xml:space="preserve">B: </w:t>
      </w:r>
      <w:r w:rsidR="00020D12" w:rsidRPr="00AF250F">
        <w:t>Residual Blocks:</w:t>
      </w:r>
      <w:bookmarkEnd w:id="315"/>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16" w:name="_Toc51695591"/>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6A8EAA2D" w:rsidR="00FE5808" w:rsidRPr="00AF250F" w:rsidRDefault="001561C0" w:rsidP="00020D12">
            <w:pPr>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020D12">
            <w:pPr>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020D12">
            <w:pPr>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020D12">
            <w:pPr>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020D12">
            <w:pPr>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020D12">
            <w:pPr>
              <w:jc w:val="center"/>
            </w:pPr>
            <w:r w:rsidRPr="00AF250F">
              <w:t>5</w:t>
            </w:r>
            <w:r w:rsidRPr="00AF250F">
              <w:rPr>
                <w:vertAlign w:val="superscript"/>
              </w:rPr>
              <w:t>th</w:t>
            </w:r>
            <w:r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2789FBFA">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rot="54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show </w:t>
      </w:r>
      <w:r>
        <w:t xml:space="preserve">the </w:t>
      </w:r>
      <w:r w:rsidR="00B141D8">
        <w:t>corresponding epoch</w:t>
      </w:r>
    </w:p>
    <w:tbl>
      <w:tblPr>
        <w:tblStyle w:val="TableGrid"/>
        <w:tblW w:w="11410" w:type="dxa"/>
        <w:jc w:val="center"/>
        <w:tblLook w:val="04A0" w:firstRow="1" w:lastRow="0" w:firstColumn="1" w:lastColumn="0" w:noHBand="0" w:noVBand="1"/>
      </w:tblPr>
      <w:tblGrid>
        <w:gridCol w:w="2282"/>
        <w:gridCol w:w="47"/>
        <w:gridCol w:w="2235"/>
        <w:gridCol w:w="67"/>
        <w:gridCol w:w="2215"/>
        <w:gridCol w:w="66"/>
        <w:gridCol w:w="2216"/>
        <w:gridCol w:w="42"/>
        <w:gridCol w:w="2240"/>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3E5CAD">
            <w:pPr>
              <w:jc w:val="center"/>
            </w:pPr>
            <w:r w:rsidRPr="00AF250F">
              <w:lastRenderedPageBreak/>
              <w:t>2</w:t>
            </w:r>
            <w:r>
              <w:t>0</w:t>
            </w:r>
            <w:r w:rsidRPr="00AF250F">
              <w:rPr>
                <w:vertAlign w:val="superscript"/>
              </w:rPr>
              <w:t>th</w:t>
            </w:r>
            <w:r w:rsidRPr="00AF250F">
              <w:t xml:space="preserve"> </w:t>
            </w:r>
            <w:r w:rsidR="003E5CAD">
              <w:t xml:space="preserve"> </w:t>
            </w:r>
            <w:r w:rsidR="003E5CAD" w:rsidRPr="00AF250F">
              <w:t>epoch</w:t>
            </w:r>
          </w:p>
        </w:tc>
        <w:tc>
          <w:tcPr>
            <w:tcW w:w="2282" w:type="dxa"/>
            <w:gridSpan w:val="2"/>
            <w:vAlign w:val="center"/>
          </w:tcPr>
          <w:p w14:paraId="14BB4DA5" w14:textId="52B8F86D" w:rsidR="003E5CAD" w:rsidRPr="00AF250F" w:rsidRDefault="001831CC" w:rsidP="003E5CAD">
            <w:pPr>
              <w:jc w:val="center"/>
            </w:pPr>
            <w:r>
              <w:t>15</w:t>
            </w:r>
            <w:r w:rsidRPr="00AF250F">
              <w:rPr>
                <w:vertAlign w:val="superscript"/>
              </w:rPr>
              <w:t>th</w:t>
            </w:r>
            <w:r>
              <w:t xml:space="preserve"> </w:t>
            </w:r>
            <w:r w:rsidR="003E5CAD" w:rsidRPr="00AF250F">
              <w:t xml:space="preserve"> epoch</w:t>
            </w:r>
          </w:p>
        </w:tc>
        <w:tc>
          <w:tcPr>
            <w:tcW w:w="2282" w:type="dxa"/>
            <w:gridSpan w:val="2"/>
            <w:vAlign w:val="center"/>
          </w:tcPr>
          <w:p w14:paraId="709E5F85" w14:textId="58F3EC08" w:rsidR="003E5CAD" w:rsidRPr="00AF250F" w:rsidRDefault="003E5CAD" w:rsidP="003E5CAD">
            <w:pPr>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3E5CAD">
            <w:pPr>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3E5CAD">
            <w:pPr>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B141D8">
        <w:trPr>
          <w:trHeight w:val="6452"/>
          <w:jc w:val="center"/>
        </w:trPr>
        <w:tc>
          <w:tcPr>
            <w:tcW w:w="11410" w:type="dxa"/>
            <w:gridSpan w:val="9"/>
          </w:tcPr>
          <w:p w14:paraId="3CC9EF14" w14:textId="0155239B" w:rsidR="003E5CAD" w:rsidRPr="00AF250F" w:rsidRDefault="003E5CAD" w:rsidP="003E5CAD">
            <w:r>
              <w:rPr>
                <w:noProof/>
              </w:rPr>
              <w:drawing>
                <wp:inline distT="0" distB="0" distL="0" distR="0" wp14:anchorId="3A43A41C" wp14:editId="5D49579B">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rot="5400000">
                            <a:off x="0" y="0"/>
                            <a:ext cx="3999089" cy="7145334"/>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3E5CAD">
            <w:pPr>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3E5CAD">
            <w:pPr>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3E5CAD">
            <w:pPr>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3E5CAD">
            <w:pPr>
              <w:rPr>
                <w:noProof/>
              </w:rPr>
            </w:pPr>
            <w:r>
              <w:t>3</w:t>
            </w:r>
            <w:r w:rsidRPr="00AF250F">
              <w:t>0</w:t>
            </w:r>
            <w:r w:rsidRPr="00AF250F">
              <w:rPr>
                <w:vertAlign w:val="superscript"/>
              </w:rPr>
              <w:t>th</w:t>
            </w:r>
            <w:r>
              <w:t xml:space="preserve"> </w:t>
            </w:r>
            <w:r w:rsidR="003E5CAD" w:rsidRPr="00AF250F">
              <w:t xml:space="preserve"> epoch</w:t>
            </w:r>
          </w:p>
        </w:tc>
        <w:tc>
          <w:tcPr>
            <w:tcW w:w="2240" w:type="dxa"/>
            <w:vAlign w:val="center"/>
          </w:tcPr>
          <w:p w14:paraId="5D69BBF9" w14:textId="7AD628FA" w:rsidR="003E5CAD" w:rsidRDefault="001831CC" w:rsidP="003E5CAD">
            <w:pPr>
              <w:rPr>
                <w:noProof/>
              </w:rPr>
            </w:pPr>
            <w:r>
              <w:t>2</w:t>
            </w:r>
            <w:r w:rsidRPr="00AF250F">
              <w:t>5</w:t>
            </w:r>
            <w:r w:rsidRPr="00AF250F">
              <w:rPr>
                <w:vertAlign w:val="superscript"/>
              </w:rPr>
              <w:t>th</w:t>
            </w:r>
            <w:r w:rsidRPr="00AF250F">
              <w:t xml:space="preserve"> </w:t>
            </w:r>
            <w:r w:rsidR="003E5CAD" w:rsidRPr="00AF250F">
              <w:t>epoch</w:t>
            </w:r>
          </w:p>
        </w:tc>
      </w:tr>
    </w:tbl>
    <w:p w14:paraId="13585CE8" w14:textId="77777777" w:rsidR="00B141D8" w:rsidRDefault="00B141D8" w:rsidP="00B141D8">
      <w:pPr>
        <w:jc w:val="center"/>
      </w:pPr>
    </w:p>
    <w:p w14:paraId="22E62551" w14:textId="1DDFDBE2" w:rsidR="00B141D8" w:rsidRPr="00AF250F" w:rsidRDefault="00B141D8" w:rsidP="00B141D8">
      <w:pPr>
        <w:jc w:val="center"/>
        <w:rPr>
          <w:color w:val="FFFFFF" w:themeColor="background1"/>
        </w:rPr>
      </w:pPr>
      <w:r>
        <w:t>R</w:t>
      </w:r>
      <w:r w:rsidRPr="00091B16">
        <w:t xml:space="preserve">esult on different epoch </w:t>
      </w:r>
      <w:r>
        <w:t xml:space="preserve">on Obama Trump dataset,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17" w:name="_Appendix_D:_Cycle"/>
      <w:bookmarkStart w:id="318" w:name="_Toc51695592"/>
      <w:bookmarkEnd w:id="317"/>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19" w:name="_Toc51695593"/>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9"/>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r w:rsidRPr="00AF250F">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5B10328" w14:textId="35C75F3F"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5" w:author="kirubel abebe" w:date="2020-09-21T10:10:00Z" w:initials="ka">
    <w:p w14:paraId="51D51641" w14:textId="76C39586" w:rsidR="00C3760D" w:rsidRDefault="00C3760D">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621302" w14:textId="77777777" w:rsidR="00FC0B95" w:rsidRDefault="00FC0B95" w:rsidP="006C5C4D">
      <w:pPr>
        <w:spacing w:after="0" w:line="240" w:lineRule="auto"/>
      </w:pPr>
      <w:r>
        <w:separator/>
      </w:r>
    </w:p>
  </w:endnote>
  <w:endnote w:type="continuationSeparator" w:id="0">
    <w:p w14:paraId="3821C7FE" w14:textId="77777777" w:rsidR="00FC0B95" w:rsidRDefault="00FC0B95"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C3760D" w:rsidRDefault="00C376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C3760D" w:rsidRDefault="00C376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C3760D" w:rsidRDefault="00C376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C3760D" w:rsidRDefault="00C376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C3760D" w:rsidRDefault="00C376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C3760D" w:rsidRDefault="00C3760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C3760D" w:rsidRDefault="00C376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C3760D" w:rsidRDefault="00C3760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C3760D" w:rsidRDefault="00C376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C3760D" w:rsidRDefault="00C3760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C3760D" w:rsidRDefault="00C3760D">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C3760D" w:rsidRDefault="00C376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7D3D75" w14:textId="77777777" w:rsidR="00FC0B95" w:rsidRDefault="00FC0B95" w:rsidP="006C5C4D">
      <w:pPr>
        <w:spacing w:after="0" w:line="240" w:lineRule="auto"/>
      </w:pPr>
      <w:r>
        <w:separator/>
      </w:r>
    </w:p>
  </w:footnote>
  <w:footnote w:type="continuationSeparator" w:id="0">
    <w:p w14:paraId="278CD481" w14:textId="77777777" w:rsidR="00FC0B95" w:rsidRDefault="00FC0B95" w:rsidP="006C5C4D">
      <w:pPr>
        <w:spacing w:after="0" w:line="240" w:lineRule="auto"/>
      </w:pPr>
      <w:r>
        <w:continuationSeparator/>
      </w:r>
    </w:p>
  </w:footnote>
  <w:footnote w:id="1">
    <w:p w14:paraId="477C4AEB" w14:textId="38FA7075" w:rsidR="00C3760D" w:rsidRDefault="00C3760D">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C3760D" w:rsidRPr="0087636F" w:rsidRDefault="00C3760D">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C3760D" w:rsidRDefault="00C3760D"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C3760D" w:rsidRDefault="00C3760D">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C3760D" w:rsidRDefault="00C3760D">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625DF8A0" w14:textId="53A15C0F" w:rsidR="00C3760D" w:rsidRDefault="00C3760D">
      <w:pPr>
        <w:pStyle w:val="FootnoteText"/>
      </w:pPr>
      <w:r>
        <w:rPr>
          <w:rStyle w:val="FootnoteReference"/>
        </w:rPr>
        <w:footnoteRef/>
      </w:r>
      <w:r>
        <w:t xml:space="preserve"> Flownet2 is because it could be common in previous works and tensorpack implementation avalible.  </w:t>
      </w:r>
    </w:p>
  </w:footnote>
  <w:footnote w:id="7">
    <w:p w14:paraId="499AED6B" w14:textId="0D3E72AF" w:rsidR="00C3760D" w:rsidRDefault="00C3760D">
      <w:pPr>
        <w:pStyle w:val="FootnoteText"/>
      </w:pPr>
      <w:r>
        <w:rPr>
          <w:rStyle w:val="FootnoteReference"/>
        </w:rPr>
        <w:footnoteRef/>
      </w:r>
      <w:r>
        <w:t xml:space="preserve"> It take around 1.6 sec per image and totally training takes about 57.8 hours.</w:t>
      </w:r>
    </w:p>
  </w:footnote>
  <w:footnote w:id="8">
    <w:p w14:paraId="060B1588" w14:textId="77777777" w:rsidR="00C3760D" w:rsidRDefault="00C3760D"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9">
    <w:p w14:paraId="20299CD0" w14:textId="3DC13BFE" w:rsidR="00C3760D" w:rsidRDefault="00C3760D">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10">
    <w:p w14:paraId="0990872B" w14:textId="77777777" w:rsidR="00C3760D" w:rsidRDefault="00C3760D"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1">
    <w:p w14:paraId="6189D7D1" w14:textId="4D33C3CD" w:rsidR="00C3760D" w:rsidRDefault="00C3760D"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4"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2"/>
  </w:num>
  <w:num w:numId="5">
    <w:abstractNumId w:val="14"/>
  </w:num>
  <w:num w:numId="6">
    <w:abstractNumId w:val="3"/>
  </w:num>
  <w:num w:numId="7">
    <w:abstractNumId w:val="17"/>
  </w:num>
  <w:num w:numId="8">
    <w:abstractNumId w:val="28"/>
  </w:num>
  <w:num w:numId="9">
    <w:abstractNumId w:val="24"/>
  </w:num>
  <w:num w:numId="10">
    <w:abstractNumId w:val="12"/>
  </w:num>
  <w:num w:numId="11">
    <w:abstractNumId w:val="36"/>
  </w:num>
  <w:num w:numId="12">
    <w:abstractNumId w:val="9"/>
    <w:lvlOverride w:ilvl="0">
      <w:startOverride w:val="5"/>
    </w:lvlOverride>
    <w:lvlOverride w:ilvl="1">
      <w:startOverride w:val="1"/>
    </w:lvlOverride>
  </w:num>
  <w:num w:numId="13">
    <w:abstractNumId w:val="20"/>
  </w:num>
  <w:num w:numId="14">
    <w:abstractNumId w:val="33"/>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30"/>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1"/>
  </w:num>
  <w:num w:numId="37">
    <w:abstractNumId w:val="34"/>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5"/>
  </w:num>
  <w:num w:numId="42">
    <w:abstractNumId w:val="29"/>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7"/>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 w:numId="50">
    <w:abstractNumId w:val="27"/>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8FAPzAM5wtAAAA"/>
  </w:docVars>
  <w:rsids>
    <w:rsidRoot w:val="001C1FA8"/>
    <w:rsid w:val="00000C76"/>
    <w:rsid w:val="000020C6"/>
    <w:rsid w:val="000112BB"/>
    <w:rsid w:val="000117CF"/>
    <w:rsid w:val="00012E16"/>
    <w:rsid w:val="00014362"/>
    <w:rsid w:val="00014521"/>
    <w:rsid w:val="00014602"/>
    <w:rsid w:val="00014DF9"/>
    <w:rsid w:val="000152D6"/>
    <w:rsid w:val="00015311"/>
    <w:rsid w:val="00015C8A"/>
    <w:rsid w:val="00017A0A"/>
    <w:rsid w:val="00020D12"/>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5F01"/>
    <w:rsid w:val="00036D02"/>
    <w:rsid w:val="000407CE"/>
    <w:rsid w:val="000408D1"/>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77679"/>
    <w:rsid w:val="0008061F"/>
    <w:rsid w:val="0008236A"/>
    <w:rsid w:val="00082A00"/>
    <w:rsid w:val="00082AD0"/>
    <w:rsid w:val="00083AFE"/>
    <w:rsid w:val="00084964"/>
    <w:rsid w:val="00084E99"/>
    <w:rsid w:val="0008624B"/>
    <w:rsid w:val="0008679B"/>
    <w:rsid w:val="00086DF4"/>
    <w:rsid w:val="000872E6"/>
    <w:rsid w:val="00087C42"/>
    <w:rsid w:val="00090114"/>
    <w:rsid w:val="00091B16"/>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1C0"/>
    <w:rsid w:val="00156822"/>
    <w:rsid w:val="0015711B"/>
    <w:rsid w:val="00157897"/>
    <w:rsid w:val="00157A48"/>
    <w:rsid w:val="00160775"/>
    <w:rsid w:val="0016333C"/>
    <w:rsid w:val="00164C29"/>
    <w:rsid w:val="0016552D"/>
    <w:rsid w:val="0016593E"/>
    <w:rsid w:val="00165C44"/>
    <w:rsid w:val="0016608A"/>
    <w:rsid w:val="00166335"/>
    <w:rsid w:val="00166840"/>
    <w:rsid w:val="00167FB7"/>
    <w:rsid w:val="00170C52"/>
    <w:rsid w:val="0017203F"/>
    <w:rsid w:val="001742B9"/>
    <w:rsid w:val="00175AD0"/>
    <w:rsid w:val="00180724"/>
    <w:rsid w:val="00181A9E"/>
    <w:rsid w:val="00181B7C"/>
    <w:rsid w:val="001829FB"/>
    <w:rsid w:val="001831CC"/>
    <w:rsid w:val="00183B64"/>
    <w:rsid w:val="00186A72"/>
    <w:rsid w:val="00186A86"/>
    <w:rsid w:val="001902F7"/>
    <w:rsid w:val="001904E4"/>
    <w:rsid w:val="001924C0"/>
    <w:rsid w:val="00192653"/>
    <w:rsid w:val="00194262"/>
    <w:rsid w:val="00195153"/>
    <w:rsid w:val="001A0974"/>
    <w:rsid w:val="001A1BE3"/>
    <w:rsid w:val="001A1C17"/>
    <w:rsid w:val="001A1CDD"/>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3CAE"/>
    <w:rsid w:val="0021490F"/>
    <w:rsid w:val="00214CF8"/>
    <w:rsid w:val="00216038"/>
    <w:rsid w:val="00216658"/>
    <w:rsid w:val="0021676D"/>
    <w:rsid w:val="002169CE"/>
    <w:rsid w:val="00217565"/>
    <w:rsid w:val="00217B5D"/>
    <w:rsid w:val="002204D2"/>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60DF"/>
    <w:rsid w:val="0025672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23C6"/>
    <w:rsid w:val="002F2415"/>
    <w:rsid w:val="002F32CF"/>
    <w:rsid w:val="002F377F"/>
    <w:rsid w:val="002F3888"/>
    <w:rsid w:val="002F4C6A"/>
    <w:rsid w:val="002F5ABC"/>
    <w:rsid w:val="002F5C36"/>
    <w:rsid w:val="002F6995"/>
    <w:rsid w:val="002F6B2D"/>
    <w:rsid w:val="003014FC"/>
    <w:rsid w:val="00301D37"/>
    <w:rsid w:val="0030288C"/>
    <w:rsid w:val="003028ED"/>
    <w:rsid w:val="003029B7"/>
    <w:rsid w:val="00303CCD"/>
    <w:rsid w:val="00310937"/>
    <w:rsid w:val="00310BBE"/>
    <w:rsid w:val="0031115B"/>
    <w:rsid w:val="00317152"/>
    <w:rsid w:val="00317EF6"/>
    <w:rsid w:val="003201BD"/>
    <w:rsid w:val="003209B3"/>
    <w:rsid w:val="00320AEE"/>
    <w:rsid w:val="003220E0"/>
    <w:rsid w:val="0032222B"/>
    <w:rsid w:val="0032234E"/>
    <w:rsid w:val="00322390"/>
    <w:rsid w:val="00322FB0"/>
    <w:rsid w:val="00323ECE"/>
    <w:rsid w:val="00323FB5"/>
    <w:rsid w:val="003246CE"/>
    <w:rsid w:val="0032479D"/>
    <w:rsid w:val="0032511D"/>
    <w:rsid w:val="003256B2"/>
    <w:rsid w:val="00325A93"/>
    <w:rsid w:val="00325C13"/>
    <w:rsid w:val="0032745C"/>
    <w:rsid w:val="00327529"/>
    <w:rsid w:val="003300B1"/>
    <w:rsid w:val="0033032F"/>
    <w:rsid w:val="003314AB"/>
    <w:rsid w:val="00331657"/>
    <w:rsid w:val="0033251C"/>
    <w:rsid w:val="00332B53"/>
    <w:rsid w:val="00332F22"/>
    <w:rsid w:val="00333DF6"/>
    <w:rsid w:val="0033404E"/>
    <w:rsid w:val="00335216"/>
    <w:rsid w:val="00341896"/>
    <w:rsid w:val="0034361E"/>
    <w:rsid w:val="00343B56"/>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1867"/>
    <w:rsid w:val="00363E88"/>
    <w:rsid w:val="00363F09"/>
    <w:rsid w:val="00364310"/>
    <w:rsid w:val="003643A3"/>
    <w:rsid w:val="00364F61"/>
    <w:rsid w:val="00365772"/>
    <w:rsid w:val="00365A1F"/>
    <w:rsid w:val="003672BD"/>
    <w:rsid w:val="003700AB"/>
    <w:rsid w:val="00370748"/>
    <w:rsid w:val="00370DE6"/>
    <w:rsid w:val="00370F7F"/>
    <w:rsid w:val="00371E0E"/>
    <w:rsid w:val="00373F3F"/>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261B"/>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10C6"/>
    <w:rsid w:val="003C1A52"/>
    <w:rsid w:val="003C1A97"/>
    <w:rsid w:val="003C2541"/>
    <w:rsid w:val="003C3422"/>
    <w:rsid w:val="003C3E59"/>
    <w:rsid w:val="003C62C2"/>
    <w:rsid w:val="003C6BA7"/>
    <w:rsid w:val="003C789C"/>
    <w:rsid w:val="003C7A99"/>
    <w:rsid w:val="003D0031"/>
    <w:rsid w:val="003D0739"/>
    <w:rsid w:val="003D1532"/>
    <w:rsid w:val="003D226D"/>
    <w:rsid w:val="003D29A0"/>
    <w:rsid w:val="003D45E3"/>
    <w:rsid w:val="003D45EC"/>
    <w:rsid w:val="003D4B4A"/>
    <w:rsid w:val="003D7857"/>
    <w:rsid w:val="003E09F5"/>
    <w:rsid w:val="003E0FF6"/>
    <w:rsid w:val="003E1229"/>
    <w:rsid w:val="003E12DD"/>
    <w:rsid w:val="003E246A"/>
    <w:rsid w:val="003E3129"/>
    <w:rsid w:val="003E312E"/>
    <w:rsid w:val="003E3B38"/>
    <w:rsid w:val="003E3DBB"/>
    <w:rsid w:val="003E42A9"/>
    <w:rsid w:val="003E5CAD"/>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3044"/>
    <w:rsid w:val="00414FA7"/>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3E69"/>
    <w:rsid w:val="00465806"/>
    <w:rsid w:val="00466202"/>
    <w:rsid w:val="00466367"/>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245F"/>
    <w:rsid w:val="00482E5A"/>
    <w:rsid w:val="00483467"/>
    <w:rsid w:val="004845AF"/>
    <w:rsid w:val="00484A2E"/>
    <w:rsid w:val="0048524D"/>
    <w:rsid w:val="0048545B"/>
    <w:rsid w:val="00485D4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6B1D"/>
    <w:rsid w:val="004A7306"/>
    <w:rsid w:val="004B0685"/>
    <w:rsid w:val="004B12D5"/>
    <w:rsid w:val="004B16FA"/>
    <w:rsid w:val="004B296F"/>
    <w:rsid w:val="004B3556"/>
    <w:rsid w:val="004B3A41"/>
    <w:rsid w:val="004B4349"/>
    <w:rsid w:val="004B6135"/>
    <w:rsid w:val="004B7D63"/>
    <w:rsid w:val="004C2680"/>
    <w:rsid w:val="004C2BDA"/>
    <w:rsid w:val="004C452D"/>
    <w:rsid w:val="004C5213"/>
    <w:rsid w:val="004C58DB"/>
    <w:rsid w:val="004C7F6D"/>
    <w:rsid w:val="004C7F71"/>
    <w:rsid w:val="004D16F7"/>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3EC3"/>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2871"/>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4A9"/>
    <w:rsid w:val="0055151C"/>
    <w:rsid w:val="00551698"/>
    <w:rsid w:val="0055247D"/>
    <w:rsid w:val="005524D2"/>
    <w:rsid w:val="0055259C"/>
    <w:rsid w:val="0055276F"/>
    <w:rsid w:val="005541E1"/>
    <w:rsid w:val="005548C8"/>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059"/>
    <w:rsid w:val="00574A52"/>
    <w:rsid w:val="00574FFF"/>
    <w:rsid w:val="00575967"/>
    <w:rsid w:val="00576712"/>
    <w:rsid w:val="00576BA8"/>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6A4D"/>
    <w:rsid w:val="00597059"/>
    <w:rsid w:val="00597CBC"/>
    <w:rsid w:val="005A1EAB"/>
    <w:rsid w:val="005A2513"/>
    <w:rsid w:val="005A29FA"/>
    <w:rsid w:val="005A3BDF"/>
    <w:rsid w:val="005A5086"/>
    <w:rsid w:val="005A52BD"/>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55B3"/>
    <w:rsid w:val="006155CF"/>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86E"/>
    <w:rsid w:val="00652BA0"/>
    <w:rsid w:val="00652EE4"/>
    <w:rsid w:val="00654106"/>
    <w:rsid w:val="00654B60"/>
    <w:rsid w:val="00654C31"/>
    <w:rsid w:val="00655411"/>
    <w:rsid w:val="0065682A"/>
    <w:rsid w:val="00656F34"/>
    <w:rsid w:val="006575B7"/>
    <w:rsid w:val="00660CD5"/>
    <w:rsid w:val="00660F9E"/>
    <w:rsid w:val="0066349A"/>
    <w:rsid w:val="006639BC"/>
    <w:rsid w:val="00663BBC"/>
    <w:rsid w:val="00663C12"/>
    <w:rsid w:val="00665099"/>
    <w:rsid w:val="00671086"/>
    <w:rsid w:val="00671777"/>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2EE0"/>
    <w:rsid w:val="0069325E"/>
    <w:rsid w:val="006932B7"/>
    <w:rsid w:val="006942B3"/>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5300"/>
    <w:rsid w:val="006E5564"/>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164"/>
    <w:rsid w:val="00761CA7"/>
    <w:rsid w:val="00764AD4"/>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541D"/>
    <w:rsid w:val="00785863"/>
    <w:rsid w:val="00785BDB"/>
    <w:rsid w:val="007861FF"/>
    <w:rsid w:val="00786C2E"/>
    <w:rsid w:val="007878C7"/>
    <w:rsid w:val="0078793C"/>
    <w:rsid w:val="0079013D"/>
    <w:rsid w:val="00790411"/>
    <w:rsid w:val="007913BB"/>
    <w:rsid w:val="007921F3"/>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5DBC"/>
    <w:rsid w:val="007B655A"/>
    <w:rsid w:val="007B6791"/>
    <w:rsid w:val="007B7405"/>
    <w:rsid w:val="007C0FFF"/>
    <w:rsid w:val="007C1883"/>
    <w:rsid w:val="007C1F7F"/>
    <w:rsid w:val="007C3A2A"/>
    <w:rsid w:val="007C40E2"/>
    <w:rsid w:val="007C4598"/>
    <w:rsid w:val="007C4611"/>
    <w:rsid w:val="007C48E3"/>
    <w:rsid w:val="007D0443"/>
    <w:rsid w:val="007D2938"/>
    <w:rsid w:val="007D2EF2"/>
    <w:rsid w:val="007D33E2"/>
    <w:rsid w:val="007D34FC"/>
    <w:rsid w:val="007D3561"/>
    <w:rsid w:val="007D5992"/>
    <w:rsid w:val="007D5997"/>
    <w:rsid w:val="007D5D69"/>
    <w:rsid w:val="007E0D02"/>
    <w:rsid w:val="007E129A"/>
    <w:rsid w:val="007E1A4A"/>
    <w:rsid w:val="007E24E5"/>
    <w:rsid w:val="007E41C3"/>
    <w:rsid w:val="007E506D"/>
    <w:rsid w:val="007E5777"/>
    <w:rsid w:val="007E5823"/>
    <w:rsid w:val="007E6D30"/>
    <w:rsid w:val="007E783C"/>
    <w:rsid w:val="007E7BC6"/>
    <w:rsid w:val="007F06A2"/>
    <w:rsid w:val="007F06C7"/>
    <w:rsid w:val="007F24A2"/>
    <w:rsid w:val="007F24BD"/>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411"/>
    <w:rsid w:val="00830569"/>
    <w:rsid w:val="00833C85"/>
    <w:rsid w:val="0083470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B0A"/>
    <w:rsid w:val="00861E53"/>
    <w:rsid w:val="00861FC3"/>
    <w:rsid w:val="008624F7"/>
    <w:rsid w:val="00863431"/>
    <w:rsid w:val="0086416C"/>
    <w:rsid w:val="00864A5F"/>
    <w:rsid w:val="00865D44"/>
    <w:rsid w:val="008665C9"/>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9F4"/>
    <w:rsid w:val="008B7FBF"/>
    <w:rsid w:val="008C1012"/>
    <w:rsid w:val="008C2CF9"/>
    <w:rsid w:val="008C354A"/>
    <w:rsid w:val="008C3FC6"/>
    <w:rsid w:val="008C4723"/>
    <w:rsid w:val="008C47B1"/>
    <w:rsid w:val="008C5264"/>
    <w:rsid w:val="008C5861"/>
    <w:rsid w:val="008C6A8C"/>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1CBF"/>
    <w:rsid w:val="008F2786"/>
    <w:rsid w:val="008F29ED"/>
    <w:rsid w:val="008F2FB9"/>
    <w:rsid w:val="008F387A"/>
    <w:rsid w:val="008F4559"/>
    <w:rsid w:val="008F563F"/>
    <w:rsid w:val="008F739B"/>
    <w:rsid w:val="00901058"/>
    <w:rsid w:val="00902494"/>
    <w:rsid w:val="009026DD"/>
    <w:rsid w:val="00902A4F"/>
    <w:rsid w:val="00902E78"/>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1317"/>
    <w:rsid w:val="0096198D"/>
    <w:rsid w:val="0096247A"/>
    <w:rsid w:val="00962659"/>
    <w:rsid w:val="00962B27"/>
    <w:rsid w:val="009645BB"/>
    <w:rsid w:val="0096512B"/>
    <w:rsid w:val="009655BC"/>
    <w:rsid w:val="009658F7"/>
    <w:rsid w:val="00965A27"/>
    <w:rsid w:val="00965D1F"/>
    <w:rsid w:val="009664C3"/>
    <w:rsid w:val="00971415"/>
    <w:rsid w:val="00971549"/>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C2A"/>
    <w:rsid w:val="009A1E54"/>
    <w:rsid w:val="009A2088"/>
    <w:rsid w:val="009A33D4"/>
    <w:rsid w:val="009A394B"/>
    <w:rsid w:val="009A4792"/>
    <w:rsid w:val="009B03E3"/>
    <w:rsid w:val="009B0995"/>
    <w:rsid w:val="009B0FFD"/>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69C3"/>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13E"/>
    <w:rsid w:val="00A3367A"/>
    <w:rsid w:val="00A33D77"/>
    <w:rsid w:val="00A33F39"/>
    <w:rsid w:val="00A34C82"/>
    <w:rsid w:val="00A35742"/>
    <w:rsid w:val="00A367FA"/>
    <w:rsid w:val="00A37FBD"/>
    <w:rsid w:val="00A4011E"/>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629"/>
    <w:rsid w:val="00A84FB0"/>
    <w:rsid w:val="00A84FB6"/>
    <w:rsid w:val="00A8520B"/>
    <w:rsid w:val="00A85269"/>
    <w:rsid w:val="00A8530B"/>
    <w:rsid w:val="00A861DF"/>
    <w:rsid w:val="00A86380"/>
    <w:rsid w:val="00A86384"/>
    <w:rsid w:val="00A86DBD"/>
    <w:rsid w:val="00A93D46"/>
    <w:rsid w:val="00A940DC"/>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0E95"/>
    <w:rsid w:val="00AB1AF5"/>
    <w:rsid w:val="00AB1E18"/>
    <w:rsid w:val="00AB1F5E"/>
    <w:rsid w:val="00AB2C3E"/>
    <w:rsid w:val="00AB3953"/>
    <w:rsid w:val="00AB4207"/>
    <w:rsid w:val="00AB48D3"/>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38F1"/>
    <w:rsid w:val="00AE4275"/>
    <w:rsid w:val="00AE5E95"/>
    <w:rsid w:val="00AE6903"/>
    <w:rsid w:val="00AE6FC3"/>
    <w:rsid w:val="00AE735E"/>
    <w:rsid w:val="00AE7BE1"/>
    <w:rsid w:val="00AF0716"/>
    <w:rsid w:val="00AF0A4B"/>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066FD"/>
    <w:rsid w:val="00B103C0"/>
    <w:rsid w:val="00B10524"/>
    <w:rsid w:val="00B1122D"/>
    <w:rsid w:val="00B125A0"/>
    <w:rsid w:val="00B13E90"/>
    <w:rsid w:val="00B141D8"/>
    <w:rsid w:val="00B14B46"/>
    <w:rsid w:val="00B15866"/>
    <w:rsid w:val="00B16356"/>
    <w:rsid w:val="00B16AD1"/>
    <w:rsid w:val="00B20B11"/>
    <w:rsid w:val="00B21256"/>
    <w:rsid w:val="00B21987"/>
    <w:rsid w:val="00B22064"/>
    <w:rsid w:val="00B22E2F"/>
    <w:rsid w:val="00B23877"/>
    <w:rsid w:val="00B23CF3"/>
    <w:rsid w:val="00B251B0"/>
    <w:rsid w:val="00B2591B"/>
    <w:rsid w:val="00B26421"/>
    <w:rsid w:val="00B30D4D"/>
    <w:rsid w:val="00B31321"/>
    <w:rsid w:val="00B3180D"/>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3619"/>
    <w:rsid w:val="00B84804"/>
    <w:rsid w:val="00B8527F"/>
    <w:rsid w:val="00B86166"/>
    <w:rsid w:val="00B861F7"/>
    <w:rsid w:val="00B8627D"/>
    <w:rsid w:val="00B86678"/>
    <w:rsid w:val="00B90128"/>
    <w:rsid w:val="00B90A8D"/>
    <w:rsid w:val="00B90F15"/>
    <w:rsid w:val="00B911B5"/>
    <w:rsid w:val="00B92419"/>
    <w:rsid w:val="00B9274D"/>
    <w:rsid w:val="00B93AE8"/>
    <w:rsid w:val="00B93D3D"/>
    <w:rsid w:val="00B961ED"/>
    <w:rsid w:val="00B96907"/>
    <w:rsid w:val="00BA0464"/>
    <w:rsid w:val="00BA1279"/>
    <w:rsid w:val="00BA137F"/>
    <w:rsid w:val="00BA1799"/>
    <w:rsid w:val="00BA2EF4"/>
    <w:rsid w:val="00BA3E95"/>
    <w:rsid w:val="00BA4C99"/>
    <w:rsid w:val="00BA61FD"/>
    <w:rsid w:val="00BA659B"/>
    <w:rsid w:val="00BA74EF"/>
    <w:rsid w:val="00BB0057"/>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DA3"/>
    <w:rsid w:val="00BE44BB"/>
    <w:rsid w:val="00BE4A8D"/>
    <w:rsid w:val="00BE4E6A"/>
    <w:rsid w:val="00BE53F9"/>
    <w:rsid w:val="00BE665D"/>
    <w:rsid w:val="00BE6EF3"/>
    <w:rsid w:val="00BE740E"/>
    <w:rsid w:val="00BE7CC9"/>
    <w:rsid w:val="00BE7FE8"/>
    <w:rsid w:val="00BF0FE2"/>
    <w:rsid w:val="00BF190A"/>
    <w:rsid w:val="00BF3BC7"/>
    <w:rsid w:val="00BF421E"/>
    <w:rsid w:val="00BF4A78"/>
    <w:rsid w:val="00BF5D8C"/>
    <w:rsid w:val="00BF6D0B"/>
    <w:rsid w:val="00BF7A8F"/>
    <w:rsid w:val="00C00AAC"/>
    <w:rsid w:val="00C012B2"/>
    <w:rsid w:val="00C02A1E"/>
    <w:rsid w:val="00C03169"/>
    <w:rsid w:val="00C03E83"/>
    <w:rsid w:val="00C0581A"/>
    <w:rsid w:val="00C05F39"/>
    <w:rsid w:val="00C07525"/>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429B"/>
    <w:rsid w:val="00C253D0"/>
    <w:rsid w:val="00C25948"/>
    <w:rsid w:val="00C25FC3"/>
    <w:rsid w:val="00C26A93"/>
    <w:rsid w:val="00C301F4"/>
    <w:rsid w:val="00C31BDA"/>
    <w:rsid w:val="00C3443D"/>
    <w:rsid w:val="00C34670"/>
    <w:rsid w:val="00C34B3B"/>
    <w:rsid w:val="00C3535E"/>
    <w:rsid w:val="00C35573"/>
    <w:rsid w:val="00C3760D"/>
    <w:rsid w:val="00C37BD9"/>
    <w:rsid w:val="00C37D2A"/>
    <w:rsid w:val="00C405C8"/>
    <w:rsid w:val="00C4108F"/>
    <w:rsid w:val="00C41426"/>
    <w:rsid w:val="00C4194C"/>
    <w:rsid w:val="00C42905"/>
    <w:rsid w:val="00C42C7B"/>
    <w:rsid w:val="00C42F63"/>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288A"/>
    <w:rsid w:val="00CB5472"/>
    <w:rsid w:val="00CB5CAE"/>
    <w:rsid w:val="00CB6009"/>
    <w:rsid w:val="00CB7D38"/>
    <w:rsid w:val="00CB7DA6"/>
    <w:rsid w:val="00CC024F"/>
    <w:rsid w:val="00CC04DF"/>
    <w:rsid w:val="00CC0DBE"/>
    <w:rsid w:val="00CC3770"/>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13F"/>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B6D"/>
    <w:rsid w:val="00D81341"/>
    <w:rsid w:val="00D815FD"/>
    <w:rsid w:val="00D81E34"/>
    <w:rsid w:val="00D82757"/>
    <w:rsid w:val="00D8461F"/>
    <w:rsid w:val="00D8466C"/>
    <w:rsid w:val="00D85B72"/>
    <w:rsid w:val="00D86B58"/>
    <w:rsid w:val="00D8766D"/>
    <w:rsid w:val="00D900FE"/>
    <w:rsid w:val="00D90C54"/>
    <w:rsid w:val="00D91804"/>
    <w:rsid w:val="00D94B4E"/>
    <w:rsid w:val="00D95600"/>
    <w:rsid w:val="00D97236"/>
    <w:rsid w:val="00DA0341"/>
    <w:rsid w:val="00DA0E8F"/>
    <w:rsid w:val="00DA1CE8"/>
    <w:rsid w:val="00DA25C6"/>
    <w:rsid w:val="00DA25F1"/>
    <w:rsid w:val="00DA26DC"/>
    <w:rsid w:val="00DA42C0"/>
    <w:rsid w:val="00DA47AB"/>
    <w:rsid w:val="00DA5D65"/>
    <w:rsid w:val="00DA67CC"/>
    <w:rsid w:val="00DA7F44"/>
    <w:rsid w:val="00DB203F"/>
    <w:rsid w:val="00DB2768"/>
    <w:rsid w:val="00DB2F8F"/>
    <w:rsid w:val="00DB366F"/>
    <w:rsid w:val="00DB37EC"/>
    <w:rsid w:val="00DB3A41"/>
    <w:rsid w:val="00DB5652"/>
    <w:rsid w:val="00DB5796"/>
    <w:rsid w:val="00DB59ED"/>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7D0B"/>
    <w:rsid w:val="00E100DA"/>
    <w:rsid w:val="00E10B98"/>
    <w:rsid w:val="00E10CF0"/>
    <w:rsid w:val="00E11ADF"/>
    <w:rsid w:val="00E11DFD"/>
    <w:rsid w:val="00E1290D"/>
    <w:rsid w:val="00E1551E"/>
    <w:rsid w:val="00E20876"/>
    <w:rsid w:val="00E20DBF"/>
    <w:rsid w:val="00E216BD"/>
    <w:rsid w:val="00E22C96"/>
    <w:rsid w:val="00E2323D"/>
    <w:rsid w:val="00E23AD3"/>
    <w:rsid w:val="00E23BF5"/>
    <w:rsid w:val="00E23FAC"/>
    <w:rsid w:val="00E24F72"/>
    <w:rsid w:val="00E25196"/>
    <w:rsid w:val="00E30359"/>
    <w:rsid w:val="00E30980"/>
    <w:rsid w:val="00E3196C"/>
    <w:rsid w:val="00E32A9C"/>
    <w:rsid w:val="00E336A2"/>
    <w:rsid w:val="00E34764"/>
    <w:rsid w:val="00E363FA"/>
    <w:rsid w:val="00E36BAE"/>
    <w:rsid w:val="00E37E74"/>
    <w:rsid w:val="00E40CE0"/>
    <w:rsid w:val="00E413BD"/>
    <w:rsid w:val="00E417B9"/>
    <w:rsid w:val="00E41AA0"/>
    <w:rsid w:val="00E437A7"/>
    <w:rsid w:val="00E448CA"/>
    <w:rsid w:val="00E46625"/>
    <w:rsid w:val="00E4685C"/>
    <w:rsid w:val="00E50BCA"/>
    <w:rsid w:val="00E513A5"/>
    <w:rsid w:val="00E52B5C"/>
    <w:rsid w:val="00E536EB"/>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6D32"/>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657C"/>
    <w:rsid w:val="00E96A19"/>
    <w:rsid w:val="00E972C2"/>
    <w:rsid w:val="00E97F19"/>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4CA"/>
    <w:rsid w:val="00EB4612"/>
    <w:rsid w:val="00EB4A30"/>
    <w:rsid w:val="00EB512A"/>
    <w:rsid w:val="00EB5749"/>
    <w:rsid w:val="00EB5D04"/>
    <w:rsid w:val="00EB5EFF"/>
    <w:rsid w:val="00EB687F"/>
    <w:rsid w:val="00EB7396"/>
    <w:rsid w:val="00EB7473"/>
    <w:rsid w:val="00EB7CE8"/>
    <w:rsid w:val="00EC115C"/>
    <w:rsid w:val="00EC2BA3"/>
    <w:rsid w:val="00EC3282"/>
    <w:rsid w:val="00EC4107"/>
    <w:rsid w:val="00ED0588"/>
    <w:rsid w:val="00ED111C"/>
    <w:rsid w:val="00ED1432"/>
    <w:rsid w:val="00ED16FB"/>
    <w:rsid w:val="00ED270D"/>
    <w:rsid w:val="00ED37F3"/>
    <w:rsid w:val="00ED4CAA"/>
    <w:rsid w:val="00ED4F63"/>
    <w:rsid w:val="00EE0C61"/>
    <w:rsid w:val="00EE1C5F"/>
    <w:rsid w:val="00EE2F16"/>
    <w:rsid w:val="00EE3641"/>
    <w:rsid w:val="00EE38F5"/>
    <w:rsid w:val="00EE404F"/>
    <w:rsid w:val="00EE48D7"/>
    <w:rsid w:val="00EE662F"/>
    <w:rsid w:val="00EE6C66"/>
    <w:rsid w:val="00EE734C"/>
    <w:rsid w:val="00EF1589"/>
    <w:rsid w:val="00EF1F7C"/>
    <w:rsid w:val="00EF223D"/>
    <w:rsid w:val="00EF266A"/>
    <w:rsid w:val="00EF3527"/>
    <w:rsid w:val="00EF66F5"/>
    <w:rsid w:val="00EF78F6"/>
    <w:rsid w:val="00EF7A98"/>
    <w:rsid w:val="00F001E3"/>
    <w:rsid w:val="00F00632"/>
    <w:rsid w:val="00F02536"/>
    <w:rsid w:val="00F03254"/>
    <w:rsid w:val="00F032F2"/>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821"/>
    <w:rsid w:val="00F27F8E"/>
    <w:rsid w:val="00F312C3"/>
    <w:rsid w:val="00F315AC"/>
    <w:rsid w:val="00F33709"/>
    <w:rsid w:val="00F3424B"/>
    <w:rsid w:val="00F349E6"/>
    <w:rsid w:val="00F34A9C"/>
    <w:rsid w:val="00F34D98"/>
    <w:rsid w:val="00F36502"/>
    <w:rsid w:val="00F36974"/>
    <w:rsid w:val="00F40284"/>
    <w:rsid w:val="00F406E8"/>
    <w:rsid w:val="00F4114E"/>
    <w:rsid w:val="00F427D7"/>
    <w:rsid w:val="00F4402E"/>
    <w:rsid w:val="00F46E35"/>
    <w:rsid w:val="00F46EEF"/>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41D"/>
    <w:rsid w:val="00F915CC"/>
    <w:rsid w:val="00F916C5"/>
    <w:rsid w:val="00F926E6"/>
    <w:rsid w:val="00F92B29"/>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4C"/>
    <w:rsid w:val="00FB5AB8"/>
    <w:rsid w:val="00FB6E7A"/>
    <w:rsid w:val="00FB6FFB"/>
    <w:rsid w:val="00FC00C9"/>
    <w:rsid w:val="00FC0B95"/>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4.png"/><Relationship Id="rId39" Type="http://schemas.openxmlformats.org/officeDocument/2006/relationships/image" Target="media/image14.jpeg"/><Relationship Id="rId21" Type="http://schemas.openxmlformats.org/officeDocument/2006/relationships/hyperlink" Target="file:///C:\Users\thisiskiru\Documents\GitHub\desktop-tutorial\Temporal%20cycle%20consistency.docx" TargetMode="External"/><Relationship Id="rId34" Type="http://schemas.openxmlformats.org/officeDocument/2006/relationships/image" Target="media/image10.png"/><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30.jpeg"/><Relationship Id="rId63" Type="http://schemas.openxmlformats.org/officeDocument/2006/relationships/image" Target="media/image37.png"/><Relationship Id="rId68" Type="http://schemas.openxmlformats.org/officeDocument/2006/relationships/image" Target="media/image42.png"/><Relationship Id="rId76" Type="http://schemas.openxmlformats.org/officeDocument/2006/relationships/oleObject" Target="embeddings/oleObject1.bin"/><Relationship Id="rId84" Type="http://schemas.openxmlformats.org/officeDocument/2006/relationships/image" Target="media/image51.png"/><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44.png"/><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image" Target="media/image2.png"/><Relationship Id="rId32" Type="http://schemas.microsoft.com/office/2007/relationships/hdphoto" Target="media/hdphoto2.wdp"/><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20.png"/><Relationship Id="rId53" Type="http://schemas.openxmlformats.org/officeDocument/2006/relationships/image" Target="media/image28.jpeg"/><Relationship Id="rId58" Type="http://schemas.openxmlformats.org/officeDocument/2006/relationships/image" Target="media/image33.png"/><Relationship Id="rId66" Type="http://schemas.openxmlformats.org/officeDocument/2006/relationships/image" Target="media/image40.png"/><Relationship Id="rId74" Type="http://schemas.openxmlformats.org/officeDocument/2006/relationships/image" Target="media/image46.png"/><Relationship Id="rId79" Type="http://schemas.openxmlformats.org/officeDocument/2006/relationships/comments" Target="comments.xml"/><Relationship Id="rId87"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36.png"/><Relationship Id="rId82" Type="http://schemas.microsoft.com/office/2018/08/relationships/commentsExtensible" Target="commentsExtensible.xml"/><Relationship Id="rId19" Type="http://schemas.openxmlformats.org/officeDocument/2006/relationships/hyperlink" Target="file:///C:\Users\thisi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5.png"/><Relationship Id="rId30" Type="http://schemas.microsoft.com/office/2007/relationships/hdphoto" Target="media/hdphoto1.wdp"/><Relationship Id="rId35" Type="http://schemas.openxmlformats.org/officeDocument/2006/relationships/image" Target="media/image11.png"/><Relationship Id="rId43" Type="http://schemas.openxmlformats.org/officeDocument/2006/relationships/image" Target="media/image18.pn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image" Target="media/image38.png"/><Relationship Id="rId69" Type="http://schemas.openxmlformats.org/officeDocument/2006/relationships/image" Target="media/image43.png"/><Relationship Id="rId77" Type="http://schemas.openxmlformats.org/officeDocument/2006/relationships/image" Target="media/image48.png"/><Relationship Id="rId8" Type="http://schemas.openxmlformats.org/officeDocument/2006/relationships/endnotes" Target="endnotes.xml"/><Relationship Id="rId51" Type="http://schemas.openxmlformats.org/officeDocument/2006/relationships/image" Target="media/image26.jpeg"/><Relationship Id="rId72" Type="http://schemas.microsoft.com/office/2007/relationships/hdphoto" Target="media/hdphoto6.wdp"/><Relationship Id="rId80" Type="http://schemas.microsoft.com/office/2011/relationships/commentsExtended" Target="commentsExtended.xml"/><Relationship Id="rId85" Type="http://schemas.openxmlformats.org/officeDocument/2006/relationships/image" Target="media/image52.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3.png"/><Relationship Id="rId33" Type="http://schemas.openxmlformats.org/officeDocument/2006/relationships/image" Target="media/image9.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image" Target="media/image34.png"/><Relationship Id="rId67" Type="http://schemas.openxmlformats.org/officeDocument/2006/relationships/image" Target="media/image41.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6.jpeg"/><Relationship Id="rId54" Type="http://schemas.openxmlformats.org/officeDocument/2006/relationships/image" Target="media/image29.jpeg"/><Relationship Id="rId62" Type="http://schemas.microsoft.com/office/2007/relationships/hdphoto" Target="media/hdphoto4.wdp"/><Relationship Id="rId70" Type="http://schemas.microsoft.com/office/2007/relationships/hdphoto" Target="media/hdphoto5.wdp"/><Relationship Id="rId75" Type="http://schemas.openxmlformats.org/officeDocument/2006/relationships/image" Target="media/image47.png"/><Relationship Id="rId83" Type="http://schemas.openxmlformats.org/officeDocument/2006/relationships/image" Target="media/image50.png"/><Relationship Id="rId88"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6.jpeg"/><Relationship Id="rId36" Type="http://schemas.microsoft.com/office/2007/relationships/hdphoto" Target="media/hdphoto3.wdp"/><Relationship Id="rId49" Type="http://schemas.openxmlformats.org/officeDocument/2006/relationships/image" Target="media/image24.jpeg"/><Relationship Id="rId57" Type="http://schemas.openxmlformats.org/officeDocument/2006/relationships/image" Target="media/image32.jpeg"/><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19.png"/><Relationship Id="rId52" Type="http://schemas.openxmlformats.org/officeDocument/2006/relationships/image" Target="media/image27.jpeg"/><Relationship Id="rId60" Type="http://schemas.openxmlformats.org/officeDocument/2006/relationships/image" Target="media/image35.png"/><Relationship Id="rId65" Type="http://schemas.openxmlformats.org/officeDocument/2006/relationships/image" Target="media/image39.png"/><Relationship Id="rId73" Type="http://schemas.openxmlformats.org/officeDocument/2006/relationships/image" Target="media/image45.png"/><Relationship Id="rId78" Type="http://schemas.openxmlformats.org/officeDocument/2006/relationships/image" Target="media/image49.png"/><Relationship Id="rId81" Type="http://schemas.microsoft.com/office/2016/09/relationships/commentsIds" Target="commentsIds.xml"/><Relationship Id="rId86" Type="http://schemas.openxmlformats.org/officeDocument/2006/relationships/image" Target="media/image53.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81</Pages>
  <Words>47722</Words>
  <Characters>272016</Characters>
  <Application>Microsoft Office Word</Application>
  <DocSecurity>0</DocSecurity>
  <Lines>2266</Lines>
  <Paragraphs>638</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19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8</cp:revision>
  <cp:lastPrinted>2020-09-23T05:49:00Z</cp:lastPrinted>
  <dcterms:created xsi:type="dcterms:W3CDTF">2020-09-23T06:11:00Z</dcterms:created>
  <dcterms:modified xsi:type="dcterms:W3CDTF">2020-09-23T13:02: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